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7C7F7A1" w:rsidR="006305D7" w:rsidRPr="005F735D" w:rsidRDefault="006305D7" w:rsidP="00C77125">
      <w:pPr>
        <w:contextualSpacing/>
        <w:rPr>
          <w:rFonts w:asciiTheme="minorHAnsi" w:hAnsiTheme="minorHAnsi" w:cstheme="minorHAnsi"/>
          <w:b/>
          <w:color w:val="auto"/>
        </w:rPr>
      </w:pPr>
      <w:r w:rsidRPr="005F735D">
        <w:rPr>
          <w:rFonts w:asciiTheme="minorHAnsi" w:hAnsiTheme="minorHAnsi" w:cstheme="minorHAnsi"/>
          <w:b/>
          <w:bCs/>
          <w:color w:val="auto"/>
        </w:rPr>
        <w:t>TITLE:</w:t>
      </w:r>
    </w:p>
    <w:p w14:paraId="29B22E7E" w14:textId="3368F631" w:rsidR="007B057E" w:rsidRPr="005F735D" w:rsidRDefault="007B057E" w:rsidP="00C77125">
      <w:pPr>
        <w:contextualSpacing/>
        <w:rPr>
          <w:rFonts w:asciiTheme="minorHAnsi" w:hAnsiTheme="minorHAnsi" w:cstheme="minorHAnsi"/>
          <w:color w:val="auto"/>
        </w:rPr>
      </w:pPr>
      <w:r w:rsidRPr="005F735D">
        <w:rPr>
          <w:rFonts w:asciiTheme="minorHAnsi" w:hAnsiTheme="minorHAnsi" w:cstheme="minorHAnsi"/>
          <w:color w:val="auto"/>
        </w:rPr>
        <w:t xml:space="preserve">Translating </w:t>
      </w:r>
      <w:r w:rsidR="008C1D4C" w:rsidRPr="005F735D">
        <w:rPr>
          <w:rFonts w:asciiTheme="minorHAnsi" w:hAnsiTheme="minorHAnsi" w:cstheme="minorHAnsi"/>
          <w:color w:val="auto"/>
        </w:rPr>
        <w:t xml:space="preserve">Ribosome Affinity Purification </w:t>
      </w:r>
      <w:r w:rsidRPr="005F735D">
        <w:rPr>
          <w:rFonts w:asciiTheme="minorHAnsi" w:hAnsiTheme="minorHAnsi" w:cstheme="minorHAnsi"/>
          <w:color w:val="auto"/>
        </w:rPr>
        <w:t xml:space="preserve">(TRAP) </w:t>
      </w:r>
      <w:r w:rsidR="00D76ACC" w:rsidRPr="005F735D">
        <w:rPr>
          <w:rFonts w:asciiTheme="minorHAnsi" w:hAnsiTheme="minorHAnsi" w:cstheme="minorHAnsi"/>
          <w:color w:val="auto"/>
        </w:rPr>
        <w:t xml:space="preserve">to </w:t>
      </w:r>
      <w:r w:rsidR="00102DCB">
        <w:rPr>
          <w:rFonts w:asciiTheme="minorHAnsi" w:hAnsiTheme="minorHAnsi" w:cstheme="minorHAnsi"/>
          <w:color w:val="auto"/>
        </w:rPr>
        <w:t>Investigate</w:t>
      </w:r>
      <w:r w:rsidR="00102DCB" w:rsidRPr="005F735D">
        <w:rPr>
          <w:rFonts w:asciiTheme="minorHAnsi" w:hAnsiTheme="minorHAnsi" w:cstheme="minorHAnsi"/>
          <w:color w:val="auto"/>
        </w:rPr>
        <w:t xml:space="preserve"> </w:t>
      </w:r>
      <w:r w:rsidR="00D76ACC" w:rsidRPr="005F735D">
        <w:rPr>
          <w:rFonts w:asciiTheme="minorHAnsi" w:hAnsiTheme="minorHAnsi" w:cstheme="minorHAnsi"/>
          <w:i/>
          <w:iCs/>
          <w:color w:val="auto"/>
        </w:rPr>
        <w:t>Arabidopsis thaliana</w:t>
      </w:r>
      <w:r w:rsidR="00A82EBB">
        <w:rPr>
          <w:rFonts w:asciiTheme="minorHAnsi" w:hAnsiTheme="minorHAnsi" w:cstheme="minorHAnsi"/>
          <w:color w:val="auto"/>
        </w:rPr>
        <w:t xml:space="preserve"> </w:t>
      </w:r>
      <w:r w:rsidR="008C1D4C" w:rsidRPr="005F735D">
        <w:rPr>
          <w:rFonts w:asciiTheme="minorHAnsi" w:hAnsiTheme="minorHAnsi" w:cstheme="minorHAnsi"/>
          <w:color w:val="auto"/>
        </w:rPr>
        <w:t xml:space="preserve">Root Development at </w:t>
      </w:r>
      <w:r w:rsidR="008C1D4C">
        <w:rPr>
          <w:rFonts w:asciiTheme="minorHAnsi" w:hAnsiTheme="minorHAnsi" w:cstheme="minorHAnsi"/>
          <w:color w:val="auto"/>
        </w:rPr>
        <w:t>a</w:t>
      </w:r>
      <w:r w:rsidR="008C1D4C" w:rsidRPr="005F735D">
        <w:rPr>
          <w:rFonts w:asciiTheme="minorHAnsi" w:hAnsiTheme="minorHAnsi" w:cstheme="minorHAnsi"/>
          <w:color w:val="auto"/>
        </w:rPr>
        <w:t xml:space="preserve"> Cell Type-Specific </w:t>
      </w:r>
      <w:r w:rsidR="008C1D4C">
        <w:rPr>
          <w:rFonts w:asciiTheme="minorHAnsi" w:hAnsiTheme="minorHAnsi" w:cstheme="minorHAnsi"/>
          <w:color w:val="auto"/>
        </w:rPr>
        <w:t>Scale</w:t>
      </w:r>
      <w:r w:rsidR="008C1D4C" w:rsidRPr="005F735D">
        <w:rPr>
          <w:rFonts w:asciiTheme="minorHAnsi" w:hAnsiTheme="minorHAnsi" w:cstheme="minorHAnsi"/>
          <w:color w:val="auto"/>
        </w:rPr>
        <w:t xml:space="preserve"> </w:t>
      </w:r>
    </w:p>
    <w:p w14:paraId="2E300B21" w14:textId="77777777" w:rsidR="007A4DD6" w:rsidRPr="005F735D" w:rsidRDefault="007A4DD6" w:rsidP="00C77125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3D080DA3" w14:textId="0B663CEB" w:rsidR="006305D7" w:rsidRPr="005F735D" w:rsidRDefault="006305D7" w:rsidP="00C77125">
      <w:pPr>
        <w:contextualSpacing/>
        <w:rPr>
          <w:rFonts w:asciiTheme="minorHAnsi" w:hAnsiTheme="minorHAnsi" w:cstheme="minorHAnsi"/>
          <w:color w:val="auto"/>
        </w:rPr>
      </w:pPr>
      <w:r w:rsidRPr="005F735D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5F735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5F735D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5F735D">
        <w:rPr>
          <w:rFonts w:asciiTheme="minorHAnsi" w:hAnsiTheme="minorHAnsi" w:cstheme="minorHAnsi"/>
          <w:b/>
          <w:bCs/>
          <w:color w:val="auto"/>
        </w:rPr>
        <w:t>AFFILIATIONS</w:t>
      </w:r>
      <w:r w:rsidRPr="005F735D">
        <w:rPr>
          <w:rFonts w:asciiTheme="minorHAnsi" w:hAnsiTheme="minorHAnsi" w:cstheme="minorHAnsi"/>
          <w:b/>
          <w:bCs/>
          <w:color w:val="auto"/>
        </w:rPr>
        <w:t>:</w:t>
      </w:r>
    </w:p>
    <w:p w14:paraId="30FEB656" w14:textId="05AED894" w:rsidR="007B057E" w:rsidRPr="009B242B" w:rsidRDefault="007B057E" w:rsidP="00C77125">
      <w:pPr>
        <w:contextualSpacing/>
        <w:rPr>
          <w:rFonts w:asciiTheme="minorHAnsi" w:hAnsiTheme="minorHAnsi" w:cstheme="minorHAnsi"/>
          <w:color w:val="auto"/>
          <w:vertAlign w:val="superscript"/>
        </w:rPr>
      </w:pPr>
      <w:r w:rsidRPr="009B242B">
        <w:rPr>
          <w:rFonts w:asciiTheme="minorHAnsi" w:hAnsiTheme="minorHAnsi" w:cstheme="minorHAnsi"/>
          <w:color w:val="auto"/>
        </w:rPr>
        <w:t>Martha Thellmann</w:t>
      </w:r>
      <w:r w:rsidR="00B034A4" w:rsidRPr="009B242B">
        <w:rPr>
          <w:rFonts w:asciiTheme="minorHAnsi" w:hAnsiTheme="minorHAnsi" w:cstheme="minorHAnsi"/>
          <w:color w:val="auto"/>
          <w:vertAlign w:val="superscript"/>
        </w:rPr>
        <w:t>1</w:t>
      </w:r>
      <w:r w:rsidR="00B034A4" w:rsidRPr="009B242B">
        <w:rPr>
          <w:rFonts w:asciiTheme="minorHAnsi" w:hAnsiTheme="minorHAnsi" w:cstheme="minorHAnsi"/>
          <w:color w:val="auto"/>
        </w:rPr>
        <w:t xml:space="preserve">, </w:t>
      </w:r>
      <w:r w:rsidRPr="009B242B">
        <w:rPr>
          <w:rFonts w:asciiTheme="minorHAnsi" w:hAnsiTheme="minorHAnsi" w:cstheme="minorHAnsi"/>
          <w:color w:val="auto"/>
        </w:rPr>
        <w:t>Tonni Grube</w:t>
      </w:r>
      <w:r w:rsidR="00B034A4" w:rsidRPr="009B242B">
        <w:rPr>
          <w:rFonts w:asciiTheme="minorHAnsi" w:hAnsiTheme="minorHAnsi" w:cstheme="minorHAnsi"/>
          <w:color w:val="auto"/>
        </w:rPr>
        <w:t xml:space="preserve"> </w:t>
      </w:r>
      <w:r w:rsidRPr="009B242B">
        <w:rPr>
          <w:rFonts w:asciiTheme="minorHAnsi" w:hAnsiTheme="minorHAnsi" w:cstheme="minorHAnsi"/>
          <w:color w:val="auto"/>
        </w:rPr>
        <w:t>Andersen</w:t>
      </w:r>
      <w:r w:rsidR="00B034A4" w:rsidRPr="009B242B">
        <w:rPr>
          <w:rFonts w:asciiTheme="minorHAnsi" w:hAnsiTheme="minorHAnsi" w:cstheme="minorHAnsi"/>
          <w:color w:val="auto"/>
          <w:vertAlign w:val="superscript"/>
        </w:rPr>
        <w:t>2</w:t>
      </w:r>
      <w:r w:rsidR="00B034A4" w:rsidRPr="009B242B">
        <w:rPr>
          <w:rFonts w:asciiTheme="minorHAnsi" w:hAnsiTheme="minorHAnsi" w:cstheme="minorHAnsi"/>
          <w:color w:val="auto"/>
        </w:rPr>
        <w:t xml:space="preserve">, </w:t>
      </w:r>
      <w:r w:rsidRPr="009B242B">
        <w:rPr>
          <w:rFonts w:asciiTheme="minorHAnsi" w:hAnsiTheme="minorHAnsi" w:cstheme="minorHAnsi"/>
          <w:color w:val="auto"/>
        </w:rPr>
        <w:t>Joop</w:t>
      </w:r>
      <w:r w:rsidR="003678ED" w:rsidRPr="009B242B">
        <w:rPr>
          <w:rFonts w:asciiTheme="minorHAnsi" w:hAnsiTheme="minorHAnsi" w:cstheme="minorHAnsi"/>
          <w:color w:val="auto"/>
        </w:rPr>
        <w:t xml:space="preserve"> EM</w:t>
      </w:r>
      <w:r w:rsidRPr="009B242B">
        <w:rPr>
          <w:rFonts w:asciiTheme="minorHAnsi" w:hAnsiTheme="minorHAnsi" w:cstheme="minorHAnsi"/>
          <w:color w:val="auto"/>
        </w:rPr>
        <w:t xml:space="preserve"> Vermeer</w:t>
      </w:r>
      <w:r w:rsidR="00B034A4" w:rsidRPr="009B242B">
        <w:rPr>
          <w:rFonts w:asciiTheme="minorHAnsi" w:hAnsiTheme="minorHAnsi" w:cstheme="minorHAnsi"/>
          <w:color w:val="auto"/>
          <w:vertAlign w:val="superscript"/>
        </w:rPr>
        <w:t>1</w:t>
      </w:r>
      <w:r w:rsidR="003678ED" w:rsidRPr="009B242B">
        <w:rPr>
          <w:rFonts w:asciiTheme="minorHAnsi" w:hAnsiTheme="minorHAnsi" w:cstheme="minorHAnsi"/>
          <w:color w:val="auto"/>
          <w:vertAlign w:val="superscript"/>
        </w:rPr>
        <w:t>,3</w:t>
      </w:r>
    </w:p>
    <w:p w14:paraId="60FCB589" w14:textId="61CB5D29" w:rsidR="00D04A95" w:rsidRPr="009B242B" w:rsidRDefault="00D04A95" w:rsidP="00C77125">
      <w:pPr>
        <w:contextualSpacing/>
        <w:rPr>
          <w:rFonts w:asciiTheme="minorHAnsi" w:hAnsiTheme="minorHAnsi" w:cstheme="minorHAnsi"/>
          <w:bCs/>
          <w:color w:val="auto"/>
        </w:rPr>
      </w:pPr>
    </w:p>
    <w:p w14:paraId="51C1D751" w14:textId="01B714FA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5F735D">
        <w:rPr>
          <w:rFonts w:asciiTheme="minorHAnsi" w:hAnsiTheme="minorHAnsi" w:cstheme="minorHAnsi"/>
          <w:bCs/>
          <w:color w:val="auto"/>
        </w:rPr>
        <w:t xml:space="preserve"> Department of Plant and Microbial Biology, University of Zurich, Zurich, Switzerland</w:t>
      </w:r>
    </w:p>
    <w:p w14:paraId="69A38D07" w14:textId="46CAFF44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5F735D">
        <w:rPr>
          <w:rFonts w:asciiTheme="minorHAnsi" w:hAnsiTheme="minorHAnsi" w:cstheme="minorHAnsi"/>
          <w:bCs/>
          <w:color w:val="auto"/>
        </w:rPr>
        <w:t xml:space="preserve"> Biophore, UNIL, Lausanne, Switzerland</w:t>
      </w:r>
    </w:p>
    <w:p w14:paraId="40CE6260" w14:textId="4986BA7A" w:rsidR="003678ED" w:rsidRPr="005F735D" w:rsidRDefault="003678ED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5F735D">
        <w:rPr>
          <w:rFonts w:asciiTheme="minorHAnsi" w:hAnsiTheme="minorHAnsi" w:cstheme="minorHAnsi"/>
          <w:bCs/>
          <w:color w:val="auto"/>
        </w:rPr>
        <w:t xml:space="preserve"> Laboratory of Cell and Molecular Biology, Institute of Biology, University of Neuchâtel, Neuchâtel, Switzerland</w:t>
      </w:r>
    </w:p>
    <w:p w14:paraId="506F3C7E" w14:textId="7AB194D2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</w:p>
    <w:p w14:paraId="4FC1DEDF" w14:textId="6DC8F2B5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</w:rPr>
        <w:t>Corresponding author:</w:t>
      </w:r>
    </w:p>
    <w:p w14:paraId="0B733ADD" w14:textId="4A84D331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</w:rPr>
        <w:t xml:space="preserve">Joop </w:t>
      </w:r>
      <w:r w:rsidR="00914172" w:rsidRPr="005F735D">
        <w:rPr>
          <w:rFonts w:asciiTheme="minorHAnsi" w:hAnsiTheme="minorHAnsi" w:cstheme="minorHAnsi"/>
          <w:bCs/>
          <w:color w:val="auto"/>
        </w:rPr>
        <w:t xml:space="preserve">EM </w:t>
      </w:r>
      <w:r w:rsidRPr="005F735D">
        <w:rPr>
          <w:rFonts w:asciiTheme="minorHAnsi" w:hAnsiTheme="minorHAnsi" w:cstheme="minorHAnsi"/>
          <w:bCs/>
          <w:color w:val="auto"/>
        </w:rPr>
        <w:t>Vermeer</w:t>
      </w:r>
    </w:p>
    <w:p w14:paraId="2A565675" w14:textId="2DE9BC88" w:rsidR="00B034A4" w:rsidRPr="005F735D" w:rsidRDefault="005C403A" w:rsidP="00C77125">
      <w:pPr>
        <w:contextualSpacing/>
        <w:rPr>
          <w:rFonts w:asciiTheme="minorHAnsi" w:hAnsiTheme="minorHAnsi" w:cstheme="minorHAnsi"/>
          <w:bCs/>
          <w:color w:val="auto"/>
        </w:rPr>
      </w:pPr>
      <w:hyperlink r:id="rId8" w:history="1">
        <w:r w:rsidR="003678ED" w:rsidRPr="005F735D">
          <w:rPr>
            <w:rStyle w:val="Hyperlink"/>
            <w:rFonts w:asciiTheme="minorHAnsi" w:hAnsiTheme="minorHAnsi" w:cstheme="minorHAnsi"/>
            <w:bCs/>
            <w:color w:val="auto"/>
          </w:rPr>
          <w:t>joop.vermeer@unine.ch</w:t>
        </w:r>
      </w:hyperlink>
    </w:p>
    <w:p w14:paraId="278FEAAD" w14:textId="77777777" w:rsidR="00894DEF" w:rsidRPr="005F735D" w:rsidRDefault="00894DEF" w:rsidP="00C77125">
      <w:pPr>
        <w:contextualSpacing/>
        <w:rPr>
          <w:rFonts w:asciiTheme="minorHAnsi" w:hAnsiTheme="minorHAnsi" w:cstheme="minorHAnsi"/>
          <w:bCs/>
          <w:color w:val="auto"/>
        </w:rPr>
      </w:pPr>
    </w:p>
    <w:p w14:paraId="3264020C" w14:textId="0B544684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</w:rPr>
        <w:t>Martha Thellmann</w:t>
      </w:r>
      <w:r w:rsidR="00894DEF" w:rsidRPr="005F735D">
        <w:rPr>
          <w:rFonts w:asciiTheme="minorHAnsi" w:hAnsiTheme="minorHAnsi" w:cstheme="minorHAnsi"/>
          <w:bCs/>
          <w:color w:val="auto"/>
        </w:rPr>
        <w:t xml:space="preserve"> (</w:t>
      </w:r>
      <w:hyperlink r:id="rId9" w:history="1">
        <w:r w:rsidRPr="005F735D">
          <w:rPr>
            <w:rStyle w:val="Hyperlink"/>
            <w:rFonts w:asciiTheme="minorHAnsi" w:hAnsiTheme="minorHAnsi" w:cstheme="minorHAnsi"/>
            <w:bCs/>
            <w:color w:val="auto"/>
          </w:rPr>
          <w:t>Martha.thellmann@botinst.uzh.ch</w:t>
        </w:r>
      </w:hyperlink>
      <w:r w:rsidR="00894DEF" w:rsidRPr="005F735D">
        <w:rPr>
          <w:rFonts w:asciiTheme="minorHAnsi" w:hAnsiTheme="minorHAnsi" w:cstheme="minorHAnsi"/>
          <w:bCs/>
          <w:color w:val="auto"/>
        </w:rPr>
        <w:t>)</w:t>
      </w:r>
    </w:p>
    <w:p w14:paraId="5FB11B78" w14:textId="69E6A5BA" w:rsidR="00B034A4" w:rsidRPr="005F735D" w:rsidRDefault="00B034A4" w:rsidP="00C77125">
      <w:pPr>
        <w:contextualSpacing/>
        <w:rPr>
          <w:rFonts w:asciiTheme="minorHAnsi" w:hAnsiTheme="minorHAnsi" w:cstheme="minorHAnsi"/>
          <w:bCs/>
          <w:color w:val="auto"/>
          <w:lang w:val="de-DE"/>
        </w:rPr>
      </w:pPr>
      <w:r w:rsidRPr="005F735D">
        <w:rPr>
          <w:rFonts w:asciiTheme="minorHAnsi" w:hAnsiTheme="minorHAnsi" w:cstheme="minorHAnsi"/>
          <w:bCs/>
          <w:color w:val="auto"/>
          <w:lang w:val="de-CH"/>
        </w:rPr>
        <w:t>Tonni Grube Andersen</w:t>
      </w:r>
      <w:r w:rsidR="00894DEF" w:rsidRPr="005F735D">
        <w:rPr>
          <w:rFonts w:asciiTheme="minorHAnsi" w:hAnsiTheme="minorHAnsi" w:cstheme="minorHAnsi"/>
          <w:bCs/>
          <w:color w:val="auto"/>
          <w:lang w:val="de-CH"/>
        </w:rPr>
        <w:t xml:space="preserve"> (</w:t>
      </w:r>
      <w:hyperlink r:id="rId10" w:history="1">
        <w:r w:rsidR="004D7E9E" w:rsidRPr="005F735D">
          <w:rPr>
            <w:rStyle w:val="Hyperlink"/>
            <w:color w:val="auto"/>
            <w:lang w:val="de-DE"/>
          </w:rPr>
          <w:t>tandersen@mpipz.mpg.de</w:t>
        </w:r>
      </w:hyperlink>
      <w:r w:rsidR="004D7E9E" w:rsidRPr="005F735D">
        <w:rPr>
          <w:color w:val="auto"/>
          <w:lang w:val="de-DE"/>
        </w:rPr>
        <w:t>)</w:t>
      </w:r>
    </w:p>
    <w:p w14:paraId="5DE30270" w14:textId="77777777" w:rsidR="00B034A4" w:rsidRPr="00BF022A" w:rsidRDefault="00B034A4" w:rsidP="00C77125">
      <w:pPr>
        <w:contextualSpacing/>
        <w:rPr>
          <w:rFonts w:asciiTheme="minorHAnsi" w:hAnsiTheme="minorHAnsi" w:cstheme="minorHAnsi"/>
          <w:bCs/>
          <w:color w:val="808080" w:themeColor="background1" w:themeShade="80"/>
          <w:lang w:val="de-CH"/>
        </w:rPr>
      </w:pPr>
    </w:p>
    <w:p w14:paraId="71B79AC9" w14:textId="1FB4B2BA" w:rsidR="006305D7" w:rsidRPr="005F735D" w:rsidRDefault="006305D7" w:rsidP="00C7712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5F735D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6DF63B31" w:rsidR="007A4DD6" w:rsidRPr="005F735D" w:rsidRDefault="003E3651" w:rsidP="00C77125">
      <w:pPr>
        <w:contextualSpacing/>
        <w:rPr>
          <w:rFonts w:asciiTheme="minorHAnsi" w:hAnsiTheme="minorHAnsi" w:cstheme="minorHAnsi"/>
          <w:color w:val="auto"/>
        </w:rPr>
      </w:pPr>
      <w:r w:rsidRPr="005F735D">
        <w:rPr>
          <w:rFonts w:asciiTheme="minorHAnsi" w:hAnsiTheme="minorHAnsi" w:cstheme="minorHAnsi"/>
          <w:color w:val="auto"/>
        </w:rPr>
        <w:t xml:space="preserve">Arabidopsis, </w:t>
      </w:r>
      <w:r w:rsidR="00B034A4" w:rsidRPr="005F735D">
        <w:rPr>
          <w:rFonts w:asciiTheme="minorHAnsi" w:hAnsiTheme="minorHAnsi" w:cstheme="minorHAnsi"/>
          <w:color w:val="auto"/>
        </w:rPr>
        <w:t>TRAP, TRAP</w:t>
      </w:r>
      <w:r w:rsidR="002C4E6B">
        <w:rPr>
          <w:rFonts w:asciiTheme="minorHAnsi" w:hAnsiTheme="minorHAnsi" w:cstheme="minorHAnsi"/>
          <w:color w:val="auto"/>
        </w:rPr>
        <w:t>-</w:t>
      </w:r>
      <w:r w:rsidR="00B034A4" w:rsidRPr="005F735D">
        <w:rPr>
          <w:rFonts w:asciiTheme="minorHAnsi" w:hAnsiTheme="minorHAnsi" w:cstheme="minorHAnsi"/>
          <w:color w:val="auto"/>
        </w:rPr>
        <w:t>seq, translatome profilin</w:t>
      </w:r>
      <w:r w:rsidR="00B5036C">
        <w:rPr>
          <w:rFonts w:asciiTheme="minorHAnsi" w:hAnsiTheme="minorHAnsi" w:cstheme="minorHAnsi"/>
          <w:color w:val="auto"/>
        </w:rPr>
        <w:t xml:space="preserve">g, </w:t>
      </w:r>
      <w:r w:rsidRPr="005F735D">
        <w:rPr>
          <w:rFonts w:asciiTheme="minorHAnsi" w:hAnsiTheme="minorHAnsi" w:cstheme="minorHAnsi"/>
          <w:color w:val="auto"/>
        </w:rPr>
        <w:t>cell type-specific RNA</w:t>
      </w:r>
      <w:r w:rsidR="0088648B">
        <w:rPr>
          <w:rFonts w:asciiTheme="minorHAnsi" w:hAnsiTheme="minorHAnsi" w:cstheme="minorHAnsi"/>
          <w:color w:val="auto"/>
        </w:rPr>
        <w:t>-</w:t>
      </w:r>
      <w:r w:rsidRPr="005F735D">
        <w:rPr>
          <w:rFonts w:asciiTheme="minorHAnsi" w:hAnsiTheme="minorHAnsi" w:cstheme="minorHAnsi"/>
          <w:color w:val="auto"/>
        </w:rPr>
        <w:t xml:space="preserve">seq, </w:t>
      </w:r>
      <w:r w:rsidR="00B034A4" w:rsidRPr="005F735D">
        <w:rPr>
          <w:rFonts w:asciiTheme="minorHAnsi" w:hAnsiTheme="minorHAnsi" w:cstheme="minorHAnsi"/>
          <w:color w:val="auto"/>
        </w:rPr>
        <w:t>lateral root formation</w:t>
      </w:r>
      <w:r w:rsidR="00BF022A" w:rsidRPr="005F735D">
        <w:rPr>
          <w:rFonts w:asciiTheme="minorHAnsi" w:hAnsiTheme="minorHAnsi" w:cstheme="minorHAnsi"/>
          <w:color w:val="auto"/>
        </w:rPr>
        <w:t>, endodermis differentiation</w:t>
      </w:r>
    </w:p>
    <w:p w14:paraId="1CB4E390" w14:textId="77777777" w:rsidR="006305D7" w:rsidRPr="001B1519" w:rsidRDefault="006305D7" w:rsidP="00C77125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</w:p>
    <w:p w14:paraId="628AC4B5" w14:textId="3FE186C1" w:rsidR="006305D7" w:rsidRPr="004D7E9E" w:rsidRDefault="00086FF5" w:rsidP="00C77125">
      <w:pPr>
        <w:contextualSpacing/>
        <w:rPr>
          <w:rFonts w:asciiTheme="minorHAnsi" w:hAnsiTheme="minorHAnsi" w:cstheme="minorHAnsi"/>
          <w:color w:val="auto"/>
        </w:rPr>
      </w:pPr>
      <w:r w:rsidRPr="005F735D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5F735D">
        <w:rPr>
          <w:rFonts w:asciiTheme="minorHAnsi" w:hAnsiTheme="minorHAnsi" w:cstheme="minorHAnsi"/>
          <w:b/>
          <w:bCs/>
          <w:color w:val="auto"/>
        </w:rPr>
        <w:t>:</w:t>
      </w:r>
    </w:p>
    <w:p w14:paraId="7EE96D4B" w14:textId="436552E5" w:rsidR="003462EC" w:rsidRPr="005F735D" w:rsidRDefault="003462EC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5F735D">
        <w:rPr>
          <w:rFonts w:asciiTheme="minorHAnsi" w:hAnsiTheme="minorHAnsi" w:cstheme="minorHAnsi"/>
          <w:bCs/>
          <w:color w:val="auto"/>
        </w:rPr>
        <w:t>Translating ribosome affinity purification (TRAP) offers the possibility to dissect developmental pro</w:t>
      </w:r>
      <w:r w:rsidR="007A5686">
        <w:rPr>
          <w:rFonts w:asciiTheme="minorHAnsi" w:hAnsiTheme="minorHAnsi" w:cstheme="minorHAnsi"/>
          <w:bCs/>
          <w:color w:val="auto"/>
        </w:rPr>
        <w:t>grams</w:t>
      </w:r>
      <w:r w:rsidRPr="005F735D">
        <w:rPr>
          <w:rFonts w:asciiTheme="minorHAnsi" w:hAnsiTheme="minorHAnsi" w:cstheme="minorHAnsi"/>
          <w:bCs/>
          <w:color w:val="auto"/>
        </w:rPr>
        <w:t xml:space="preserve"> with minimal processi</w:t>
      </w:r>
      <w:r w:rsidR="007A5686">
        <w:rPr>
          <w:rFonts w:asciiTheme="minorHAnsi" w:hAnsiTheme="minorHAnsi" w:cstheme="minorHAnsi"/>
          <w:bCs/>
          <w:color w:val="auto"/>
        </w:rPr>
        <w:t>ng</w:t>
      </w:r>
      <w:r w:rsidRPr="005F735D">
        <w:rPr>
          <w:rFonts w:asciiTheme="minorHAnsi" w:hAnsiTheme="minorHAnsi" w:cstheme="minorHAnsi"/>
          <w:bCs/>
          <w:color w:val="auto"/>
        </w:rPr>
        <w:t xml:space="preserve"> of organs and tissues. The protocol yields high-quality RNA from cells targeted with a </w:t>
      </w:r>
      <w:r w:rsidR="00572D14">
        <w:rPr>
          <w:rFonts w:asciiTheme="minorHAnsi" w:hAnsiTheme="minorHAnsi" w:cstheme="minorHAnsi"/>
          <w:bCs/>
          <w:color w:val="auto"/>
        </w:rPr>
        <w:t>gree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72D14">
        <w:rPr>
          <w:rFonts w:asciiTheme="minorHAnsi" w:hAnsiTheme="minorHAnsi" w:cstheme="minorHAnsi"/>
          <w:bCs/>
          <w:color w:val="auto"/>
        </w:rPr>
        <w:t>fluoresc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72D14">
        <w:rPr>
          <w:rFonts w:asciiTheme="minorHAnsi" w:hAnsiTheme="minorHAnsi" w:cstheme="minorHAnsi"/>
          <w:bCs/>
          <w:color w:val="auto"/>
        </w:rPr>
        <w:t>prote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72D14">
        <w:rPr>
          <w:rFonts w:asciiTheme="minorHAnsi" w:hAnsiTheme="minorHAnsi" w:cstheme="minorHAnsi"/>
          <w:bCs/>
          <w:color w:val="auto"/>
        </w:rPr>
        <w:t>(</w:t>
      </w:r>
      <w:r w:rsidRPr="005F735D">
        <w:rPr>
          <w:rFonts w:asciiTheme="minorHAnsi" w:hAnsiTheme="minorHAnsi" w:cstheme="minorHAnsi"/>
          <w:bCs/>
          <w:color w:val="auto"/>
        </w:rPr>
        <w:t>GFP</w:t>
      </w:r>
      <w:r w:rsidR="00572D14">
        <w:rPr>
          <w:rFonts w:asciiTheme="minorHAnsi" w:hAnsiTheme="minorHAnsi" w:cstheme="minorHAnsi"/>
          <w:bCs/>
          <w:color w:val="auto"/>
        </w:rPr>
        <w:t>)</w:t>
      </w:r>
      <w:r w:rsidRPr="005F735D">
        <w:rPr>
          <w:rFonts w:asciiTheme="minorHAnsi" w:hAnsiTheme="minorHAnsi" w:cstheme="minorHAnsi"/>
          <w:bCs/>
          <w:color w:val="auto"/>
        </w:rPr>
        <w:t>-</w:t>
      </w:r>
      <w:r w:rsidR="0079555E">
        <w:rPr>
          <w:rFonts w:asciiTheme="minorHAnsi" w:hAnsiTheme="minorHAnsi" w:cstheme="minorHAnsi"/>
          <w:bCs/>
          <w:color w:val="auto"/>
        </w:rPr>
        <w:t>label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ribosoma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subunit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Downstream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analysi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345EDD">
        <w:rPr>
          <w:rFonts w:asciiTheme="minorHAnsi" w:hAnsiTheme="minorHAnsi" w:cstheme="minorHAnsi"/>
          <w:bCs/>
          <w:color w:val="auto"/>
        </w:rPr>
        <w:t>tools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345EDD">
        <w:rPr>
          <w:rFonts w:asciiTheme="minorHAnsi" w:hAnsiTheme="minorHAnsi" w:cstheme="minorHAnsi"/>
          <w:bCs/>
          <w:color w:val="auto"/>
        </w:rPr>
        <w:t>suc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345EDD">
        <w:rPr>
          <w:rFonts w:asciiTheme="minorHAnsi" w:hAnsiTheme="minorHAnsi" w:cstheme="minorHAnsi"/>
          <w:bCs/>
          <w:color w:val="auto"/>
        </w:rPr>
        <w:t>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012EAC">
        <w:rPr>
          <w:rFonts w:asciiTheme="minorHAnsi" w:hAnsiTheme="minorHAnsi" w:cstheme="minorHAnsi"/>
          <w:bCs/>
          <w:color w:val="auto"/>
        </w:rPr>
        <w:t>q</w:t>
      </w:r>
      <w:r w:rsidRPr="005F735D">
        <w:rPr>
          <w:rFonts w:asciiTheme="minorHAnsi" w:hAnsiTheme="minorHAnsi" w:cstheme="minorHAnsi"/>
          <w:bCs/>
          <w:color w:val="auto"/>
        </w:rPr>
        <w:t>RT-PC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o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5F735D">
        <w:rPr>
          <w:rFonts w:asciiTheme="minorHAnsi" w:hAnsiTheme="minorHAnsi" w:cstheme="minorHAnsi"/>
          <w:bCs/>
          <w:color w:val="auto"/>
        </w:rPr>
        <w:t>RNA</w:t>
      </w:r>
      <w:r w:rsidR="0088648B">
        <w:rPr>
          <w:rFonts w:asciiTheme="minorHAnsi" w:hAnsiTheme="minorHAnsi" w:cstheme="minorHAnsi"/>
          <w:bCs/>
          <w:color w:val="auto"/>
        </w:rPr>
        <w:t>-</w:t>
      </w:r>
      <w:r w:rsidRPr="005F735D">
        <w:rPr>
          <w:rFonts w:asciiTheme="minorHAnsi" w:hAnsiTheme="minorHAnsi" w:cstheme="minorHAnsi"/>
          <w:bCs/>
          <w:color w:val="auto"/>
        </w:rPr>
        <w:t>seq</w:t>
      </w:r>
      <w:r w:rsidR="004D7E9E" w:rsidRPr="005F735D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revea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tissu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an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cel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type-specific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express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D7E9E" w:rsidRPr="005F735D">
        <w:rPr>
          <w:rFonts w:asciiTheme="minorHAnsi" w:hAnsiTheme="minorHAnsi" w:cstheme="minorHAnsi"/>
          <w:bCs/>
          <w:color w:val="auto"/>
        </w:rPr>
        <w:t>profiles</w:t>
      </w:r>
      <w:r w:rsidR="00572D14">
        <w:rPr>
          <w:rFonts w:asciiTheme="minorHAnsi" w:hAnsiTheme="minorHAnsi" w:cstheme="minorHAnsi"/>
          <w:bCs/>
          <w:color w:val="auto"/>
        </w:rPr>
        <w:t>.</w:t>
      </w:r>
    </w:p>
    <w:p w14:paraId="4C44D171" w14:textId="77777777" w:rsidR="00CD4B1D" w:rsidRPr="003E3651" w:rsidRDefault="00CD4B1D" w:rsidP="00C77125">
      <w:pPr>
        <w:contextualSpacing/>
        <w:rPr>
          <w:rFonts w:asciiTheme="minorHAnsi" w:hAnsiTheme="minorHAnsi" w:cstheme="minorHAnsi"/>
          <w:color w:val="FF0000"/>
        </w:rPr>
      </w:pPr>
    </w:p>
    <w:p w14:paraId="13F6F0F6" w14:textId="0C760587" w:rsidR="009E5068" w:rsidRPr="007A5686" w:rsidRDefault="006305D7" w:rsidP="00C77125">
      <w:pPr>
        <w:contextualSpacing/>
        <w:rPr>
          <w:rFonts w:asciiTheme="minorHAnsi" w:hAnsiTheme="minorHAnsi" w:cstheme="minorHAnsi"/>
          <w:color w:val="000000" w:themeColor="text1"/>
        </w:rPr>
      </w:pPr>
      <w:r w:rsidRPr="007A5686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50322E07" w14:textId="5A43D0A6" w:rsidR="00794DE2" w:rsidRDefault="00FF135E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ticle</w:t>
      </w:r>
      <w:r w:rsidR="0028362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g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nds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-</w:t>
      </w:r>
      <w:r w:rsidRPr="007A5686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struc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bta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lat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at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iffer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i/>
          <w:color w:val="000000" w:themeColor="text1"/>
        </w:rPr>
        <w:t>Arabidopsis</w:t>
      </w:r>
      <w:r w:rsidR="00102DCB">
        <w:rPr>
          <w:rFonts w:asciiTheme="minorHAnsi" w:hAnsiTheme="minorHAnsi" w:cstheme="minorHAnsi"/>
          <w:bCs/>
          <w:i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i/>
          <w:color w:val="000000" w:themeColor="text1"/>
        </w:rPr>
        <w:t>thalia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yp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la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ibos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ffin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urif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(TRAP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D4D85" w:rsidRPr="007A5686">
        <w:rPr>
          <w:rFonts w:asciiTheme="minorHAnsi" w:hAnsiTheme="minorHAnsi" w:cstheme="minorHAnsi"/>
          <w:bCs/>
          <w:color w:val="000000" w:themeColor="text1"/>
        </w:rPr>
        <w:t>metho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consecu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optimiz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low-inp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preparation</w:t>
      </w:r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7B1DFEED" w14:textId="77777777" w:rsidR="00952E1A" w:rsidRPr="007A5686" w:rsidRDefault="00952E1A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02243680" w14:textId="54C2C405" w:rsidR="00145DAC" w:rsidRDefault="00FF135E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ar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terial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w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emplo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lin</w:t>
      </w:r>
      <w:r w:rsidR="00794DE2" w:rsidRPr="007A5686">
        <w:rPr>
          <w:rFonts w:asciiTheme="minorHAnsi" w:hAnsiTheme="minorHAnsi" w:cstheme="minorHAnsi"/>
          <w:bCs/>
          <w:color w:val="000000" w:themeColor="text1"/>
        </w:rPr>
        <w:t>e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xpre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D4D85" w:rsidRPr="007A5686">
        <w:rPr>
          <w:rFonts w:asciiTheme="minorHAnsi" w:hAnsiTheme="minorHAnsi" w:cstheme="minorHAnsi"/>
          <w:bCs/>
          <w:color w:val="000000" w:themeColor="text1"/>
        </w:rPr>
        <w:t>GFP-tagg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iboso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te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D4D85" w:rsidRPr="007A5686">
        <w:rPr>
          <w:rFonts w:asciiTheme="minorHAnsi" w:hAnsiTheme="minorHAnsi" w:cstheme="minorHAnsi"/>
          <w:bCs/>
          <w:color w:val="000000" w:themeColor="text1"/>
        </w:rPr>
        <w:t>RPL18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D4D85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D4D85" w:rsidRPr="007A5686">
        <w:rPr>
          <w:rFonts w:asciiTheme="minorHAnsi" w:hAnsiTheme="minorHAnsi" w:cstheme="minorHAnsi"/>
          <w:bCs/>
          <w:color w:val="000000" w:themeColor="text1"/>
        </w:rPr>
        <w:t>type-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nn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dequa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moter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Pri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mmunopurif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extra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F7E71">
        <w:rPr>
          <w:rFonts w:asciiTheme="minorHAnsi" w:hAnsiTheme="minorHAnsi" w:cstheme="minorHAnsi"/>
          <w:bCs/>
          <w:color w:val="000000" w:themeColor="text1"/>
        </w:rPr>
        <w:t>sn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froz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preserv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ntegr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simultaneous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allow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exec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i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ser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stud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hi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tempor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82EBB">
        <w:rPr>
          <w:rFonts w:asciiTheme="minorHAnsi" w:hAnsiTheme="minorHAnsi" w:cstheme="minorHAnsi"/>
          <w:bCs/>
          <w:color w:val="000000" w:themeColor="text1"/>
        </w:rPr>
        <w:t>resolution</w:t>
      </w:r>
      <w:r w:rsidR="008F7E71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Notably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w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structu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rema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ntact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maj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drawback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alterna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procedu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su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fluorescence-activ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sorting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-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approach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r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05A3" w:rsidRPr="007A5686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protoplas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isola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distin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A1F80" w:rsidRPr="007A5686">
        <w:rPr>
          <w:rFonts w:asciiTheme="minorHAnsi" w:hAnsiTheme="minorHAnsi" w:cstheme="minorHAnsi"/>
          <w:bCs/>
          <w:color w:val="000000" w:themeColor="text1"/>
        </w:rPr>
        <w:t>population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Additionally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n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fix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necess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las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captu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microdissection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-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techniqu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28362F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allow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high-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1DB5" w:rsidRPr="007A5686">
        <w:rPr>
          <w:rFonts w:asciiTheme="minorHAnsi" w:hAnsiTheme="minorHAnsi" w:cstheme="minorHAnsi"/>
          <w:bCs/>
          <w:color w:val="000000" w:themeColor="text1"/>
        </w:rPr>
        <w:t>obtained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0618702" w14:textId="77777777" w:rsidR="00952E1A" w:rsidRPr="007A5686" w:rsidRDefault="00952E1A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1F3CC9C3" w14:textId="05D79E17" w:rsidR="00145DAC" w:rsidRDefault="00145DAC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lastRenderedPageBreak/>
        <w:t>However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ampl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bpopula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n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ola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olysome-associ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ever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m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yield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28362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refore</w:t>
      </w:r>
      <w:r w:rsidR="0028362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necess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pp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fficie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ensi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epa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successfu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dat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acquisi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06AF9" w:rsidRPr="007A5686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06AF9"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88648B">
        <w:rPr>
          <w:rFonts w:asciiTheme="minorHAnsi" w:hAnsiTheme="minorHAnsi" w:cstheme="minorHAnsi"/>
          <w:bCs/>
          <w:color w:val="000000" w:themeColor="text1"/>
        </w:rPr>
        <w:t>-</w:t>
      </w:r>
      <w:r w:rsidR="00606AF9" w:rsidRPr="007A5686">
        <w:rPr>
          <w:rFonts w:asciiTheme="minorHAnsi" w:hAnsiTheme="minorHAnsi" w:cstheme="minorHAnsi"/>
          <w:bCs/>
          <w:color w:val="000000" w:themeColor="text1"/>
        </w:rPr>
        <w:t>seq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3BD87940" w14:textId="77777777" w:rsidR="00102DCB" w:rsidRPr="007A5686" w:rsidRDefault="00102DCB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375523B8" w14:textId="5BEFF689" w:rsidR="00145DAC" w:rsidRPr="007A5686" w:rsidRDefault="00BB1DB5" w:rsidP="00C77125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fe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de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o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sear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n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E5068" w:rsidRPr="007A5686">
        <w:rPr>
          <w:rFonts w:asciiTheme="minorHAnsi" w:hAnsiTheme="minorHAnsi" w:cstheme="minorHAnsi"/>
          <w:bCs/>
          <w:color w:val="000000" w:themeColor="text1"/>
        </w:rPr>
        <w:t>development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E5068" w:rsidRPr="007A5686">
        <w:rPr>
          <w:rFonts w:asciiTheme="minorHAnsi" w:hAnsiTheme="minorHAnsi" w:cstheme="minorHAnsi"/>
          <w:bCs/>
          <w:color w:val="000000" w:themeColor="text1"/>
        </w:rPr>
        <w:t>process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vol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F7E71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F7E71">
        <w:rPr>
          <w:rFonts w:asciiTheme="minorHAnsi" w:hAnsiTheme="minorHAnsi" w:cstheme="minorHAnsi"/>
          <w:bCs/>
          <w:color w:val="000000" w:themeColor="text1"/>
        </w:rPr>
        <w:t>wall</w:t>
      </w:r>
      <w:r w:rsidR="009E5068" w:rsidRPr="007A5686">
        <w:rPr>
          <w:rFonts w:asciiTheme="minorHAnsi" w:hAnsiTheme="minorHAnsi" w:cstheme="minorHAnsi"/>
          <w:bCs/>
          <w:color w:val="000000" w:themeColor="text1"/>
        </w:rPr>
        <w:t>-rel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mechanic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E5068" w:rsidRPr="007A5686">
        <w:rPr>
          <w:rFonts w:asciiTheme="minorHAnsi" w:hAnsiTheme="minorHAnsi" w:cstheme="minorHAnsi"/>
          <w:bCs/>
          <w:color w:val="000000" w:themeColor="text1"/>
        </w:rPr>
        <w:t>signal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pathways</w:t>
      </w:r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promote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targ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popula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bridg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g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betw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org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single-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62EC" w:rsidRPr="007A5686">
        <w:rPr>
          <w:rFonts w:asciiTheme="minorHAnsi" w:hAnsiTheme="minorHAnsi" w:cstheme="minorHAnsi"/>
          <w:bCs/>
          <w:color w:val="000000" w:themeColor="text1"/>
        </w:rPr>
        <w:t>leve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tur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suff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litt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resol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ve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hi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cost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He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w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6EEE">
        <w:rPr>
          <w:rFonts w:asciiTheme="minorHAnsi" w:hAnsiTheme="minorHAnsi" w:cstheme="minorHAnsi"/>
          <w:bCs/>
          <w:color w:val="000000" w:themeColor="text1"/>
        </w:rPr>
        <w:t>app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6EEE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stud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cell-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commun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C7247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later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5DAC" w:rsidRPr="007A5686">
        <w:rPr>
          <w:rFonts w:asciiTheme="minorHAnsi" w:hAnsiTheme="minorHAnsi" w:cstheme="minorHAnsi"/>
          <w:bCs/>
          <w:color w:val="000000" w:themeColor="text1"/>
        </w:rPr>
        <w:t>formation</w:t>
      </w:r>
      <w:r w:rsidR="003E590B">
        <w:rPr>
          <w:rFonts w:asciiTheme="minorHAnsi" w:hAnsiTheme="minorHAnsi" w:cstheme="minorHAnsi"/>
          <w:bCs/>
          <w:color w:val="000000" w:themeColor="text1"/>
        </w:rPr>
        <w:t>.</w:t>
      </w:r>
    </w:p>
    <w:p w14:paraId="24F61DA6" w14:textId="77777777" w:rsidR="00102DCB" w:rsidRPr="007A5686" w:rsidRDefault="00102DCB" w:rsidP="00E60610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5FB81076" w14:textId="1DEDF0D7" w:rsidR="003C3CC5" w:rsidRPr="007A5686" w:rsidRDefault="006305D7" w:rsidP="00E60610">
      <w:pPr>
        <w:contextualSpacing/>
        <w:rPr>
          <w:rFonts w:asciiTheme="minorHAnsi" w:hAnsiTheme="minorHAnsi" w:cstheme="minorHAnsi"/>
          <w:i/>
          <w:color w:val="000000" w:themeColor="text1"/>
        </w:rPr>
      </w:pPr>
      <w:r w:rsidRPr="007A5686">
        <w:rPr>
          <w:rFonts w:asciiTheme="minorHAnsi" w:hAnsiTheme="minorHAnsi" w:cstheme="minorHAnsi"/>
          <w:b/>
          <w:color w:val="000000" w:themeColor="text1"/>
        </w:rPr>
        <w:t>INTRODUCTION</w:t>
      </w:r>
      <w:r w:rsidRPr="007A568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58A128F" w14:textId="53F2C61E" w:rsidR="00920927" w:rsidRDefault="00EB6EEE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Dri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increa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appl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next-gene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sequenc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technique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spat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resol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d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evelopment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biolog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cou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augmented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D7303">
        <w:rPr>
          <w:rFonts w:asciiTheme="minorHAnsi" w:hAnsiTheme="minorHAnsi" w:cstheme="minorHAnsi"/>
          <w:bCs/>
          <w:color w:val="000000" w:themeColor="text1"/>
        </w:rPr>
        <w:t>C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ontempo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91935" w:rsidRPr="007A5686">
        <w:rPr>
          <w:rFonts w:asciiTheme="minorHAnsi" w:hAnsiTheme="minorHAnsi" w:cstheme="minorHAnsi"/>
          <w:bCs/>
          <w:color w:val="000000" w:themeColor="text1"/>
        </w:rPr>
        <w:t>stud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ai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dissect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tissu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dow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specializ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types</w:t>
      </w:r>
      <w:r w:rsidR="00940A6C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i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n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single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level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c7b6db23-3e13-4670-bb0b-c3d4bdd516b3"/>
          <w:id w:val="1431471824"/>
          <w:placeholder>
            <w:docPart w:val="DefaultPlaceholder_1081868574"/>
          </w:placeholder>
        </w:sdtPr>
        <w:sdtEndPr/>
        <w:sdtContent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}</w:instrText>
          </w:r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–4</w:t>
          </w:r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7D4C23"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end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plethor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differ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ha</w:t>
      </w:r>
      <w:r w:rsidR="0028362F">
        <w:rPr>
          <w:rFonts w:asciiTheme="minorHAnsi" w:hAnsiTheme="minorHAnsi" w:cstheme="minorHAnsi"/>
          <w:bCs/>
          <w:color w:val="000000" w:themeColor="text1"/>
        </w:rPr>
        <w:t>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b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7A5686">
        <w:rPr>
          <w:rFonts w:asciiTheme="minorHAnsi" w:hAnsiTheme="minorHAnsi" w:cstheme="minorHAnsi"/>
          <w:bCs/>
          <w:color w:val="000000" w:themeColor="text1"/>
        </w:rPr>
        <w:t>devi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ov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la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fif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yea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(s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02DCB" w:rsidRPr="00E60610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920927" w:rsidRPr="00E60610">
        <w:rPr>
          <w:rFonts w:asciiTheme="minorHAnsi" w:hAnsiTheme="minorHAnsi" w:cstheme="minorHAnsi"/>
          <w:b/>
          <w:color w:val="000000" w:themeColor="text1"/>
        </w:rPr>
        <w:t>1</w:t>
      </w:r>
      <w:r w:rsidR="006D7303" w:rsidRPr="00E60610">
        <w:rPr>
          <w:rFonts w:asciiTheme="minorHAnsi" w:hAnsiTheme="minorHAnsi" w:cstheme="minorHAnsi"/>
          <w:b/>
          <w:color w:val="000000" w:themeColor="text1"/>
        </w:rPr>
        <w:t>A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)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1c562f9e-74a8-4343-b3be-190946d93e03"/>
          <w:id w:val="1575394846"/>
          <w:placeholder>
            <w:docPart w:val="DefaultPlaceholder_1081868574"/>
          </w:placeholder>
        </w:sdtPr>
        <w:sdtEndPr/>
        <w:sdtContent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HJlZiI6IjUifX0seyIkaWQiOiI3NiIsIkZpcnN0TmFtZSI6IlAuIiwiTGFzdE5hbWUiOiJKdW50YXdvbmciLCJQcm90ZWN0ZWQiOmZhbHNlLCJTZXgiOjAsIkNyZWF0ZWRCeSI6Il9NYXJ0aGEiLCJDcmVhdGVkT24iOiIyMDE5LTA4LTIwVDExOjM4OjA3IiwiTW9kaWZpZWRCeSI6Il9NYXJ0aGEiLCJJZCI6IjM0NjJkYWE0LTRmZDUtNGFmNi04ZDJhLTA5NDQ2NWUxNmVkOSIsIk1vZGlmaWVkT24iOiIyMDE5LTA4LTIwVDExOjM4OjA5IiwiUHJvamVjdCI6eyIkcmVmIjoiNSJ9fSx7IiRpZCI6Ijc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}</w:instrTex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5–15</w: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920927" w:rsidRPr="007A5686">
        <w:rPr>
          <w:rFonts w:asciiTheme="minorHAnsi" w:hAnsiTheme="minorHAnsi" w:cstheme="minorHAnsi"/>
          <w:bCs/>
          <w:color w:val="000000" w:themeColor="text1"/>
        </w:rPr>
        <w:t>.</w:t>
      </w:r>
    </w:p>
    <w:p w14:paraId="3FBD3C72" w14:textId="77777777" w:rsidR="00102DCB" w:rsidRPr="007A5686" w:rsidRDefault="00102DCB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2A6F56B5" w14:textId="706BD4AD" w:rsidR="00814106" w:rsidRDefault="00814106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Man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oo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scie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dapta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echniqu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e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ionee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i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search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n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ca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9D7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troduc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tai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40A6C">
        <w:rPr>
          <w:rFonts w:asciiTheme="minorHAnsi" w:hAnsiTheme="minorHAnsi" w:cstheme="minorHAnsi"/>
          <w:bCs/>
          <w:color w:val="000000" w:themeColor="text1"/>
        </w:rPr>
        <w:t>here</w:t>
      </w:r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2005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quipp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ro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ackgrou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prote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translation</w:t>
      </w:r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ailey-Ser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ab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ngine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iboso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tei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bsequ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ffin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urification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9c40ff3e-89a8-44b8-bd5d-8b3888becb84"/>
          <w:id w:val="-612279923"/>
          <w:placeholder>
            <w:docPart w:val="DefaultPlaceholder_1081868574"/>
          </w:placeholder>
        </w:sdtPr>
        <w:sdtEndPr/>
        <w:sdtContent>
          <w:r w:rsidR="00345EDD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}</w:instrText>
          </w:r>
          <w:r w:rsidR="00345EDD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6</w:t>
          </w:r>
          <w:r w:rsidR="00345EDD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546C1B"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hu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he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F3E00">
        <w:rPr>
          <w:rFonts w:asciiTheme="minorHAnsi" w:hAnsiTheme="minorHAnsi" w:cstheme="minorHAnsi"/>
          <w:bCs/>
          <w:color w:val="000000" w:themeColor="text1"/>
        </w:rPr>
        <w:t>cou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voi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ime-consum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abo</w:t>
      </w:r>
      <w:r w:rsidR="0028362F">
        <w:rPr>
          <w:rFonts w:asciiTheme="minorHAnsi" w:hAnsiTheme="minorHAnsi" w:cstheme="minorHAnsi"/>
          <w:bCs/>
          <w:color w:val="000000" w:themeColor="text1"/>
        </w:rPr>
        <w:t>r-</w:t>
      </w:r>
      <w:r w:rsidRPr="007A5686">
        <w:rPr>
          <w:rFonts w:asciiTheme="minorHAnsi" w:hAnsiTheme="minorHAnsi" w:cstheme="minorHAnsi"/>
          <w:bCs/>
          <w:color w:val="000000" w:themeColor="text1"/>
        </w:rPr>
        <w:t>intens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olys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filing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ultracentrifug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5ED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sucro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gradi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ses</w:t>
      </w:r>
      <w:r w:rsidR="00940A6C">
        <w:rPr>
          <w:rFonts w:asciiTheme="minorHAnsi" w:hAnsiTheme="minorHAnsi" w:cstheme="minorHAnsi"/>
          <w:bCs/>
          <w:color w:val="000000" w:themeColor="text1"/>
        </w:rPr>
        <w:t>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la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ibosom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i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1960s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8a647a2b-72f4-4b2a-be1d-fe527cc437dc"/>
          <w:id w:val="2133600179"/>
          <w:placeholder>
            <w:docPart w:val="DefaultPlaceholder_1081868574"/>
          </w:placeholder>
        </w:sdtPr>
        <w:sdtEndPr/>
        <w:sdtContent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E3LDE4In1dfSwiVGFnIjoiQ2l0YXZpUGxhY2Vob2xkZXIjOGE2NDdhMmItNzJmNC00YjJhLWJlMWQtZmU1MjdjYzQzN2RjIiwiVGV4dCI6IjE3LDE4IiwiV0FJVmVyc2lvbiI6IjYuMy4wLjAifQ==}</w:instrTex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7,18</w: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3B5D">
        <w:rPr>
          <w:rFonts w:asciiTheme="minorHAnsi" w:hAnsiTheme="minorHAnsi" w:cstheme="minorHAnsi"/>
          <w:bCs/>
          <w:color w:val="000000" w:themeColor="text1"/>
        </w:rPr>
        <w:t xml:space="preserve">has </w:t>
      </w:r>
      <w:r w:rsidRPr="007A5686">
        <w:rPr>
          <w:rFonts w:asciiTheme="minorHAnsi" w:hAnsiTheme="minorHAnsi" w:cstheme="minorHAnsi"/>
          <w:bCs/>
          <w:color w:val="000000" w:themeColor="text1"/>
        </w:rPr>
        <w:t>si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3B5D">
        <w:rPr>
          <w:rFonts w:asciiTheme="minorHAnsi" w:hAnsiTheme="minorHAnsi" w:cstheme="minorHAnsi"/>
          <w:bCs/>
          <w:color w:val="000000" w:themeColor="text1"/>
        </w:rPr>
        <w:t xml:space="preserve">been </w:t>
      </w:r>
      <w:r w:rsidRPr="007A5686">
        <w:rPr>
          <w:rFonts w:asciiTheme="minorHAnsi" w:hAnsiTheme="minorHAnsi" w:cstheme="minorHAnsi"/>
          <w:bCs/>
          <w:color w:val="000000" w:themeColor="text1"/>
        </w:rPr>
        <w:t>refer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lation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ibos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ffin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urif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(TRAP)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3274172f-fd9f-41dc-9a71-8fd8cd317a59"/>
          <w:id w:val="1118338372"/>
          <w:placeholder>
            <w:docPart w:val="DefaultPlaceholder_1081868574"/>
          </w:placeholder>
        </w:sdtPr>
        <w:sdtEndPr/>
        <w:sdtContent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}</w:instrTex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6</w:t>
          </w:r>
          <w:r w:rsidR="00307999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ft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ccessfu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lat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ud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eim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94C1F" w:rsidRPr="00194C1F">
        <w:rPr>
          <w:rFonts w:asciiTheme="minorHAnsi" w:hAnsiTheme="minorHAnsi" w:cstheme="minorHAnsi"/>
          <w:bCs/>
          <w:color w:val="000000" w:themeColor="text1"/>
        </w:rPr>
        <w:t>et al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14F28">
        <w:rPr>
          <w:rFonts w:asciiTheme="minorHAnsi" w:hAnsiTheme="minorHAnsi" w:cstheme="minorHAnsi"/>
          <w:bCs/>
          <w:color w:val="000000" w:themeColor="text1"/>
        </w:rPr>
        <w:t>a</w:t>
      </w:r>
      <w:r w:rsidRPr="007A5686">
        <w:rPr>
          <w:rFonts w:asciiTheme="minorHAnsi" w:hAnsiTheme="minorHAnsi" w:cstheme="minorHAnsi"/>
          <w:bCs/>
          <w:color w:val="000000" w:themeColor="text1"/>
        </w:rPr>
        <w:t>dap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imals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67b3f09a-cb7e-4576-b6ce-0578b93646ff"/>
          <w:id w:val="2053568032"/>
          <w:placeholder>
            <w:docPart w:val="DefaultPlaceholder_-1854013440"/>
          </w:placeholder>
        </w:sdtPr>
        <w:sdtEndPr/>
        <w:sdtContent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}</w:instrTex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9</w: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the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xten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ppl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yeast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85dffb8d-124e-40da-8db5-5b21316a4ba6"/>
          <w:id w:val="1021135246"/>
          <w:placeholder>
            <w:docPart w:val="DefaultPlaceholder_-1854013440"/>
          </w:placeholder>
        </w:sdtPr>
        <w:sdtEndPr/>
        <w:sdtContent>
          <w:r w:rsidR="00776175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}</w:instrText>
          </w:r>
          <w:r w:rsidR="00776175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0</w:t>
          </w:r>
          <w:r w:rsidR="00776175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3E590B">
        <w:rPr>
          <w:rFonts w:asciiTheme="minorHAnsi" w:hAnsiTheme="minorHAnsi" w:cstheme="minorHAnsi"/>
          <w:bCs/>
          <w:i/>
          <w:color w:val="000000" w:themeColor="text1"/>
        </w:rPr>
        <w:t>Drosophila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0af549ce-f648-42fb-8a12-78a984e78927"/>
          <w:id w:val="-1945217869"/>
          <w:placeholder>
            <w:docPart w:val="DefaultPlaceholder_-1854013440"/>
          </w:placeholder>
        </w:sdtPr>
        <w:sdtEndPr/>
        <w:sdtContent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IxIn1dfSwiVGFnIjoiQ2l0YXZpUGxhY2Vob2xkZXIjMGFmNTQ5Y2UtZjY0OC00MmZiLThhMTItNzhhOTg0ZTc4OTI3IiwiVGV4dCI6IjIxIiwiV0FJVmVyc2lvbiI6IjYuMy4wLjAifQ==}</w:instrTex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1</w: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3E590B">
        <w:rPr>
          <w:rFonts w:asciiTheme="minorHAnsi" w:hAnsiTheme="minorHAnsi" w:cstheme="minorHAnsi"/>
          <w:bCs/>
          <w:i/>
          <w:color w:val="000000" w:themeColor="text1"/>
        </w:rPr>
        <w:t>Xenopus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1be5bf2c-0787-46aa-8b26-b27c1a13b0db"/>
          <w:id w:val="-1907133301"/>
          <w:placeholder>
            <w:docPart w:val="DefaultPlaceholder_-1854013440"/>
          </w:placeholder>
        </w:sdtPr>
        <w:sdtEndPr/>
        <w:sdtContent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}</w:instrTex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2</w:t>
          </w:r>
          <w:r w:rsidR="006A258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zebrafish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777c3db5-0bc3-4144-93aa-48f331be848c"/>
          <w:id w:val="1032853035"/>
          <w:placeholder>
            <w:docPart w:val="DefaultPlaceholder_1081868574"/>
          </w:placeholder>
        </w:sdtPr>
        <w:sdtEndPr/>
        <w:sdtContent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}</w:instrText>
          </w:r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3,24</w:t>
          </w:r>
          <w:r w:rsidR="00714F28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</w:p>
    <w:p w14:paraId="5003B946" w14:textId="77777777" w:rsidR="00940A6C" w:rsidRPr="007A5686" w:rsidRDefault="00940A6C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0C5E14E8" w14:textId="624714FB" w:rsidR="00814106" w:rsidRDefault="00814106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Althou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gene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odif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ode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yste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erequisi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P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m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pplic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pec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amen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gene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0927" w:rsidRPr="007A5686">
        <w:rPr>
          <w:rFonts w:asciiTheme="minorHAnsi" w:hAnsiTheme="minorHAnsi" w:cstheme="minorHAnsi"/>
          <w:bCs/>
          <w:color w:val="000000" w:themeColor="text1"/>
        </w:rPr>
        <w:t>transformation</w:t>
      </w:r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n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imultaneous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rne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bje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arg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bse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pec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tere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therwi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xtrem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ifficul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ola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ro</w:t>
      </w:r>
      <w:r w:rsidR="0037584F">
        <w:rPr>
          <w:rFonts w:asciiTheme="minorHAnsi" w:hAnsiTheme="minorHAnsi" w:cstheme="minorHAnsi"/>
          <w:bCs/>
          <w:color w:val="000000" w:themeColor="text1"/>
        </w:rPr>
        <w:t>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inta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tissue/organ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ff0daec7-f71b-4576-8b5a-efa5a2e5d70b"/>
          <w:id w:val="-172267680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5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3D3B5D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84F">
        <w:rPr>
          <w:rFonts w:asciiTheme="minorHAnsi" w:hAnsiTheme="minorHAnsi" w:cstheme="minorHAnsi"/>
          <w:bCs/>
          <w:color w:val="000000" w:themeColor="text1"/>
        </w:rPr>
        <w:t>e</w:t>
      </w:r>
      <w:r w:rsidRPr="007A5686">
        <w:rPr>
          <w:rFonts w:asciiTheme="minorHAnsi" w:hAnsiTheme="minorHAnsi" w:cstheme="minorHAnsi"/>
          <w:bCs/>
          <w:color w:val="000000" w:themeColor="text1"/>
        </w:rPr>
        <w:t>.g.</w:t>
      </w:r>
      <w:r w:rsidR="003D3B5D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igh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ranch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ndri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o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bra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fung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hypha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infe</w:t>
      </w:r>
      <w:r w:rsidR="0028362F">
        <w:rPr>
          <w:rFonts w:asciiTheme="minorHAnsi" w:hAnsiTheme="minorHAnsi" w:cstheme="minorHAnsi"/>
          <w:bCs/>
          <w:color w:val="000000" w:themeColor="text1"/>
        </w:rPr>
        <w:t>c</w:t>
      </w:r>
      <w:r w:rsidR="00081025">
        <w:rPr>
          <w:rFonts w:asciiTheme="minorHAnsi" w:hAnsiTheme="minorHAnsi" w:cstheme="minorHAnsi"/>
          <w:bCs/>
          <w:color w:val="000000" w:themeColor="text1"/>
        </w:rPr>
        <w:t>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tissue</w:t>
      </w:r>
      <w:r w:rsidR="003D3B5D">
        <w:rPr>
          <w:rFonts w:asciiTheme="minorHAnsi" w:hAnsiTheme="minorHAnsi" w:cstheme="minorHAnsi"/>
          <w:bCs/>
          <w:color w:val="000000" w:themeColor="text1"/>
        </w:rPr>
        <w:t>)</w:t>
      </w:r>
      <w:r w:rsidR="0037584F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e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as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ydrosta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keleton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504f9795-e61a-4a0d-b1ae-88db10813b12"/>
          <w:id w:val="706601752"/>
          <w:placeholder>
            <w:docPart w:val="DefaultPlaceholder_1081868574"/>
          </w:placeholder>
        </w:sdtPr>
        <w:sdtEndPr/>
        <w:sdtContent>
          <w:r w:rsidR="00386387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}</w:instrText>
          </w:r>
          <w:r w:rsidR="00386387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6</w:t>
          </w:r>
          <w:r w:rsidR="00386387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r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trix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cientis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ith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hysic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o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surround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throu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as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aptu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icrodisse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(LCM)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cdc5240a-5403-47c5-a365-75023ce65439"/>
          <w:id w:val="903410123"/>
          <w:placeholder>
            <w:docPart w:val="DefaultPlaceholder_-1854013440"/>
          </w:placeholder>
        </w:sdtPr>
        <w:sdtEndPr/>
        <w:sdtContent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}</w:instrTex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7</w: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perform</w:t>
      </w:r>
      <w:r w:rsidR="00194C1F">
        <w:rPr>
          <w:rFonts w:asciiTheme="minorHAnsi" w:hAnsiTheme="minorHAnsi" w:cstheme="minorHAnsi"/>
          <w:bCs/>
          <w:color w:val="000000" w:themeColor="text1"/>
        </w:rPr>
        <w:t>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enzyma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igest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F1065"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lls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aa4253b6-77ef-4a70-ad94-3e571ffd733a"/>
          <w:id w:val="-1641796714"/>
          <w:placeholder>
            <w:docPart w:val="DefaultPlaceholder_-1854013440"/>
          </w:placeholder>
        </w:sdtPr>
        <w:sdtEndPr/>
        <w:sdtContent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}</w:instrTex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8</w: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232DC0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Amo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latt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84F">
        <w:rPr>
          <w:rFonts w:asciiTheme="minorHAnsi" w:hAnsiTheme="minorHAnsi" w:cstheme="minorHAnsi"/>
          <w:bCs/>
          <w:color w:val="000000" w:themeColor="text1"/>
        </w:rPr>
        <w:t>cell</w:t>
      </w:r>
      <w:r w:rsidR="00232DC0">
        <w:rPr>
          <w:rFonts w:asciiTheme="minorHAnsi" w:hAnsiTheme="minorHAnsi" w:cstheme="minorHAnsi"/>
          <w:bCs/>
          <w:color w:val="000000" w:themeColor="text1"/>
        </w:rPr>
        <w:t>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so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="00232DC0">
        <w:rPr>
          <w:rFonts w:asciiTheme="minorHAnsi" w:hAnsiTheme="minorHAnsi" w:cstheme="minorHAnsi"/>
          <w:bCs/>
          <w:color w:val="000000" w:themeColor="text1"/>
        </w:rPr>
        <w:t>cal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toplas</w:t>
      </w:r>
      <w:r w:rsidR="0037584F">
        <w:rPr>
          <w:rFonts w:asciiTheme="minorHAnsi" w:hAnsiTheme="minorHAnsi" w:cstheme="minorHAnsi"/>
          <w:bCs/>
          <w:color w:val="000000" w:themeColor="text1"/>
        </w:rPr>
        <w:t>ts</w:t>
      </w:r>
      <w:r w:rsidR="00232DC0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popu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intere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fluoresce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labe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c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separ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luo</w:t>
      </w:r>
      <w:r w:rsidR="00232DC0">
        <w:rPr>
          <w:rFonts w:asciiTheme="minorHAnsi" w:hAnsiTheme="minorHAnsi" w:cstheme="minorHAnsi"/>
          <w:bCs/>
          <w:color w:val="000000" w:themeColor="text1"/>
        </w:rPr>
        <w:t>rescence-activ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sor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(</w:t>
      </w:r>
      <w:r w:rsidRPr="007A5686">
        <w:rPr>
          <w:rFonts w:asciiTheme="minorHAnsi" w:hAnsiTheme="minorHAnsi" w:cstheme="minorHAnsi"/>
          <w:bCs/>
          <w:color w:val="000000" w:themeColor="text1"/>
        </w:rPr>
        <w:t>FACS)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d62b13e3-4c2c-41b5-b133-e271568332ac"/>
          <w:id w:val="-1831900734"/>
          <w:placeholder>
            <w:docPart w:val="DefaultPlaceholder_-1854013440"/>
          </w:placeholder>
        </w:sdtPr>
        <w:sdtEndPr/>
        <w:sdtContent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}</w:instrTex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7</w:t>
          </w:r>
          <w:r w:rsidR="00EA4391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C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su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qui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ix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embed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15">
        <w:rPr>
          <w:rFonts w:asciiTheme="minorHAnsi" w:hAnsiTheme="minorHAnsi" w:cstheme="minorHAnsi"/>
          <w:bCs/>
          <w:color w:val="000000" w:themeColor="text1"/>
        </w:rPr>
        <w:t>wax</w:t>
      </w:r>
      <w:r w:rsidR="00081025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ltimat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teriorat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32DC0">
        <w:rPr>
          <w:rFonts w:asciiTheme="minorHAnsi" w:hAnsiTheme="minorHAnsi" w:cstheme="minorHAnsi"/>
          <w:bCs/>
          <w:color w:val="000000" w:themeColor="text1"/>
        </w:rPr>
        <w:t>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NA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7569d881-7c18-40d5-b894-f6cf59909aad"/>
          <w:id w:val="-498498608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29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ACS-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yie</w:t>
      </w:r>
      <w:r w:rsidR="00C82441">
        <w:rPr>
          <w:rFonts w:asciiTheme="minorHAnsi" w:hAnsiTheme="minorHAnsi" w:cstheme="minorHAnsi"/>
          <w:bCs/>
          <w:color w:val="000000" w:themeColor="text1"/>
        </w:rPr>
        <w:t>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high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="00C82441">
        <w:rPr>
          <w:rFonts w:asciiTheme="minorHAnsi" w:hAnsiTheme="minorHAnsi" w:cstheme="minorHAnsi"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RNA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b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ce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toplas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tsel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troduc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differenc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gen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expression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d432b0b7-7dc3-4728-b526-b628d7eea0ff"/>
          <w:id w:val="1502998727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30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tissu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modifi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thick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second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wa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notorious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difficul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82441">
        <w:rPr>
          <w:rFonts w:asciiTheme="minorHAnsi" w:hAnsiTheme="minorHAnsi" w:cstheme="minorHAnsi"/>
          <w:bCs/>
          <w:color w:val="000000" w:themeColor="text1"/>
        </w:rPr>
        <w:t>treat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oreover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n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velopment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cess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sum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chanic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mit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igna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refo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tegr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aramou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mportance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e2ed255a-09b0-47af-90b0-7c4ac8069f57"/>
          <w:id w:val="982579154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31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w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method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shortc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circumv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iso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opera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leve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nucleii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C77F0">
        <w:rPr>
          <w:rFonts w:asciiTheme="minorHAnsi" w:hAnsiTheme="minorHAnsi" w:cstheme="minorHAnsi"/>
          <w:bCs/>
          <w:color w:val="000000" w:themeColor="text1"/>
        </w:rPr>
        <w:t>fluorescence-activ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C77F0">
        <w:rPr>
          <w:rFonts w:asciiTheme="minorHAnsi" w:hAnsiTheme="minorHAnsi" w:cstheme="minorHAnsi"/>
          <w:bCs/>
          <w:color w:val="000000" w:themeColor="text1"/>
        </w:rPr>
        <w:t>nucle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sor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(FANS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iso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nuclei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tagg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 w:rsidRPr="00682A7D">
        <w:rPr>
          <w:rFonts w:asciiTheme="minorHAnsi" w:hAnsiTheme="minorHAnsi" w:cstheme="minorHAnsi"/>
          <w:bCs/>
          <w:color w:val="000000" w:themeColor="text1"/>
        </w:rPr>
        <w:t>typ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(INTACT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RAP</w:t>
      </w:r>
      <w:r w:rsidR="00194C1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he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ype-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promote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mark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nuclei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subseque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g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enrich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lastRenderedPageBreak/>
        <w:t>sor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pu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down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F7AD3">
        <w:rPr>
          <w:rFonts w:asciiTheme="minorHAnsi" w:hAnsiTheme="minorHAnsi" w:cstheme="minorHAnsi"/>
          <w:bCs/>
          <w:color w:val="000000" w:themeColor="text1"/>
        </w:rPr>
        <w:t>respectively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32692ef6-259b-492a-8696-f5b9fe0d763c"/>
          <w:id w:val="-1567949688"/>
          <w:placeholder>
            <w:docPart w:val="DefaultPlaceholder_1081868574"/>
          </w:placeholder>
        </w:sdtPr>
        <w:sdtEndPr/>
        <w:sdtContent>
          <w:r w:rsidR="007C3D87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}</w:instrText>
          </w:r>
          <w:r w:rsidR="007C3D87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C3D87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8,15</w:t>
          </w:r>
          <w:r w:rsidR="007C3D87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="002F7AD3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>
        <w:rPr>
          <w:rFonts w:asciiTheme="minorHAnsi" w:hAnsiTheme="minorHAnsi" w:cstheme="minorHAnsi"/>
          <w:bCs/>
          <w:color w:val="000000" w:themeColor="text1"/>
        </w:rPr>
        <w:t>maj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508F" w:rsidRPr="00691CE1">
        <w:rPr>
          <w:rFonts w:asciiTheme="minorHAnsi" w:hAnsiTheme="minorHAnsi" w:cstheme="minorHAnsi"/>
          <w:bCs/>
          <w:color w:val="000000" w:themeColor="text1"/>
        </w:rPr>
        <w:t>challeng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the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approach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g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="00C757A8" w:rsidRPr="00691CE1">
        <w:rPr>
          <w:rFonts w:asciiTheme="minorHAnsi" w:hAnsiTheme="minorHAnsi" w:cstheme="minorHAnsi"/>
          <w:bCs/>
          <w:color w:val="000000" w:themeColor="text1"/>
        </w:rPr>
        <w:t>sufficient</w:t>
      </w:r>
      <w:proofErr w:type="gramEnd"/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mater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subse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tissue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6B6C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on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fra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cellu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RNA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colle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B6B6C">
        <w:rPr>
          <w:rFonts w:asciiTheme="minorHAnsi" w:hAnsiTheme="minorHAnsi" w:cstheme="minorHAnsi"/>
          <w:bCs/>
          <w:color w:val="000000" w:themeColor="text1"/>
        </w:rPr>
        <w:t>consider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A28B2" w:rsidRPr="00691CE1">
        <w:rPr>
          <w:rFonts w:asciiTheme="minorHAnsi" w:hAnsiTheme="minorHAnsi" w:cstheme="minorHAnsi"/>
          <w:bCs/>
          <w:color w:val="000000" w:themeColor="text1"/>
        </w:rPr>
        <w:t>bottleneck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Therefor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especi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sensi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prepa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protoco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nee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2121" w:rsidRPr="00691CE1">
        <w:rPr>
          <w:rFonts w:asciiTheme="minorHAnsi" w:hAnsiTheme="minorHAnsi" w:cstheme="minorHAnsi"/>
          <w:bCs/>
          <w:color w:val="000000" w:themeColor="text1"/>
        </w:rPr>
        <w:t>produ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high</w:t>
      </w:r>
      <w:r w:rsidR="0028362F" w:rsidRPr="00691CE1">
        <w:rPr>
          <w:rFonts w:asciiTheme="minorHAnsi" w:hAnsiTheme="minorHAnsi" w:cstheme="minorHAnsi"/>
          <w:bCs/>
          <w:color w:val="000000" w:themeColor="text1"/>
        </w:rPr>
        <w:t>-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dat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l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inp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EF4" w:rsidRPr="00691CE1">
        <w:rPr>
          <w:rFonts w:asciiTheme="minorHAnsi" w:hAnsiTheme="minorHAnsi" w:cstheme="minorHAnsi"/>
          <w:bCs/>
          <w:color w:val="000000" w:themeColor="text1"/>
        </w:rPr>
        <w:t>amount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3C0241A3" w14:textId="77777777" w:rsidR="00194C1F" w:rsidRPr="007A5686" w:rsidRDefault="00194C1F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0D23C3D3" w14:textId="5654D6D9" w:rsidR="00814106" w:rsidRDefault="00814106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Si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stablishment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ith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ombin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icroarray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r</w:t>
      </w:r>
      <w:r w:rsidR="002C22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sequenc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cos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dropp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significa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rec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C2286" w:rsidRPr="007A5686">
        <w:rPr>
          <w:rFonts w:asciiTheme="minorHAnsi" w:hAnsiTheme="minorHAnsi" w:cstheme="minorHAnsi"/>
          <w:bCs/>
          <w:color w:val="000000" w:themeColor="text1"/>
        </w:rPr>
        <w:t>years</w:t>
      </w:r>
      <w:r w:rsidR="002C22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NA</w:t>
      </w:r>
      <w:r w:rsidR="0088648B">
        <w:rPr>
          <w:rFonts w:asciiTheme="minorHAnsi" w:hAnsiTheme="minorHAnsi" w:cstheme="minorHAnsi"/>
          <w:bCs/>
          <w:color w:val="000000" w:themeColor="text1"/>
        </w:rPr>
        <w:t>-</w:t>
      </w:r>
      <w:r w:rsidRPr="007A5686">
        <w:rPr>
          <w:rFonts w:asciiTheme="minorHAnsi" w:hAnsiTheme="minorHAnsi" w:cstheme="minorHAnsi"/>
          <w:bCs/>
          <w:color w:val="000000" w:themeColor="text1"/>
        </w:rPr>
        <w:t>seq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37da1146-e826-44c9-b43e-29091f0aa5ce"/>
          <w:id w:val="591747062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ZDM1YTA1ZDUtNTI5Yy00NzE0LTg1Y2ItMzlmZmY3MWM3ODUyIiwiUmFuZ2VMZW5ndGgiOjIsIlJlZmVyZW5jZUlkIjoiNTYzYWMwMDAtNWRlNi00OWJhLWIyZDItZDc2OTU3MDRlN2IwIiwiUmVmZXJlbmNlIjp7IiRpZCI6IjMiLCJBYnN0cmFjdENvbXBsZXhpdHkiOjAsIkFic3RyYWN0U291cmNlVGV4dEZvcm1hdCI6MCwiQWNjZXNzRGF0ZSI6IjE3LjEyLjIwMTUiLCJBdXRob3JzIjpbeyIkaWQiOiI0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GlkIjoiNSJ9fSx7IiRpZCI6IjYiLCJGaXJzdE5hbWUiOiJQLiIsIkxhc3ROYW1lIjoiSnVudGF3b25nIiwiUHJvdGVjdGVkIjpmYWxzZSwiU2V4IjowLCJDcmVhdGVkQnkiOiJfTWFydGhhIiwiQ3JlYXRlZE9uIjoiMjAxOS0wOC0yMFQxMTozODowNyIsIk1vZGlmaWVkQnkiOiJfTWFydGhhIiwiSWQiOiIzNDYyZGFhNC00ZmQ1LTRhZjYtOGQyYS0wOTQ0NjVlMTZlZDkiLCJNb2RpZmllZE9uIjoiMjAxOS0wOC0yMFQxMTozODowOSIsIlByb2plY3QiOnsiJHJlZiI6IjUifX0seyIkaWQiOiI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10,32,33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ultitu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sear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ques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</w:t>
      </w:r>
      <w:r w:rsidR="0028362F">
        <w:rPr>
          <w:rFonts w:asciiTheme="minorHAnsi" w:hAnsiTheme="minorHAnsi" w:cstheme="minorHAnsi"/>
          <w:bCs/>
          <w:color w:val="000000" w:themeColor="text1"/>
        </w:rPr>
        <w:t>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lread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lucid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view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ablok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94C1F" w:rsidRPr="00194C1F">
        <w:rPr>
          <w:rFonts w:asciiTheme="minorHAnsi" w:hAnsiTheme="minorHAnsi" w:cstheme="minorHAnsi"/>
          <w:bCs/>
          <w:color w:val="000000" w:themeColor="text1"/>
        </w:rPr>
        <w:t>et al.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f01394c1-445c-4739-b1f4-facc1dd158f5"/>
          <w:id w:val="-418096694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34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onvinc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o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por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i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ll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om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yea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echniq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ve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versati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h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ombin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iffer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moter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arge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ype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ventu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nduci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y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ombin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b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nt’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rea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an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io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bio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re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actor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Additionally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w</w:t>
      </w:r>
      <w:r w:rsidRPr="007A5686">
        <w:rPr>
          <w:rFonts w:asciiTheme="minorHAnsi" w:hAnsiTheme="minorHAnsi" w:cstheme="minorHAnsi"/>
          <w:bCs/>
          <w:color w:val="000000" w:themeColor="text1"/>
        </w:rPr>
        <w:t>he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gen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n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n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vailabl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hai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xpress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ystem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ls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ccessfu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u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perfor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toma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5245">
        <w:rPr>
          <w:rFonts w:asciiTheme="minorHAnsi" w:hAnsiTheme="minorHAnsi" w:cstheme="minorHAnsi"/>
          <w:bCs/>
          <w:color w:val="000000" w:themeColor="text1"/>
        </w:rPr>
        <w:t>medicago</w:t>
      </w:r>
      <w:sdt>
        <w:sdtPr>
          <w:rPr>
            <w:rFonts w:asciiTheme="minorHAnsi" w:hAnsiTheme="minorHAnsi" w:cstheme="minorHAnsi"/>
            <w:bCs/>
            <w:color w:val="000000" w:themeColor="text1"/>
          </w:rPr>
          <w:alias w:val="Don't edit this field"/>
          <w:tag w:val="CitaviPlaceholder#9de19cbf-cee4-49cb-a601-b88037231b92"/>
          <w:id w:val="1244144894"/>
          <w:placeholder>
            <w:docPart w:val="DefaultPlaceholder_-1854013440"/>
          </w:placeholder>
        </w:sdtPr>
        <w:sdtEndPr/>
        <w:sdtContent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000000" w:themeColor="text1"/>
            </w:rPr>
            <w:instrText>ADDIN CitaviPlaceholder{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}</w:instrTex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000000" w:themeColor="text1"/>
              <w:vertAlign w:val="superscript"/>
            </w:rPr>
            <w:t>35,36</w:t>
          </w:r>
          <w:r w:rsidR="00FE1A26">
            <w:rPr>
              <w:rFonts w:asciiTheme="minorHAnsi" w:hAnsiTheme="minorHAnsi" w:cstheme="minorHAnsi"/>
              <w:bCs/>
              <w:color w:val="000000" w:themeColor="text1"/>
            </w:rPr>
            <w:fldChar w:fldCharType="end"/>
          </w:r>
        </w:sdtContent>
      </w:sdt>
      <w:r w:rsidRPr="007A5686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38D49F57" w14:textId="77777777" w:rsidR="00194C1F" w:rsidRPr="007A5686" w:rsidRDefault="00194C1F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1054AFC6" w14:textId="234979CA" w:rsidR="00814106" w:rsidRPr="007A5686" w:rsidRDefault="00814106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go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rtic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upp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tai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descrip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ighligh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ritic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ep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vi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guida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ossi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3257">
        <w:rPr>
          <w:rFonts w:asciiTheme="minorHAnsi" w:hAnsiTheme="minorHAnsi" w:cstheme="minorHAnsi"/>
          <w:bCs/>
          <w:color w:val="000000" w:themeColor="text1"/>
        </w:rPr>
        <w:t>prepa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method</w:t>
      </w:r>
      <w:r w:rsidR="00063257">
        <w:rPr>
          <w:rFonts w:asciiTheme="minorHAnsi" w:hAnsiTheme="minorHAnsi" w:cstheme="minorHAnsi"/>
          <w:bCs/>
          <w:color w:val="000000" w:themeColor="text1"/>
        </w:rPr>
        <w:t>.</w:t>
      </w:r>
    </w:p>
    <w:p w14:paraId="1BE7E7D8" w14:textId="77777777" w:rsidR="00814106" w:rsidRPr="007A5686" w:rsidRDefault="00814106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0C488AF6" w14:textId="5BCF9658" w:rsidR="00814106" w:rsidRPr="008C6F92" w:rsidRDefault="00814106" w:rsidP="00C77125">
      <w:pPr>
        <w:contextualSpacing/>
        <w:rPr>
          <w:rFonts w:asciiTheme="minorHAnsi" w:hAnsiTheme="minorHAnsi" w:cstheme="minorHAnsi"/>
          <w:bCs/>
          <w:color w:val="auto"/>
        </w:rPr>
      </w:pPr>
      <w:r w:rsidRPr="007A5686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gener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xperim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i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essenti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668A4" w:rsidRPr="007A5686">
        <w:rPr>
          <w:rFonts w:asciiTheme="minorHAnsi" w:hAnsiTheme="minorHAnsi" w:cstheme="minorHAnsi"/>
          <w:bCs/>
          <w:color w:val="000000" w:themeColor="text1"/>
        </w:rPr>
        <w:t>consi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668A4"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follow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ep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(s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ls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70AF" w:rsidRPr="00E60610">
        <w:rPr>
          <w:rFonts w:asciiTheme="minorHAnsi" w:hAnsiTheme="minorHAnsi" w:cstheme="minorHAnsi"/>
          <w:b/>
          <w:color w:val="000000" w:themeColor="text1"/>
        </w:rPr>
        <w:t>Figure</w:t>
      </w:r>
      <w:r w:rsidR="00102DCB" w:rsidRPr="00E60610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F70AF" w:rsidRPr="00E60610">
        <w:rPr>
          <w:rFonts w:asciiTheme="minorHAnsi" w:hAnsiTheme="minorHAnsi" w:cstheme="minorHAnsi"/>
          <w:b/>
          <w:color w:val="000000" w:themeColor="text1"/>
        </w:rPr>
        <w:t>1B</w:t>
      </w:r>
      <w:r w:rsidRPr="007A5686">
        <w:rPr>
          <w:rFonts w:asciiTheme="minorHAnsi" w:hAnsiTheme="minorHAnsi" w:cstheme="minorHAnsi"/>
          <w:bCs/>
          <w:color w:val="000000" w:themeColor="text1"/>
        </w:rPr>
        <w:t>):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 (1) </w:t>
      </w:r>
      <w:r w:rsidR="007D4C23" w:rsidRPr="00C77125">
        <w:rPr>
          <w:rFonts w:asciiTheme="minorHAnsi" w:hAnsiTheme="minorHAnsi" w:cstheme="minorHAnsi"/>
          <w:bCs/>
          <w:color w:val="000000" w:themeColor="text1"/>
        </w:rPr>
        <w:t>Preparation</w:t>
      </w:r>
      <w:r w:rsidR="00102DCB" w:rsidRPr="00C7712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C77125">
        <w:rPr>
          <w:rFonts w:asciiTheme="minorHAnsi" w:hAnsiTheme="minorHAnsi" w:cstheme="minorHAnsi"/>
          <w:bCs/>
          <w:color w:val="000000" w:themeColor="text1"/>
        </w:rPr>
        <w:t>of</w:t>
      </w:r>
      <w:r w:rsidR="00102DCB" w:rsidRPr="00C7712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C77125">
        <w:rPr>
          <w:rFonts w:asciiTheme="minorHAnsi" w:hAnsiTheme="minorHAnsi" w:cstheme="minorHAnsi"/>
          <w:bCs/>
          <w:color w:val="000000" w:themeColor="text1"/>
        </w:rPr>
        <w:t>plant</w:t>
      </w:r>
      <w:r w:rsidR="00102DCB" w:rsidRPr="00C7712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4C23" w:rsidRPr="00C77125">
        <w:rPr>
          <w:rFonts w:asciiTheme="minorHAnsi" w:hAnsiTheme="minorHAnsi" w:cstheme="minorHAnsi"/>
          <w:bCs/>
          <w:color w:val="000000" w:themeColor="text1"/>
        </w:rPr>
        <w:t>material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 including c</w:t>
      </w:r>
      <w:r w:rsidRPr="007A5686">
        <w:rPr>
          <w:rFonts w:asciiTheme="minorHAnsi" w:hAnsiTheme="minorHAnsi" w:cstheme="minorHAnsi"/>
          <w:bCs/>
          <w:color w:val="000000" w:themeColor="text1"/>
        </w:rPr>
        <w:t>lon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757A8">
        <w:rPr>
          <w:rFonts w:asciiTheme="minorHAnsi" w:hAnsiTheme="minorHAnsi" w:cstheme="minorHAnsi"/>
          <w:bCs/>
          <w:color w:val="000000" w:themeColor="text1"/>
        </w:rPr>
        <w:t>ribosome-</w:t>
      </w:r>
      <w:r w:rsidRPr="007A5686">
        <w:rPr>
          <w:rFonts w:asciiTheme="minorHAnsi" w:hAnsiTheme="minorHAnsi" w:cstheme="minorHAnsi"/>
          <w:bCs/>
          <w:color w:val="000000" w:themeColor="text1"/>
        </w:rPr>
        <w:t>t</w:t>
      </w:r>
      <w:r w:rsidR="00C757A8">
        <w:rPr>
          <w:rFonts w:asciiTheme="minorHAnsi" w:hAnsiTheme="minorHAnsi" w:cstheme="minorHAnsi"/>
          <w:bCs/>
          <w:color w:val="000000" w:themeColor="text1"/>
        </w:rPr>
        <w:t>agg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757A8">
        <w:rPr>
          <w:rFonts w:asciiTheme="minorHAnsi" w:hAnsiTheme="minorHAnsi" w:cstheme="minorHAnsi"/>
          <w:bCs/>
          <w:color w:val="000000" w:themeColor="text1"/>
        </w:rPr>
        <w:t>construct</w:t>
      </w:r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transgen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lin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rodu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election</w:t>
      </w:r>
      <w:r w:rsidR="00194C1F">
        <w:rPr>
          <w:rFonts w:asciiTheme="minorHAnsi" w:hAnsiTheme="minorHAnsi" w:cstheme="minorHAnsi"/>
          <w:bCs/>
          <w:color w:val="000000" w:themeColor="text1"/>
        </w:rPr>
        <w:t>, g</w:t>
      </w:r>
      <w:r w:rsidRPr="007A5686">
        <w:rPr>
          <w:rFonts w:asciiTheme="minorHAnsi" w:hAnsiTheme="minorHAnsi" w:cstheme="minorHAnsi"/>
          <w:bCs/>
          <w:color w:val="000000" w:themeColor="text1"/>
        </w:rPr>
        <w:t>row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bulk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u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1025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654EA" w:rsidRPr="007A5686">
        <w:rPr>
          <w:rFonts w:asciiTheme="minorHAnsi" w:hAnsiTheme="minorHAnsi" w:cstheme="minorHAnsi"/>
          <w:bCs/>
          <w:color w:val="000000" w:themeColor="text1"/>
        </w:rPr>
        <w:t>seeds</w:t>
      </w:r>
      <w:r w:rsidRPr="007A5686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eriliz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plating</w:t>
      </w:r>
      <w:r w:rsidR="00194C1F">
        <w:rPr>
          <w:rFonts w:asciiTheme="minorHAnsi" w:hAnsiTheme="minorHAnsi" w:cstheme="minorHAnsi"/>
          <w:bCs/>
          <w:color w:val="000000" w:themeColor="text1"/>
        </w:rPr>
        <w:t>, and str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e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application/</w:t>
      </w:r>
      <w:r w:rsidRPr="007A5686">
        <w:rPr>
          <w:rFonts w:asciiTheme="minorHAnsi" w:hAnsiTheme="minorHAnsi" w:cstheme="minorHAnsi"/>
          <w:bCs/>
          <w:color w:val="000000" w:themeColor="text1"/>
        </w:rPr>
        <w:t>treatm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(optional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6C1B" w:rsidRPr="007A5686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arvesting</w:t>
      </w:r>
      <w:r w:rsidR="00194C1F">
        <w:rPr>
          <w:rFonts w:asciiTheme="minorHAnsi" w:hAnsiTheme="minorHAnsi" w:cstheme="minorHAnsi"/>
          <w:bCs/>
          <w:color w:val="000000" w:themeColor="text1"/>
        </w:rPr>
        <w:t>; (2) i</w:t>
      </w:r>
      <w:r w:rsidRPr="007A5686">
        <w:rPr>
          <w:rFonts w:asciiTheme="minorHAnsi" w:hAnsiTheme="minorHAnsi" w:cstheme="minorHAnsi"/>
          <w:bCs/>
          <w:color w:val="000000" w:themeColor="text1"/>
        </w:rPr>
        <w:t>mmunopurification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 including t</w:t>
      </w:r>
      <w:r w:rsidRPr="007A5686">
        <w:rPr>
          <w:rFonts w:asciiTheme="minorHAnsi" w:hAnsiTheme="minorHAnsi" w:cstheme="minorHAnsi"/>
          <w:bCs/>
          <w:color w:val="000000" w:themeColor="text1"/>
        </w:rPr>
        <w:t>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homogeniz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clear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86387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611F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611F">
        <w:rPr>
          <w:rFonts w:asciiTheme="minorHAnsi" w:hAnsiTheme="minorHAnsi" w:cstheme="minorHAnsi"/>
          <w:bCs/>
          <w:color w:val="000000" w:themeColor="text1"/>
        </w:rPr>
        <w:t>cru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611F">
        <w:rPr>
          <w:rFonts w:asciiTheme="minorHAnsi" w:hAnsiTheme="minorHAnsi" w:cstheme="minorHAnsi"/>
          <w:bCs/>
          <w:color w:val="000000" w:themeColor="text1"/>
        </w:rPr>
        <w:t>extract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7A5686">
        <w:rPr>
          <w:rFonts w:asciiTheme="minorHAnsi" w:hAnsiTheme="minorHAnsi" w:cstheme="minorHAnsi"/>
          <w:bCs/>
          <w:color w:val="000000" w:themeColor="text1"/>
        </w:rPr>
        <w:t>bea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was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immunopurification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, and </w:t>
      </w:r>
      <w:r w:rsidRPr="007A5686">
        <w:rPr>
          <w:rFonts w:asciiTheme="minorHAnsi" w:hAnsiTheme="minorHAnsi" w:cstheme="minorHAnsi"/>
          <w:bCs/>
          <w:color w:val="000000" w:themeColor="text1"/>
        </w:rPr>
        <w:t>was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A5686">
        <w:rPr>
          <w:rFonts w:asciiTheme="minorHAnsi" w:hAnsiTheme="minorHAnsi" w:cstheme="minorHAnsi"/>
          <w:bCs/>
          <w:color w:val="000000" w:themeColor="text1"/>
        </w:rPr>
        <w:t>steps</w:t>
      </w:r>
      <w:r w:rsidR="00194C1F">
        <w:rPr>
          <w:rFonts w:asciiTheme="minorHAnsi" w:hAnsiTheme="minorHAnsi" w:cstheme="minorHAnsi"/>
          <w:bCs/>
          <w:color w:val="000000" w:themeColor="text1"/>
        </w:rPr>
        <w:t xml:space="preserve">; (3) </w:t>
      </w:r>
      <w:r w:rsidRPr="008C6F92">
        <w:rPr>
          <w:rFonts w:asciiTheme="minorHAnsi" w:hAnsiTheme="minorHAnsi" w:cstheme="minorHAnsi"/>
          <w:bCs/>
          <w:color w:val="auto"/>
        </w:rPr>
        <w:t>RNA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extract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an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46C1B" w:rsidRPr="008C6F92">
        <w:rPr>
          <w:rFonts w:asciiTheme="minorHAnsi" w:hAnsiTheme="minorHAnsi" w:cstheme="minorHAnsi"/>
          <w:bCs/>
          <w:color w:val="auto"/>
        </w:rPr>
        <w:t>quality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46C1B" w:rsidRPr="008C6F92">
        <w:rPr>
          <w:rFonts w:asciiTheme="minorHAnsi" w:hAnsiTheme="minorHAnsi" w:cstheme="minorHAnsi"/>
          <w:bCs/>
          <w:color w:val="auto"/>
        </w:rPr>
        <w:t>asses</w:t>
      </w:r>
      <w:r w:rsidR="007D4C23" w:rsidRPr="008C6F92">
        <w:rPr>
          <w:rFonts w:asciiTheme="minorHAnsi" w:hAnsiTheme="minorHAnsi" w:cstheme="minorHAnsi"/>
          <w:bCs/>
          <w:color w:val="auto"/>
        </w:rPr>
        <w:t>s</w:t>
      </w:r>
      <w:r w:rsidR="00546C1B" w:rsidRPr="008C6F92">
        <w:rPr>
          <w:rFonts w:asciiTheme="minorHAnsi" w:hAnsiTheme="minorHAnsi" w:cstheme="minorHAnsi"/>
          <w:bCs/>
          <w:color w:val="auto"/>
        </w:rPr>
        <w:t>ment</w:t>
      </w:r>
      <w:r w:rsidR="00194C1F">
        <w:rPr>
          <w:rFonts w:asciiTheme="minorHAnsi" w:hAnsiTheme="minorHAnsi" w:cstheme="minorHAnsi"/>
          <w:bCs/>
          <w:color w:val="auto"/>
        </w:rPr>
        <w:t>; and (4) l</w:t>
      </w:r>
      <w:r w:rsidRPr="008C6F92">
        <w:rPr>
          <w:rFonts w:asciiTheme="minorHAnsi" w:hAnsiTheme="minorHAnsi" w:cstheme="minorHAnsi"/>
          <w:bCs/>
          <w:color w:val="auto"/>
        </w:rPr>
        <w:t>ibrary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preparation</w:t>
      </w:r>
      <w:r w:rsidR="00194C1F">
        <w:rPr>
          <w:rFonts w:asciiTheme="minorHAnsi" w:hAnsiTheme="minorHAnsi" w:cstheme="minorHAnsi"/>
          <w:bCs/>
          <w:color w:val="auto"/>
        </w:rPr>
        <w:t>.</w:t>
      </w:r>
    </w:p>
    <w:p w14:paraId="7128E684" w14:textId="77777777" w:rsidR="00814106" w:rsidRPr="008C6F92" w:rsidRDefault="00814106" w:rsidP="00E60610">
      <w:pPr>
        <w:contextualSpacing/>
        <w:rPr>
          <w:rFonts w:asciiTheme="minorHAnsi" w:hAnsiTheme="minorHAnsi" w:cstheme="minorHAnsi"/>
          <w:bCs/>
          <w:color w:val="auto"/>
        </w:rPr>
      </w:pPr>
    </w:p>
    <w:p w14:paraId="1BFD7E1F" w14:textId="19540F3D" w:rsidR="00C2537C" w:rsidRPr="00D607A3" w:rsidRDefault="00CF4C74" w:rsidP="00E60610">
      <w:pPr>
        <w:contextualSpacing/>
      </w:pPr>
      <w:r w:rsidRPr="008C6F92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i/>
          <w:color w:val="auto"/>
        </w:rPr>
        <w:t>Arabidopsi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roo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h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bee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a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mode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system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to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study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pla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developm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eve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sinc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it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introduct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28362F">
        <w:rPr>
          <w:rFonts w:asciiTheme="minorHAnsi" w:hAnsiTheme="minorHAnsi" w:cstheme="minorHAnsi"/>
          <w:bCs/>
          <w:color w:val="auto"/>
        </w:rPr>
        <w:t>a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mode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6F92">
        <w:rPr>
          <w:rFonts w:asciiTheme="minorHAnsi" w:hAnsiTheme="minorHAnsi" w:cstheme="minorHAnsi"/>
          <w:bCs/>
          <w:color w:val="auto"/>
        </w:rPr>
        <w:t>plant</w:t>
      </w:r>
      <w:sdt>
        <w:sdtPr>
          <w:rPr>
            <w:rFonts w:asciiTheme="minorHAnsi" w:hAnsiTheme="minorHAnsi" w:cstheme="minorHAnsi"/>
            <w:bCs/>
            <w:color w:val="auto"/>
          </w:rPr>
          <w:alias w:val="Don't edit this field"/>
          <w:tag w:val="CitaviPlaceholder#ff93f85b-af7e-4e17-9969-22a256cf009e"/>
          <w:id w:val="1581256777"/>
          <w:placeholder>
            <w:docPart w:val="DefaultPlaceholder_1081868574"/>
          </w:placeholder>
        </w:sdtPr>
        <w:sdtEndPr/>
        <w:sdtContent>
          <w:r w:rsidR="00386387">
            <w:rPr>
              <w:rFonts w:asciiTheme="minorHAnsi" w:hAnsiTheme="minorHAnsi" w:cstheme="minorHAnsi"/>
              <w:bCs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bCs/>
              <w:color w:val="auto"/>
            </w:rPr>
            <w:instrText>ADDIN CitaviPlaceholder{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}</w:instrText>
          </w:r>
          <w:r w:rsidR="00386387">
            <w:rPr>
              <w:rFonts w:asciiTheme="minorHAnsi" w:hAnsiTheme="minorHAnsi" w:cstheme="minorHAnsi"/>
              <w:bCs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bCs/>
              <w:color w:val="auto"/>
              <w:vertAlign w:val="superscript"/>
            </w:rPr>
            <w:t>37,38</w:t>
          </w:r>
          <w:r w:rsidR="00386387">
            <w:rPr>
              <w:rFonts w:asciiTheme="minorHAnsi" w:hAnsiTheme="minorHAnsi" w:cstheme="minorHAnsi"/>
              <w:bCs/>
              <w:color w:val="auto"/>
            </w:rPr>
            <w:fldChar w:fldCharType="end"/>
          </w:r>
        </w:sdtContent>
      </w:sdt>
      <w:r w:rsidR="006808B6">
        <w:rPr>
          <w:rFonts w:asciiTheme="minorHAnsi" w:hAnsiTheme="minorHAnsi" w:cstheme="minorHAnsi"/>
          <w:bCs/>
          <w:color w:val="auto"/>
        </w:rPr>
        <w:t>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0B587D">
        <w:rPr>
          <w:rFonts w:asciiTheme="minorHAnsi" w:hAnsiTheme="minorHAnsi" w:cstheme="minorHAnsi"/>
          <w:bCs/>
          <w:color w:val="auto"/>
        </w:rPr>
        <w:t>Here</w:t>
      </w:r>
      <w:r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t</w:t>
      </w:r>
      <w:r w:rsidR="008C6F92">
        <w:rPr>
          <w:rFonts w:asciiTheme="minorHAnsi" w:hAnsiTheme="minorHAnsi" w:cstheme="minorHAnsi"/>
          <w:color w:val="auto"/>
        </w:rPr>
        <w:t>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applicat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RA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showcas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contex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pla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later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ro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C6F92">
        <w:rPr>
          <w:rFonts w:asciiTheme="minorHAnsi" w:hAnsiTheme="minorHAnsi" w:cstheme="minorHAnsi"/>
          <w:color w:val="auto"/>
        </w:rPr>
        <w:t>development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lants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94C1F">
        <w:rPr>
          <w:rFonts w:asciiTheme="minorHAnsi" w:hAnsiTheme="minorHAnsi" w:cstheme="minorHAnsi"/>
          <w:color w:val="auto"/>
        </w:rPr>
        <w:t>build</w:t>
      </w:r>
      <w:r>
        <w:rPr>
          <w:rFonts w:asciiTheme="minorHAnsi" w:hAnsiTheme="minorHAnsi" w:cstheme="minorHAnsi"/>
          <w:color w:val="auto"/>
        </w:rPr>
        <w:t>u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nti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o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yste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elie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execut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rogra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refo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ver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mporta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urviv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organism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2f1672df-2cc0-487a-bdf1-4dd486bac579"/>
          <w:id w:val="221493823"/>
          <w:placeholder>
            <w:docPart w:val="DefaultPlaceholder_-1854013440"/>
          </w:placeholder>
        </w:sdtPr>
        <w:sdtEndPr/>
        <w:sdtContent>
          <w:r w:rsidR="00A2762C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}</w:instrText>
          </w:r>
          <w:r w:rsidR="00A2762C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39</w:t>
          </w:r>
          <w:r w:rsidR="00A2762C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05261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05261" w:rsidRPr="009E4043">
        <w:rPr>
          <w:rFonts w:asciiTheme="minorHAnsi" w:hAnsiTheme="minorHAnsi" w:cstheme="minorHAnsi"/>
          <w:i/>
          <w:iCs/>
          <w:color w:val="auto"/>
        </w:rPr>
        <w:t>Arabidopsis</w:t>
      </w:r>
      <w:r w:rsidR="00E05261">
        <w:rPr>
          <w:rFonts w:asciiTheme="minorHAnsi" w:hAnsiTheme="minorHAnsi" w:cstheme="minorHAnsi"/>
          <w:color w:val="auto"/>
        </w:rPr>
        <w:t>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05261">
        <w:rPr>
          <w:rFonts w:asciiTheme="minorHAnsi" w:hAnsiTheme="minorHAnsi" w:cstheme="minorHAnsi"/>
          <w:color w:val="auto"/>
        </w:rPr>
        <w:t>l</w:t>
      </w:r>
      <w:r>
        <w:rPr>
          <w:rFonts w:asciiTheme="minorHAnsi" w:hAnsiTheme="minorHAnsi" w:cstheme="minorHAnsi"/>
          <w:color w:val="auto"/>
        </w:rPr>
        <w:t>ater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oot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originat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ericycl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issu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ha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reside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nex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xyle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vessel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herefo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erm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xyle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pol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pericycl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(XPP;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se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02DCB" w:rsidRPr="00E6061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341E5" w:rsidRPr="00E60610">
        <w:rPr>
          <w:rFonts w:asciiTheme="minorHAnsi" w:hAnsiTheme="minorHAnsi" w:cstheme="minorHAnsi"/>
          <w:b/>
          <w:bCs/>
          <w:color w:val="auto"/>
        </w:rPr>
        <w:t>2C</w:t>
      </w:r>
      <w:r w:rsidR="007341E5">
        <w:rPr>
          <w:rFonts w:asciiTheme="minorHAnsi" w:hAnsiTheme="minorHAnsi" w:cstheme="minorHAnsi"/>
          <w:color w:val="auto"/>
        </w:rPr>
        <w:t>)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f73077e7-7122-4232-8b2f-6a4a08a26f36"/>
          <w:id w:val="-1884468781"/>
          <w:placeholder>
            <w:docPart w:val="01D3AD79BC4C46AFAB750D4CE25886CB"/>
          </w:placeholder>
        </w:sdtPr>
        <w:sdtEndPr/>
        <w:sdtContent>
          <w:r w:rsidR="007341E5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}</w:instrText>
          </w:r>
          <w:r w:rsidR="007341E5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40</w:t>
          </w:r>
          <w:r w:rsidR="007341E5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 w:rsidR="007341E5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Som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XP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cells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hic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a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ocat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e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sid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root</w:t>
      </w:r>
      <w:r w:rsidR="007341E5">
        <w:rPr>
          <w:rFonts w:asciiTheme="minorHAnsi" w:hAnsiTheme="minorHAnsi" w:cstheme="minorHAnsi"/>
          <w:color w:val="auto"/>
        </w:rPr>
        <w:t>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acqui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a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founde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cel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identit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3018D2">
        <w:rPr>
          <w:rFonts w:asciiTheme="minorHAnsi" w:hAnsiTheme="minorHAnsi" w:cstheme="minorHAnsi"/>
          <w:color w:val="auto"/>
        </w:rPr>
        <w:t>and</w:t>
      </w:r>
      <w:r w:rsidR="00194C1F">
        <w:rPr>
          <w:rFonts w:asciiTheme="minorHAnsi" w:hAnsiTheme="minorHAnsi" w:cstheme="minorHAnsi"/>
          <w:color w:val="auto"/>
        </w:rPr>
        <w:t xml:space="preserve">, </w:t>
      </w:r>
      <w:r w:rsidR="007341E5">
        <w:rPr>
          <w:rFonts w:asciiTheme="minorHAnsi" w:hAnsiTheme="minorHAnsi" w:cstheme="minorHAnsi"/>
          <w:color w:val="auto"/>
        </w:rPr>
        <w:t>u</w:t>
      </w:r>
      <w:r w:rsidR="008E5A19">
        <w:rPr>
          <w:rFonts w:asciiTheme="minorHAnsi" w:hAnsiTheme="minorHAnsi" w:cstheme="minorHAnsi"/>
          <w:color w:val="auto"/>
        </w:rPr>
        <w:t>p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a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loc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hormon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rigger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star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proliferat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b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s</w:t>
      </w:r>
      <w:r w:rsidR="0028362F">
        <w:rPr>
          <w:rFonts w:asciiTheme="minorHAnsi" w:hAnsiTheme="minorHAnsi" w:cstheme="minorHAnsi"/>
          <w:color w:val="auto"/>
        </w:rPr>
        <w:t>well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28362F"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28362F">
        <w:rPr>
          <w:rFonts w:asciiTheme="minorHAnsi" w:hAnsiTheme="minorHAnsi" w:cstheme="minorHAnsi"/>
          <w:color w:val="auto"/>
        </w:rPr>
        <w:t>divid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28362F">
        <w:rPr>
          <w:rFonts w:asciiTheme="minorHAnsi" w:hAnsiTheme="minorHAnsi" w:cstheme="minorHAnsi"/>
          <w:color w:val="auto"/>
        </w:rPr>
        <w:t>anticlinall</w:t>
      </w:r>
      <w:r w:rsidR="008E5A19">
        <w:rPr>
          <w:rFonts w:asciiTheme="minorHAnsi" w:hAnsiTheme="minorHAnsi" w:cstheme="minorHAnsi"/>
          <w:color w:val="auto"/>
        </w:rPr>
        <w:t>y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33324743-5cc7-495a-83f9-c68c5e2b1ba6"/>
          <w:id w:val="247012737"/>
          <w:placeholder>
            <w:docPart w:val="DefaultPlaceholder_-1854013440"/>
          </w:placeholder>
        </w:sdtPr>
        <w:sdtEndPr/>
        <w:sdtContent>
          <w:r w:rsidR="00A2762C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}</w:instrText>
          </w:r>
          <w:r w:rsidR="00A2762C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41</w:t>
          </w:r>
          <w:r w:rsidR="00A2762C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 w:rsidR="00194C1F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However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du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9E4043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757A8">
        <w:rPr>
          <w:rFonts w:asciiTheme="minorHAnsi" w:hAnsiTheme="minorHAnsi" w:cstheme="minorHAnsi"/>
          <w:color w:val="auto"/>
        </w:rPr>
        <w:t>presenc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757A8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757A8">
        <w:rPr>
          <w:rFonts w:asciiTheme="minorHAnsi" w:hAnsiTheme="minorHAnsi" w:cstheme="minorHAnsi"/>
          <w:color w:val="auto"/>
        </w:rPr>
        <w:t>a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rigi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cel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wal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matrix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h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proces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exert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mechanic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stres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surround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issues</w:t>
      </w:r>
      <w:r w:rsidR="009E4043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94C1F">
        <w:rPr>
          <w:rFonts w:asciiTheme="minorHAnsi" w:hAnsiTheme="minorHAnsi" w:cstheme="minorHAnsi"/>
          <w:color w:val="auto"/>
        </w:rPr>
        <w:t>In particular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757A8">
        <w:rPr>
          <w:rFonts w:asciiTheme="minorHAnsi" w:hAnsiTheme="minorHAnsi" w:cstheme="minorHAnsi"/>
          <w:color w:val="auto"/>
        </w:rPr>
        <w:t>overly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endoderm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9E4043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9E4043">
        <w:rPr>
          <w:rFonts w:asciiTheme="minorHAnsi" w:hAnsiTheme="minorHAnsi" w:cstheme="minorHAnsi"/>
          <w:color w:val="auto"/>
        </w:rPr>
        <w:t>affected</w:t>
      </w:r>
      <w:r w:rsidR="008E5A19">
        <w:rPr>
          <w:rFonts w:asciiTheme="minorHAnsi" w:hAnsiTheme="minorHAnsi" w:cstheme="minorHAnsi"/>
          <w:color w:val="auto"/>
        </w:rPr>
        <w:t>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a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i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wa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later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ro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growt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5A19">
        <w:rPr>
          <w:rFonts w:asciiTheme="minorHAnsi" w:hAnsiTheme="minorHAnsi" w:cstheme="minorHAnsi"/>
          <w:color w:val="auto"/>
        </w:rPr>
        <w:t>axis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012e2990-cf14-4671-9d71-f909688d1fb0"/>
          <w:id w:val="-1024245700"/>
          <w:placeholder>
            <w:docPart w:val="DefaultPlaceholder_-1854013440"/>
          </w:placeholder>
        </w:sdtPr>
        <w:sdtEndPr/>
        <w:sdtContent>
          <w:r w:rsidR="00A2762C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}</w:instrText>
          </w:r>
          <w:r w:rsidR="00A2762C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42–44</w:t>
          </w:r>
          <w:r w:rsidR="00A2762C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 w:rsidR="008E5A19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ndeed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new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form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primordiu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wil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hav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grow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roug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overly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ndoderm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cel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(</w:t>
      </w:r>
      <w:r w:rsidR="00102DCB">
        <w:rPr>
          <w:rFonts w:asciiTheme="minorHAnsi" w:hAnsiTheme="minorHAnsi" w:cstheme="minorHAnsi"/>
          <w:color w:val="auto"/>
        </w:rPr>
        <w:t>Fig</w:t>
      </w:r>
      <w:r w:rsidR="00102DCB" w:rsidRPr="00E60610">
        <w:rPr>
          <w:rFonts w:asciiTheme="minorHAnsi" w:hAnsiTheme="minorHAnsi" w:cstheme="minorHAnsi"/>
          <w:b/>
          <w:bCs/>
          <w:color w:val="auto"/>
        </w:rPr>
        <w:t xml:space="preserve">ure </w:t>
      </w:r>
      <w:r w:rsidR="005376A7" w:rsidRPr="00E60610">
        <w:rPr>
          <w:rFonts w:asciiTheme="minorHAnsi" w:hAnsiTheme="minorHAnsi" w:cstheme="minorHAnsi"/>
          <w:b/>
          <w:bCs/>
          <w:color w:val="auto"/>
        </w:rPr>
        <w:t>2C2</w:t>
      </w:r>
      <w:r w:rsidR="005376A7">
        <w:rPr>
          <w:rFonts w:asciiTheme="minorHAnsi" w:hAnsiTheme="minorHAnsi" w:cstheme="minorHAnsi"/>
          <w:color w:val="auto"/>
        </w:rPr>
        <w:t>)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94BFA">
        <w:rPr>
          <w:rFonts w:asciiTheme="minorHAnsi" w:hAnsiTheme="minorHAnsi" w:cstheme="minorHAnsi"/>
          <w:color w:val="auto"/>
        </w:rPr>
        <w:t>wherea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cortex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piderm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ell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F97F41">
        <w:rPr>
          <w:rFonts w:asciiTheme="minorHAnsi" w:hAnsiTheme="minorHAnsi" w:cstheme="minorHAnsi"/>
          <w:color w:val="auto"/>
        </w:rPr>
        <w:t>ar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F97F41">
        <w:rPr>
          <w:rFonts w:asciiTheme="minorHAnsi" w:hAnsiTheme="minorHAnsi" w:cstheme="minorHAnsi"/>
          <w:color w:val="auto"/>
        </w:rPr>
        <w:t>jus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F97F41">
        <w:rPr>
          <w:rFonts w:asciiTheme="minorHAnsi" w:hAnsiTheme="minorHAnsi" w:cstheme="minorHAnsi"/>
          <w:color w:val="auto"/>
        </w:rPr>
        <w:t>push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F97F41">
        <w:rPr>
          <w:rFonts w:asciiTheme="minorHAnsi" w:hAnsiTheme="minorHAnsi" w:cstheme="minorHAnsi"/>
          <w:color w:val="auto"/>
        </w:rPr>
        <w:t>asid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fo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7341E5">
        <w:rPr>
          <w:rFonts w:asciiTheme="minorHAnsi" w:hAnsiTheme="minorHAnsi" w:cstheme="minorHAnsi"/>
          <w:color w:val="auto"/>
        </w:rPr>
        <w:t>primordiu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final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merge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119cb402-a562-4245-af50-aeabbabf5dc6"/>
          <w:id w:val="1754388792"/>
          <w:placeholder>
            <w:docPart w:val="DefaultPlaceholder_-1854013440"/>
          </w:placeholder>
        </w:sdtPr>
        <w:sdtEndPr/>
        <w:sdtContent>
          <w:r w:rsidR="008F4E47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}</w:instrText>
          </w:r>
          <w:r w:rsidR="008F4E47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45,46</w:t>
          </w:r>
          <w:r w:rsidR="008F4E47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 w:rsidR="005376A7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Rece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work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ou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lab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ha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show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a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ndoderm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active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contribut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accommodat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2B00">
        <w:rPr>
          <w:rFonts w:asciiTheme="minorHAnsi" w:hAnsiTheme="minorHAnsi" w:cstheme="minorHAnsi"/>
          <w:color w:val="auto"/>
        </w:rPr>
        <w:t>proliferat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2B00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8E2B00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pericycle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arget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b</w:t>
      </w:r>
      <w:r w:rsidR="005376A7">
        <w:rPr>
          <w:rFonts w:asciiTheme="minorHAnsi" w:hAnsiTheme="minorHAnsi" w:cstheme="minorHAnsi"/>
          <w:color w:val="auto"/>
        </w:rPr>
        <w:t>lock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ndoderm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hormon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signal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sufficie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nhibi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eve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ver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firs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divis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XP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5376A7">
        <w:rPr>
          <w:rFonts w:asciiTheme="minorHAnsi" w:hAnsiTheme="minorHAnsi" w:cstheme="minorHAnsi"/>
          <w:color w:val="auto"/>
        </w:rPr>
        <w:t>cells</w:t>
      </w:r>
      <w:sdt>
        <w:sdtPr>
          <w:rPr>
            <w:rFonts w:asciiTheme="minorHAnsi" w:hAnsiTheme="minorHAnsi" w:cstheme="minorHAnsi"/>
            <w:color w:val="auto"/>
          </w:rPr>
          <w:alias w:val="Don't edit this field"/>
          <w:tag w:val="CitaviPlaceholder#552d3b51-6186-4a00-b77d-ef7a7c560da5"/>
          <w:id w:val="167760552"/>
          <w:placeholder>
            <w:docPart w:val="DefaultPlaceholder_-1854013440"/>
          </w:placeholder>
        </w:sdtPr>
        <w:sdtEndPr/>
        <w:sdtContent>
          <w:r w:rsidR="00A2762C">
            <w:rPr>
              <w:rFonts w:asciiTheme="minorHAnsi" w:hAnsiTheme="minorHAnsi" w:cstheme="minorHAnsi"/>
              <w:color w:val="auto"/>
            </w:rPr>
            <w:fldChar w:fldCharType="begin"/>
          </w:r>
          <w:r w:rsidR="00D10E87">
            <w:rPr>
              <w:rFonts w:asciiTheme="minorHAnsi" w:hAnsiTheme="minorHAnsi" w:cstheme="minorHAnsi"/>
              <w:color w:val="auto"/>
            </w:rPr>
            <w:instrText>ADDIN CitaviPlaceholder{eyIkaWQiOiIxIiwiRW50cmllcyI6W3siJGlkIjoiMiIsIklkIjoiYTRjZDQ2NmUtOWQ4NC00NmUxLTg0MjQtYzkxZjUxZTNhNzRlIiwiUmFuZ2VMZW5ndGgiOjIsIlJlZmVyZW5jZUlkIjoiMzFhZTM3NzctYWUzYS00MWU4LTk5MDctYjI5MzdmYWM2YjNmIiwiUmVmZXJlbmNlIjp7IiRpZCI6IjMiLCJBYnN0cmFjdENvbXBsZXhpdHkiOjAsIkFic3RyYWN0U291cmNlVGV4dEZvcm1hdCI6MCwiQXV0aG9ycyI6W3siJGlkIjoiNC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}</w:instrText>
          </w:r>
          <w:r w:rsidR="00A2762C">
            <w:rPr>
              <w:rFonts w:asciiTheme="minorHAnsi" w:hAnsiTheme="minorHAnsi" w:cstheme="minorHAnsi"/>
              <w:color w:val="auto"/>
            </w:rPr>
            <w:fldChar w:fldCharType="separate"/>
          </w:r>
          <w:r w:rsidR="007341E5">
            <w:rPr>
              <w:rFonts w:asciiTheme="minorHAnsi" w:hAnsiTheme="minorHAnsi" w:cstheme="minorHAnsi"/>
              <w:color w:val="auto"/>
              <w:vertAlign w:val="superscript"/>
            </w:rPr>
            <w:t>47</w:t>
          </w:r>
          <w:r w:rsidR="00A2762C">
            <w:rPr>
              <w:rFonts w:asciiTheme="minorHAnsi" w:hAnsiTheme="minorHAnsi" w:cstheme="minorHAnsi"/>
              <w:color w:val="auto"/>
            </w:rPr>
            <w:fldChar w:fldCharType="end"/>
          </w:r>
        </w:sdtContent>
      </w:sdt>
      <w:r w:rsidR="005376A7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317A6">
        <w:rPr>
          <w:rFonts w:asciiTheme="minorHAnsi" w:hAnsiTheme="minorHAnsi" w:cstheme="minorHAnsi"/>
          <w:color w:val="auto"/>
        </w:rPr>
        <w:t>Hence</w:t>
      </w:r>
      <w:r w:rsidR="00EA13D1">
        <w:rPr>
          <w:rFonts w:asciiTheme="minorHAnsi" w:hAnsiTheme="minorHAnsi" w:cstheme="minorHAnsi"/>
          <w:color w:val="auto"/>
        </w:rPr>
        <w:t>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pericycle-endoderm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ommunicat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onstitute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a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ver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ear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heckpoi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fo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later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ro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developme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317A6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1317A6" w:rsidRPr="005B6B6C">
        <w:rPr>
          <w:rFonts w:asciiTheme="minorHAnsi" w:hAnsiTheme="minorHAnsi" w:cstheme="minorHAnsi"/>
          <w:i/>
          <w:iCs/>
          <w:color w:val="auto"/>
        </w:rPr>
        <w:t>Arabidopsis</w:t>
      </w:r>
      <w:r w:rsidR="00EA13D1">
        <w:rPr>
          <w:rFonts w:asciiTheme="minorHAnsi" w:hAnsiTheme="minorHAnsi" w:cstheme="minorHAnsi"/>
          <w:color w:val="auto"/>
        </w:rPr>
        <w:t>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I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is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however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n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know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how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h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rosstalk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performed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unrave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h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mystery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w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chos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RAP</w:t>
      </w:r>
      <w:r w:rsidR="002C4E6B">
        <w:rPr>
          <w:rFonts w:asciiTheme="minorHAnsi" w:hAnsiTheme="minorHAnsi" w:cstheme="minorHAnsi"/>
          <w:color w:val="auto"/>
        </w:rPr>
        <w:t>-seq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approac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targe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XP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A13D1">
        <w:rPr>
          <w:rFonts w:asciiTheme="minorHAnsi" w:hAnsiTheme="minorHAnsi" w:cstheme="minorHAnsi"/>
          <w:color w:val="auto"/>
        </w:rPr>
        <w:t>endoderm</w:t>
      </w:r>
      <w:r w:rsidR="00E94BFA">
        <w:rPr>
          <w:rFonts w:asciiTheme="minorHAnsi" w:hAnsiTheme="minorHAnsi" w:cstheme="minorHAnsi"/>
          <w:color w:val="auto"/>
        </w:rPr>
        <w:t>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E94BFA">
        <w:rPr>
          <w:rFonts w:asciiTheme="minorHAnsi" w:hAnsiTheme="minorHAnsi" w:cstheme="minorHAnsi"/>
          <w:color w:val="auto"/>
        </w:rPr>
        <w:t>cells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enric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fo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cell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later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roo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program,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w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mimick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hormon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trigge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b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exogenous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apply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a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aux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analo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C2537C">
        <w:rPr>
          <w:rFonts w:asciiTheme="minorHAnsi" w:hAnsiTheme="minorHAnsi" w:cstheme="minorHAnsi"/>
          <w:color w:val="auto"/>
        </w:rPr>
        <w:t>(</w:t>
      </w:r>
      <w:r w:rsidR="00C2537C">
        <w:rPr>
          <w:rStyle w:val="st"/>
        </w:rPr>
        <w:t>1-naphthaleneacetic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acid,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NAA)</w:t>
      </w:r>
      <w:sdt>
        <w:sdtPr>
          <w:rPr>
            <w:rStyle w:val="st"/>
          </w:rPr>
          <w:alias w:val="Don't edit this field"/>
          <w:tag w:val="CitaviPlaceholder#79da1b30-e229-4673-a4d5-e2bff0bbee4d"/>
          <w:id w:val="-2064170212"/>
          <w:placeholder>
            <w:docPart w:val="DefaultPlaceholder_-1854013440"/>
          </w:placeholder>
        </w:sdtPr>
        <w:sdtEndPr>
          <w:rPr>
            <w:rStyle w:val="st"/>
          </w:rPr>
        </w:sdtEndPr>
        <w:sdtContent>
          <w:r w:rsidR="00A2762C">
            <w:rPr>
              <w:rStyle w:val="st"/>
            </w:rPr>
            <w:fldChar w:fldCharType="begin"/>
          </w:r>
          <w:r w:rsidR="00D10E87">
            <w:rPr>
              <w:rStyle w:val="st"/>
            </w:rPr>
            <w:instrText>ADDIN CitaviPlaceholder{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}</w:instrText>
          </w:r>
          <w:r w:rsidR="00A2762C">
            <w:rPr>
              <w:rStyle w:val="st"/>
            </w:rPr>
            <w:fldChar w:fldCharType="separate"/>
          </w:r>
          <w:r w:rsidR="007341E5">
            <w:rPr>
              <w:rStyle w:val="st"/>
              <w:vertAlign w:val="superscript"/>
            </w:rPr>
            <w:t>48</w:t>
          </w:r>
          <w:r w:rsidR="00A2762C">
            <w:rPr>
              <w:rStyle w:val="st"/>
            </w:rPr>
            <w:fldChar w:fldCharType="end"/>
          </w:r>
        </w:sdtContent>
      </w:sdt>
      <w:r w:rsidR="00C2537C">
        <w:rPr>
          <w:rStyle w:val="st"/>
        </w:rPr>
        <w:t>,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which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at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the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same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time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allowed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to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temporally</w:t>
      </w:r>
      <w:r w:rsidR="00102DCB">
        <w:rPr>
          <w:rStyle w:val="st"/>
        </w:rPr>
        <w:t xml:space="preserve"> </w:t>
      </w:r>
      <w:r w:rsidR="00C2537C">
        <w:rPr>
          <w:rStyle w:val="st"/>
        </w:rPr>
        <w:t>resolve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the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lastRenderedPageBreak/>
        <w:t>initial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phase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of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lateral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root</w:t>
      </w:r>
      <w:r w:rsidR="00102DCB">
        <w:rPr>
          <w:rStyle w:val="st"/>
        </w:rPr>
        <w:t xml:space="preserve"> </w:t>
      </w:r>
      <w:r w:rsidR="00D607A3">
        <w:rPr>
          <w:rStyle w:val="st"/>
        </w:rPr>
        <w:t>formation</w:t>
      </w:r>
      <w:r w:rsidR="00C2537C">
        <w:rPr>
          <w:rStyle w:val="st"/>
        </w:rPr>
        <w:t>.</w:t>
      </w:r>
    </w:p>
    <w:p w14:paraId="2F008F82" w14:textId="77777777" w:rsidR="00C87F88" w:rsidRPr="001B1519" w:rsidRDefault="00C87F88" w:rsidP="00E60610">
      <w:pPr>
        <w:contextualSpacing/>
        <w:rPr>
          <w:rFonts w:asciiTheme="minorHAnsi" w:hAnsiTheme="minorHAnsi" w:cstheme="minorHAnsi"/>
          <w:b/>
        </w:rPr>
      </w:pPr>
    </w:p>
    <w:p w14:paraId="3C86CF70" w14:textId="7AA4AC81" w:rsidR="00D566DB" w:rsidRPr="006B6667" w:rsidRDefault="006305D7" w:rsidP="00E60610">
      <w:pPr>
        <w:contextualSpacing/>
        <w:rPr>
          <w:rFonts w:asciiTheme="minorHAnsi" w:hAnsiTheme="minorHAnsi" w:cstheme="minorHAnsi"/>
          <w:i/>
          <w:color w:val="auto"/>
        </w:rPr>
      </w:pPr>
      <w:r w:rsidRPr="006B6667">
        <w:rPr>
          <w:rFonts w:asciiTheme="minorHAnsi" w:hAnsiTheme="minorHAnsi" w:cstheme="minorHAnsi"/>
          <w:b/>
          <w:color w:val="auto"/>
        </w:rPr>
        <w:t>PROTOCOL:</w:t>
      </w:r>
      <w:r w:rsidR="00102DCB">
        <w:rPr>
          <w:rFonts w:asciiTheme="minorHAnsi" w:hAnsiTheme="minorHAnsi" w:cstheme="minorHAnsi"/>
          <w:color w:val="auto"/>
        </w:rPr>
        <w:t xml:space="preserve"> </w:t>
      </w:r>
    </w:p>
    <w:p w14:paraId="7059FFC5" w14:textId="77777777" w:rsidR="00226B5E" w:rsidRPr="006B6667" w:rsidRDefault="00226B5E" w:rsidP="00E60610">
      <w:pPr>
        <w:contextualSpacing/>
        <w:rPr>
          <w:rFonts w:asciiTheme="minorHAnsi" w:hAnsiTheme="minorHAnsi" w:cstheme="minorHAnsi"/>
          <w:color w:val="auto"/>
        </w:rPr>
      </w:pPr>
    </w:p>
    <w:p w14:paraId="6B221F69" w14:textId="7AAD6B08" w:rsidR="00015F81" w:rsidRPr="006B6667" w:rsidRDefault="00015F81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bookmarkStart w:id="0" w:name="_Hlk17128617"/>
      <w:r w:rsidRPr="006B6667">
        <w:rPr>
          <w:b/>
          <w:color w:val="auto"/>
        </w:rPr>
        <w:t>Cloning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of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transgene,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transgenic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line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production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and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selection</w:t>
      </w:r>
    </w:p>
    <w:p w14:paraId="1FBAAE1E" w14:textId="77777777" w:rsidR="001829A3" w:rsidRPr="006B6667" w:rsidRDefault="001829A3" w:rsidP="00E60610">
      <w:pPr>
        <w:pStyle w:val="ListParagraph"/>
        <w:ind w:left="0"/>
        <w:rPr>
          <w:b/>
          <w:color w:val="auto"/>
        </w:rPr>
      </w:pPr>
    </w:p>
    <w:p w14:paraId="221F0283" w14:textId="748B0CBB" w:rsidR="00015F81" w:rsidRDefault="00E13D8F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Clone</w:t>
      </w:r>
      <w:r w:rsidR="00102DCB">
        <w:rPr>
          <w:color w:val="auto"/>
        </w:rPr>
        <w:t xml:space="preserve"> </w:t>
      </w:r>
      <w:r w:rsidR="00194C1F">
        <w:rPr>
          <w:color w:val="auto"/>
        </w:rPr>
        <w:t xml:space="preserve">the </w:t>
      </w:r>
      <w:r w:rsidRPr="006B6667">
        <w:rPr>
          <w:color w:val="auto"/>
        </w:rPr>
        <w:t>promote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hoic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ppropria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entr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vector.</w:t>
      </w:r>
      <w:r w:rsidR="00102DCB">
        <w:rPr>
          <w:color w:val="auto"/>
        </w:rPr>
        <w:t xml:space="preserve"> </w:t>
      </w:r>
      <w:r w:rsidR="00436537">
        <w:rPr>
          <w:color w:val="auto"/>
        </w:rPr>
        <w:t>Use</w:t>
      </w:r>
      <w:r w:rsidR="00102DCB">
        <w:rPr>
          <w:color w:val="auto"/>
        </w:rPr>
        <w:t xml:space="preserve"> </w:t>
      </w:r>
      <w:r w:rsidR="0030035D">
        <w:rPr>
          <w:color w:val="auto"/>
        </w:rPr>
        <w:t>a</w:t>
      </w:r>
      <w:r w:rsidR="00102DCB">
        <w:rPr>
          <w:color w:val="auto"/>
        </w:rPr>
        <w:t xml:space="preserve"> </w:t>
      </w:r>
      <w:r w:rsidR="0030035D">
        <w:rPr>
          <w:color w:val="auto"/>
        </w:rPr>
        <w:t>recombination-based</w:t>
      </w:r>
      <w:r w:rsidR="00102DCB">
        <w:rPr>
          <w:color w:val="auto"/>
        </w:rPr>
        <w:t xml:space="preserve"> </w:t>
      </w:r>
      <w:r w:rsidR="009E447B" w:rsidRPr="006B6667">
        <w:rPr>
          <w:color w:val="auto"/>
        </w:rPr>
        <w:t>cloning</w:t>
      </w:r>
      <w:r w:rsidR="00102DCB">
        <w:rPr>
          <w:color w:val="auto"/>
        </w:rPr>
        <w:t xml:space="preserve"> </w:t>
      </w:r>
      <w:r w:rsidR="0030035D">
        <w:rPr>
          <w:color w:val="auto"/>
        </w:rPr>
        <w:t>method</w:t>
      </w:r>
      <w:r w:rsidR="00102DCB">
        <w:rPr>
          <w:color w:val="auto"/>
        </w:rPr>
        <w:t xml:space="preserve"> </w:t>
      </w:r>
      <w:r w:rsidR="0030035D">
        <w:rPr>
          <w:color w:val="auto"/>
        </w:rPr>
        <w:t>(</w:t>
      </w:r>
      <w:r w:rsidR="0030035D" w:rsidRPr="00E60610">
        <w:rPr>
          <w:b/>
          <w:bCs/>
          <w:color w:val="auto"/>
        </w:rPr>
        <w:t>Table</w:t>
      </w:r>
      <w:r w:rsidR="00102DCB" w:rsidRPr="00E60610">
        <w:rPr>
          <w:b/>
          <w:bCs/>
          <w:color w:val="auto"/>
        </w:rPr>
        <w:t xml:space="preserve"> </w:t>
      </w:r>
      <w:r w:rsidR="0030035D" w:rsidRPr="00E60610">
        <w:rPr>
          <w:b/>
          <w:bCs/>
          <w:color w:val="auto"/>
        </w:rPr>
        <w:t>of</w:t>
      </w:r>
      <w:r w:rsidR="00102DCB" w:rsidRPr="00E60610">
        <w:rPr>
          <w:b/>
          <w:bCs/>
          <w:color w:val="auto"/>
        </w:rPr>
        <w:t xml:space="preserve"> </w:t>
      </w:r>
      <w:r w:rsidR="0030035D" w:rsidRPr="00E60610">
        <w:rPr>
          <w:b/>
          <w:bCs/>
          <w:color w:val="auto"/>
        </w:rPr>
        <w:t>Materials</w:t>
      </w:r>
      <w:r w:rsidR="0030035D">
        <w:rPr>
          <w:color w:val="auto"/>
        </w:rPr>
        <w:t>)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recombin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romoter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9E447B" w:rsidRPr="006B6667">
        <w:rPr>
          <w:color w:val="auto"/>
        </w:rPr>
        <w:t>pDONRP4-P1r</w:t>
      </w:r>
      <w:r w:rsidR="00B9711A">
        <w:rPr>
          <w:color w:val="auto"/>
        </w:rPr>
        <w:t>.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Clone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RPL18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(with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affinity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tag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or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fluorescent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protein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choice)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using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recombination-based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cloning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pDONRP1-P2</w:t>
      </w:r>
      <w:sdt>
        <w:sdtPr>
          <w:rPr>
            <w:color w:val="auto"/>
          </w:rPr>
          <w:alias w:val="Don't edit this field"/>
          <w:tag w:val="CitaviPlaceholder#239a46ea-af10-42ae-af95-cafb09bf6607"/>
          <w:id w:val="408895873"/>
          <w:placeholder>
            <w:docPart w:val="DefaultPlaceholder_-1854013440"/>
          </w:placeholder>
        </w:sdtPr>
        <w:sdtEndPr/>
        <w:sdtContent>
          <w:r w:rsidR="00E057E7">
            <w:rPr>
              <w:color w:val="auto"/>
            </w:rPr>
            <w:fldChar w:fldCharType="begin"/>
          </w:r>
          <w:r w:rsidR="00D10E87">
            <w:rPr>
              <w:color w:val="auto"/>
            </w:rPr>
            <w:instrText>ADDIN CitaviPlaceholder{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}</w:instrText>
          </w:r>
          <w:r w:rsidR="00E057E7">
            <w:rPr>
              <w:color w:val="auto"/>
            </w:rPr>
            <w:fldChar w:fldCharType="separate"/>
          </w:r>
          <w:r w:rsidR="007341E5">
            <w:rPr>
              <w:color w:val="auto"/>
              <w:vertAlign w:val="superscript"/>
            </w:rPr>
            <w:t>49</w:t>
          </w:r>
          <w:r w:rsidR="00E057E7">
            <w:rPr>
              <w:color w:val="auto"/>
            </w:rPr>
            <w:fldChar w:fldCharType="end"/>
          </w:r>
        </w:sdtContent>
      </w:sdt>
      <w:r w:rsidR="009E447B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63BCC442" w14:textId="77777777" w:rsidR="00194C1F" w:rsidRPr="006B6667" w:rsidRDefault="00194C1F" w:rsidP="00E60610">
      <w:pPr>
        <w:pStyle w:val="ListParagraph"/>
        <w:ind w:left="0"/>
        <w:rPr>
          <w:color w:val="auto"/>
        </w:rPr>
      </w:pPr>
    </w:p>
    <w:p w14:paraId="52F8F436" w14:textId="041DF718" w:rsidR="00015F81" w:rsidRDefault="00015F81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Combine</w:t>
      </w:r>
      <w:r w:rsidR="00102DCB">
        <w:rPr>
          <w:color w:val="auto"/>
        </w:rPr>
        <w:t xml:space="preserve"> </w:t>
      </w:r>
      <w:r w:rsidR="00032644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entr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v</w:t>
      </w:r>
      <w:r w:rsidRPr="00B05136">
        <w:rPr>
          <w:color w:val="auto"/>
        </w:rPr>
        <w:t>ector</w:t>
      </w:r>
      <w:r w:rsidR="00102DCB" w:rsidRPr="00B05136">
        <w:rPr>
          <w:color w:val="auto"/>
        </w:rPr>
        <w:t xml:space="preserve"> </w:t>
      </w:r>
      <w:r w:rsidR="00032644" w:rsidRPr="00194C1F">
        <w:rPr>
          <w:color w:val="auto"/>
        </w:rPr>
        <w:t>containing</w:t>
      </w:r>
      <w:r w:rsidR="00102DCB" w:rsidRPr="00194C1F">
        <w:rPr>
          <w:color w:val="auto"/>
        </w:rPr>
        <w:t xml:space="preserve"> </w:t>
      </w:r>
      <w:r w:rsidR="005D15A5" w:rsidRPr="00194C1F">
        <w:rPr>
          <w:i/>
          <w:color w:val="auto"/>
        </w:rPr>
        <w:t>RPL18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with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the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promoter-</w:t>
      </w:r>
      <w:r w:rsidR="00E13D8F" w:rsidRPr="00194C1F">
        <w:rPr>
          <w:color w:val="auto"/>
        </w:rPr>
        <w:t>containing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entry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vector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in</w:t>
      </w:r>
      <w:r w:rsidR="00102DCB" w:rsidRPr="00194C1F">
        <w:rPr>
          <w:color w:val="auto"/>
        </w:rPr>
        <w:t xml:space="preserve"> </w:t>
      </w:r>
      <w:r w:rsidRPr="00194C1F">
        <w:rPr>
          <w:color w:val="auto"/>
        </w:rPr>
        <w:t>a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two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fragment</w:t>
      </w:r>
      <w:r w:rsidR="00102DCB" w:rsidRPr="00194C1F">
        <w:rPr>
          <w:color w:val="auto"/>
        </w:rPr>
        <w:t xml:space="preserve"> </w:t>
      </w:r>
      <w:r w:rsidR="0030035D" w:rsidRPr="00194C1F">
        <w:rPr>
          <w:color w:val="auto"/>
        </w:rPr>
        <w:t>recombination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reaction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into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the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appropriate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destination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vector</w:t>
      </w:r>
      <w:r w:rsidR="00102DCB" w:rsidRPr="00194C1F">
        <w:rPr>
          <w:color w:val="auto"/>
        </w:rPr>
        <w:t xml:space="preserve"> </w:t>
      </w:r>
      <w:r w:rsidR="00497D95" w:rsidRPr="00194C1F">
        <w:rPr>
          <w:color w:val="auto"/>
        </w:rPr>
        <w:t>with</w:t>
      </w:r>
      <w:r w:rsidR="00102DCB" w:rsidRPr="00194C1F">
        <w:rPr>
          <w:color w:val="auto"/>
        </w:rPr>
        <w:t xml:space="preserve"> </w:t>
      </w:r>
      <w:r w:rsidR="00497D95" w:rsidRPr="00194C1F">
        <w:rPr>
          <w:color w:val="auto"/>
        </w:rPr>
        <w:t>FAST-red</w:t>
      </w:r>
      <w:r w:rsidR="00102DCB" w:rsidRPr="00194C1F">
        <w:rPr>
          <w:color w:val="auto"/>
        </w:rPr>
        <w:t xml:space="preserve"> </w:t>
      </w:r>
      <w:r w:rsidR="00497D95" w:rsidRPr="00194C1F">
        <w:rPr>
          <w:color w:val="auto"/>
        </w:rPr>
        <w:t>selection</w:t>
      </w:r>
      <w:r w:rsidR="00102DCB" w:rsidRPr="00194C1F">
        <w:rPr>
          <w:color w:val="auto"/>
        </w:rPr>
        <w:t xml:space="preserve"> </w:t>
      </w:r>
      <w:r w:rsidR="00497D95" w:rsidRPr="00194C1F">
        <w:rPr>
          <w:color w:val="auto"/>
        </w:rPr>
        <w:t>cassette</w:t>
      </w:r>
      <w:sdt>
        <w:sdtPr>
          <w:rPr>
            <w:color w:val="auto"/>
          </w:rPr>
          <w:alias w:val="Don't edit this field"/>
          <w:tag w:val="CitaviPlaceholder#d0831e87-b003-4460-b91e-cded7c3c433e"/>
          <w:id w:val="-855578799"/>
          <w:placeholder>
            <w:docPart w:val="DefaultPlaceholder_-1854013440"/>
          </w:placeholder>
        </w:sdtPr>
        <w:sdtEndPr/>
        <w:sdtContent>
          <w:r w:rsidR="00E10B1D" w:rsidRPr="00B05136">
            <w:rPr>
              <w:color w:val="auto"/>
            </w:rPr>
            <w:fldChar w:fldCharType="begin"/>
          </w:r>
          <w:r w:rsidR="00D10E87" w:rsidRPr="00194C1F">
            <w:rPr>
              <w:color w:val="auto"/>
            </w:rPr>
            <w:instrText>ADDIN CitaviPlaceholder{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}</w:instrText>
          </w:r>
          <w:r w:rsidR="00E10B1D" w:rsidRPr="00E60610">
            <w:rPr>
              <w:color w:val="auto"/>
            </w:rPr>
            <w:fldChar w:fldCharType="separate"/>
          </w:r>
          <w:r w:rsidR="007341E5" w:rsidRPr="00B05136">
            <w:rPr>
              <w:color w:val="auto"/>
              <w:vertAlign w:val="superscript"/>
            </w:rPr>
            <w:t>50</w:t>
          </w:r>
          <w:r w:rsidR="00E10B1D" w:rsidRPr="00B05136">
            <w:rPr>
              <w:color w:val="auto"/>
            </w:rPr>
            <w:fldChar w:fldCharType="end"/>
          </w:r>
        </w:sdtContent>
      </w:sdt>
      <w:r w:rsidR="00102DCB" w:rsidRPr="00B05136">
        <w:rPr>
          <w:color w:val="auto"/>
        </w:rPr>
        <w:t xml:space="preserve"> </w:t>
      </w:r>
      <w:r w:rsidR="005D15A5" w:rsidRPr="00B05136">
        <w:rPr>
          <w:color w:val="auto"/>
        </w:rPr>
        <w:t>to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facilitate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direct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selection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of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transgenic</w:t>
      </w:r>
      <w:r w:rsidR="00102DCB" w:rsidRPr="00194C1F">
        <w:rPr>
          <w:color w:val="auto"/>
        </w:rPr>
        <w:t xml:space="preserve"> </w:t>
      </w:r>
      <w:r w:rsidR="005D15A5" w:rsidRPr="00194C1F">
        <w:rPr>
          <w:color w:val="auto"/>
        </w:rPr>
        <w:t>seeds</w:t>
      </w:r>
      <w:r w:rsidRPr="00194C1F">
        <w:rPr>
          <w:color w:val="auto"/>
        </w:rPr>
        <w:t>.</w:t>
      </w:r>
    </w:p>
    <w:p w14:paraId="0C9D192E" w14:textId="77777777" w:rsidR="00194C1F" w:rsidRPr="00B05136" w:rsidRDefault="00194C1F" w:rsidP="00E60610">
      <w:pPr>
        <w:pStyle w:val="ListParagraph"/>
        <w:ind w:left="0"/>
        <w:rPr>
          <w:color w:val="auto"/>
        </w:rPr>
      </w:pPr>
    </w:p>
    <w:p w14:paraId="6938AB31" w14:textId="66558EF2" w:rsidR="00015F81" w:rsidRDefault="00476603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Verify</w:t>
      </w:r>
      <w:r w:rsidR="00102DCB">
        <w:rPr>
          <w:color w:val="auto"/>
        </w:rPr>
        <w:t xml:space="preserve"> </w:t>
      </w:r>
      <w:r w:rsidR="00AE7552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recombine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vecto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b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equenc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ransform</w:t>
      </w:r>
      <w:r w:rsidR="00102DCB">
        <w:rPr>
          <w:color w:val="auto"/>
        </w:rPr>
        <w:t xml:space="preserve"> </w:t>
      </w:r>
      <w:r w:rsidR="00AE7552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9250F6" w:rsidRPr="006B6667">
        <w:rPr>
          <w:color w:val="auto"/>
        </w:rPr>
        <w:t>into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uitable,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ompeten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grobacteria.</w:t>
      </w:r>
      <w:r w:rsidR="00102DCB">
        <w:rPr>
          <w:color w:val="auto"/>
        </w:rPr>
        <w:t xml:space="preserve"> </w:t>
      </w:r>
      <w:r w:rsidR="00015F81" w:rsidRPr="006B6667">
        <w:rPr>
          <w:color w:val="auto"/>
        </w:rPr>
        <w:t>Flowe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ip</w:t>
      </w:r>
      <w:r w:rsidR="00102DCB">
        <w:rPr>
          <w:color w:val="auto"/>
        </w:rPr>
        <w:t xml:space="preserve"> </w:t>
      </w:r>
      <w:r w:rsidRPr="006B6667">
        <w:rPr>
          <w:i/>
          <w:color w:val="auto"/>
        </w:rPr>
        <w:t>Arabidopsi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lants</w:t>
      </w:r>
      <w:r w:rsidR="00102DCB">
        <w:rPr>
          <w:color w:val="auto"/>
        </w:rPr>
        <w:t xml:space="preserve"> </w:t>
      </w:r>
      <w:r w:rsidR="00032644"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032644" w:rsidRPr="006B6667">
        <w:rPr>
          <w:color w:val="auto"/>
        </w:rPr>
        <w:t>after</w:t>
      </w:r>
      <w:r w:rsidR="00102DCB">
        <w:rPr>
          <w:color w:val="auto"/>
        </w:rPr>
        <w:t xml:space="preserve"> </w:t>
      </w:r>
      <w:r w:rsidR="00032644" w:rsidRPr="006B6667">
        <w:rPr>
          <w:color w:val="auto"/>
        </w:rPr>
        <w:t>3-4</w:t>
      </w:r>
      <w:r w:rsidR="00102DCB">
        <w:rPr>
          <w:color w:val="auto"/>
        </w:rPr>
        <w:t xml:space="preserve"> </w:t>
      </w:r>
      <w:r w:rsidR="00032644" w:rsidRPr="006B6667">
        <w:rPr>
          <w:color w:val="auto"/>
        </w:rPr>
        <w:t>weeks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harves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elect</w:t>
      </w:r>
      <w:r w:rsidR="00102DCB">
        <w:rPr>
          <w:color w:val="auto"/>
        </w:rPr>
        <w:t xml:space="preserve"> </w:t>
      </w:r>
      <w:r w:rsidR="001829A3" w:rsidRPr="006B6667">
        <w:rPr>
          <w:color w:val="auto"/>
        </w:rPr>
        <w:t>T</w:t>
      </w:r>
      <w:r w:rsidR="00497D95" w:rsidRPr="006B6667">
        <w:rPr>
          <w:color w:val="auto"/>
        </w:rPr>
        <w:t>1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seeds</w:t>
      </w:r>
      <w:sdt>
        <w:sdtPr>
          <w:rPr>
            <w:color w:val="auto"/>
          </w:rPr>
          <w:alias w:val="Don't edit this field"/>
          <w:tag w:val="CitaviPlaceholder#946c8d56-bec0-47e7-b514-246af062482a"/>
          <w:id w:val="-1402443516"/>
          <w:placeholder>
            <w:docPart w:val="DefaultPlaceholder_-1854013440"/>
          </w:placeholder>
        </w:sdtPr>
        <w:sdtEndPr/>
        <w:sdtContent>
          <w:r w:rsidR="00E057E7">
            <w:rPr>
              <w:color w:val="auto"/>
            </w:rPr>
            <w:fldChar w:fldCharType="begin"/>
          </w:r>
          <w:r w:rsidR="00D10E87">
            <w:rPr>
              <w:color w:val="auto"/>
            </w:rPr>
            <w:instrText>ADDIN CitaviPlaceholder{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}</w:instrText>
          </w:r>
          <w:r w:rsidR="00E057E7">
            <w:rPr>
              <w:color w:val="auto"/>
            </w:rPr>
            <w:fldChar w:fldCharType="separate"/>
          </w:r>
          <w:r w:rsidR="007341E5">
            <w:rPr>
              <w:color w:val="auto"/>
              <w:vertAlign w:val="superscript"/>
            </w:rPr>
            <w:t>51</w:t>
          </w:r>
          <w:r w:rsidR="00E057E7">
            <w:rPr>
              <w:color w:val="auto"/>
            </w:rPr>
            <w:fldChar w:fldCharType="end"/>
          </w:r>
        </w:sdtContent>
      </w:sdt>
      <w:r w:rsidR="00497D95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7B59C522" w14:textId="77777777" w:rsidR="00194C1F" w:rsidRPr="006B6667" w:rsidRDefault="00194C1F" w:rsidP="00E60610">
      <w:pPr>
        <w:pStyle w:val="ListParagraph"/>
        <w:ind w:left="0"/>
        <w:rPr>
          <w:color w:val="auto"/>
        </w:rPr>
      </w:pPr>
    </w:p>
    <w:p w14:paraId="07C79B6C" w14:textId="159B1C34" w:rsidR="00EC5DAC" w:rsidRDefault="001829A3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Us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microscop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dentify</w:t>
      </w:r>
      <w:r w:rsidR="00102DCB">
        <w:rPr>
          <w:color w:val="auto"/>
        </w:rPr>
        <w:t xml:space="preserve"> </w:t>
      </w:r>
      <w:r w:rsidR="00305F1C" w:rsidRPr="006B6667">
        <w:rPr>
          <w:color w:val="auto"/>
        </w:rPr>
        <w:t>well</w:t>
      </w:r>
      <w:r w:rsidR="00305F1C">
        <w:rPr>
          <w:color w:val="auto"/>
        </w:rPr>
        <w:t>-</w:t>
      </w:r>
      <w:r w:rsidRPr="006B6667">
        <w:rPr>
          <w:color w:val="auto"/>
        </w:rPr>
        <w:t>express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line</w:t>
      </w:r>
      <w:r w:rsidR="00497D95" w:rsidRPr="006B6667">
        <w:rPr>
          <w:color w:val="auto"/>
        </w:rPr>
        <w:t>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verif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expressio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attern</w:t>
      </w:r>
      <w:r w:rsidR="00497D95" w:rsidRPr="006B6667">
        <w:rPr>
          <w:color w:val="auto"/>
        </w:rPr>
        <w:t>s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according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reported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promoter</w:t>
      </w:r>
      <w:r w:rsidR="00102DCB">
        <w:rPr>
          <w:color w:val="auto"/>
        </w:rPr>
        <w:t xml:space="preserve"> </w:t>
      </w:r>
      <w:r w:rsidR="00497D95" w:rsidRPr="006B6667">
        <w:rPr>
          <w:color w:val="auto"/>
        </w:rPr>
        <w:t>activity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multiple</w:t>
      </w:r>
      <w:r w:rsidR="00102DCB">
        <w:rPr>
          <w:color w:val="auto"/>
        </w:rPr>
        <w:t xml:space="preserve"> </w:t>
      </w:r>
      <w:r w:rsidR="00AE7552">
        <w:rPr>
          <w:color w:val="auto"/>
        </w:rPr>
        <w:t>independent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lines</w:t>
      </w:r>
      <w:r w:rsidR="00630FF0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  <w:r w:rsidR="00194C1F">
        <w:rPr>
          <w:color w:val="auto"/>
        </w:rPr>
        <w:t>S</w:t>
      </w:r>
      <w:r w:rsidR="00E13D8F" w:rsidRPr="006B6667">
        <w:rPr>
          <w:color w:val="auto"/>
        </w:rPr>
        <w:t>elect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lines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showing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a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representative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expression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pattern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single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T-DNA</w:t>
      </w:r>
      <w:r w:rsidR="00102DCB">
        <w:rPr>
          <w:color w:val="auto"/>
        </w:rPr>
        <w:t xml:space="preserve"> </w:t>
      </w:r>
      <w:r w:rsidR="00E13D8F" w:rsidRPr="006B6667">
        <w:rPr>
          <w:color w:val="auto"/>
        </w:rPr>
        <w:t>insertion</w:t>
      </w:r>
      <w:r w:rsidR="00B9711A">
        <w:rPr>
          <w:color w:val="auto"/>
        </w:rPr>
        <w:t>.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might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help</w:t>
      </w:r>
      <w:r w:rsidR="00102DCB">
        <w:rPr>
          <w:color w:val="auto"/>
        </w:rPr>
        <w:t xml:space="preserve"> </w:t>
      </w:r>
      <w:r w:rsidR="00580814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580814">
        <w:rPr>
          <w:color w:val="auto"/>
        </w:rPr>
        <w:t>minimize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silencing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will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B9711A">
        <w:rPr>
          <w:color w:val="auto"/>
        </w:rPr>
        <w:t>advantageous</w:t>
      </w:r>
      <w:r w:rsidR="00102DCB">
        <w:rPr>
          <w:color w:val="auto"/>
        </w:rPr>
        <w:t xml:space="preserve"> </w:t>
      </w:r>
      <w:r w:rsidR="00580814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580814">
        <w:rPr>
          <w:color w:val="auto"/>
        </w:rPr>
        <w:t>genetic</w:t>
      </w:r>
      <w:r w:rsidR="00102DCB">
        <w:rPr>
          <w:color w:val="auto"/>
        </w:rPr>
        <w:t xml:space="preserve"> </w:t>
      </w:r>
      <w:r w:rsidR="00580814">
        <w:rPr>
          <w:color w:val="auto"/>
        </w:rPr>
        <w:t>crosses</w:t>
      </w:r>
      <w:r w:rsidR="00032644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0BC0C179" w14:textId="77777777" w:rsidR="00EC5DAC" w:rsidRPr="00E60610" w:rsidRDefault="00EC5DAC" w:rsidP="00E60610">
      <w:pPr>
        <w:pStyle w:val="ListParagraph"/>
        <w:rPr>
          <w:color w:val="auto"/>
        </w:rPr>
      </w:pPr>
    </w:p>
    <w:p w14:paraId="22BBFE8B" w14:textId="7A95A45E" w:rsidR="00497D95" w:rsidRPr="00E60610" w:rsidRDefault="00630FF0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F02067">
        <w:rPr>
          <w:color w:val="auto"/>
        </w:rPr>
        <w:t>Select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T3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offspring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that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is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homozygous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for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marker</w:t>
      </w:r>
      <w:r w:rsidR="00102DCB">
        <w:rPr>
          <w:color w:val="auto"/>
        </w:rPr>
        <w:t xml:space="preserve"> </w:t>
      </w:r>
      <w:r w:rsidRPr="00F02067">
        <w:rPr>
          <w:color w:val="auto"/>
        </w:rPr>
        <w:t>gene.</w:t>
      </w:r>
      <w:r w:rsidR="00102DCB">
        <w:rPr>
          <w:color w:val="auto"/>
        </w:rPr>
        <w:t xml:space="preserve"> </w:t>
      </w:r>
    </w:p>
    <w:p w14:paraId="745228A2" w14:textId="77777777" w:rsidR="00A759F5" w:rsidRPr="006B6667" w:rsidRDefault="00A759F5" w:rsidP="00E60610">
      <w:pPr>
        <w:contextualSpacing/>
        <w:rPr>
          <w:color w:val="auto"/>
        </w:rPr>
      </w:pPr>
    </w:p>
    <w:p w14:paraId="171BEABF" w14:textId="77868B2C" w:rsidR="00015F81" w:rsidRPr="006B6667" w:rsidRDefault="00795DEF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Propagation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and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sterilization</w:t>
      </w:r>
    </w:p>
    <w:p w14:paraId="665B520D" w14:textId="77777777" w:rsidR="001829A3" w:rsidRPr="006B6667" w:rsidRDefault="001829A3" w:rsidP="00E60610">
      <w:pPr>
        <w:pStyle w:val="ListParagraph"/>
        <w:ind w:left="0"/>
        <w:rPr>
          <w:b/>
          <w:color w:val="auto"/>
        </w:rPr>
      </w:pPr>
    </w:p>
    <w:p w14:paraId="0F292D5B" w14:textId="1527341F" w:rsidR="00795DEF" w:rsidRDefault="00C61B6A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Cel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ype-specific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RAP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solate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from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limite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numbe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target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cell</w:t>
      </w:r>
      <w:r w:rsidRPr="006B6667">
        <w:rPr>
          <w:color w:val="auto"/>
        </w:rPr>
        <w:t>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e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root.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genera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neede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tart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material,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propagat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homozygou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lines.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end</w:t>
      </w:r>
      <w:r w:rsidR="0028362F">
        <w:rPr>
          <w:color w:val="auto"/>
        </w:rPr>
        <w:t>,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>us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standard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growth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condition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special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focu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fungal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growth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control.</w:t>
      </w:r>
      <w:r w:rsidR="00102DCB">
        <w:rPr>
          <w:color w:val="auto"/>
        </w:rPr>
        <w:t xml:space="preserve"> </w:t>
      </w:r>
    </w:p>
    <w:p w14:paraId="3282FB77" w14:textId="77777777" w:rsidR="00EC5DAC" w:rsidRPr="006B6667" w:rsidRDefault="00EC5DAC" w:rsidP="00E60610">
      <w:pPr>
        <w:pStyle w:val="ListParagraph"/>
        <w:ind w:left="0"/>
        <w:rPr>
          <w:color w:val="auto"/>
        </w:rPr>
      </w:pPr>
    </w:p>
    <w:p w14:paraId="7D97AF42" w14:textId="1C07388B" w:rsidR="001829A3" w:rsidRPr="006B6667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If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singl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insertion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line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cannot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obtained,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grow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batche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larg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population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over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few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generation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avoid</w:t>
      </w:r>
      <w:r w:rsidR="00102DCB">
        <w:rPr>
          <w:color w:val="auto"/>
        </w:rPr>
        <w:t xml:space="preserve"> </w:t>
      </w:r>
      <w:r w:rsidR="00406C30" w:rsidRPr="006B6667">
        <w:rPr>
          <w:color w:val="auto"/>
        </w:rPr>
        <w:t>T-DNA-</w:t>
      </w:r>
      <w:r w:rsidR="00795DEF" w:rsidRPr="006B6667">
        <w:rPr>
          <w:color w:val="auto"/>
        </w:rPr>
        <w:t>induced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transgenerational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silencing.</w:t>
      </w:r>
    </w:p>
    <w:p w14:paraId="40A62801" w14:textId="77777777" w:rsidR="00795DEF" w:rsidRPr="006B6667" w:rsidRDefault="00795DEF" w:rsidP="00E60610">
      <w:pPr>
        <w:pStyle w:val="ListParagraph"/>
        <w:ind w:left="0"/>
        <w:rPr>
          <w:color w:val="auto"/>
        </w:rPr>
      </w:pPr>
    </w:p>
    <w:p w14:paraId="7D1E2544" w14:textId="0CCB44F3" w:rsidR="001829A3" w:rsidRDefault="00EC5DAC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Steriliz</w:t>
      </w:r>
      <w:r>
        <w:rPr>
          <w:color w:val="auto"/>
        </w:rPr>
        <w:t>e</w:t>
      </w:r>
      <w:r w:rsidR="00102DCB">
        <w:rPr>
          <w:color w:val="auto"/>
        </w:rPr>
        <w:t xml:space="preserve"> </w:t>
      </w:r>
      <w:r w:rsidR="00A82DFC" w:rsidRPr="006B6667">
        <w:rPr>
          <w:color w:val="auto"/>
        </w:rPr>
        <w:t>l</w:t>
      </w:r>
      <w:r w:rsidR="00630FF0" w:rsidRPr="006B6667">
        <w:rPr>
          <w:color w:val="auto"/>
        </w:rPr>
        <w:t>arge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quantitie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630FF0" w:rsidRPr="006B6667">
        <w:rPr>
          <w:i/>
          <w:color w:val="auto"/>
        </w:rPr>
        <w:t>Arabidopsis</w:t>
      </w:r>
      <w:r w:rsidR="00102DCB">
        <w:rPr>
          <w:color w:val="auto"/>
        </w:rPr>
        <w:t xml:space="preserve"> </w:t>
      </w:r>
      <w:r w:rsidR="00630FF0" w:rsidRPr="006B6667">
        <w:rPr>
          <w:color w:val="auto"/>
        </w:rPr>
        <w:t>seeds</w:t>
      </w:r>
      <w:r w:rsidR="00102DCB">
        <w:rPr>
          <w:color w:val="auto"/>
        </w:rPr>
        <w:t xml:space="preserve"> </w:t>
      </w:r>
      <w:r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one</w:t>
      </w:r>
      <w:r w:rsidR="00102DCB">
        <w:rPr>
          <w:color w:val="auto"/>
        </w:rPr>
        <w:t xml:space="preserve"> </w:t>
      </w:r>
      <w:r w:rsidR="00A82DFC" w:rsidRPr="006B6667">
        <w:rPr>
          <w:color w:val="auto"/>
        </w:rPr>
        <w:t>round</w:t>
      </w:r>
      <w:r w:rsidR="00102DCB">
        <w:rPr>
          <w:color w:val="auto"/>
        </w:rPr>
        <w:t xml:space="preserve"> </w:t>
      </w:r>
      <w:r>
        <w:rPr>
          <w:color w:val="auto"/>
        </w:rPr>
        <w:t xml:space="preserve">of </w:t>
      </w:r>
      <w:r w:rsidR="00A82DFC" w:rsidRPr="006B6667">
        <w:rPr>
          <w:color w:val="auto"/>
        </w:rPr>
        <w:t>chlorine</w:t>
      </w:r>
      <w:r w:rsidR="00102DCB">
        <w:rPr>
          <w:color w:val="auto"/>
        </w:rPr>
        <w:t xml:space="preserve"> </w:t>
      </w:r>
      <w:r w:rsidR="00A82DFC" w:rsidRPr="006B6667">
        <w:rPr>
          <w:color w:val="auto"/>
        </w:rPr>
        <w:t>gas</w:t>
      </w:r>
      <w:r w:rsidR="00102DCB">
        <w:rPr>
          <w:color w:val="auto"/>
        </w:rPr>
        <w:t xml:space="preserve"> </w:t>
      </w:r>
      <w:r w:rsidR="00A82DFC"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one</w:t>
      </w:r>
      <w:r w:rsidR="00102DCB">
        <w:rPr>
          <w:color w:val="auto"/>
        </w:rPr>
        <w:t xml:space="preserve"> </w:t>
      </w:r>
      <w:r w:rsidR="00DD234C">
        <w:rPr>
          <w:color w:val="auto"/>
        </w:rPr>
        <w:t>round</w:t>
      </w:r>
      <w:r w:rsidR="00102DCB">
        <w:rPr>
          <w:color w:val="auto"/>
        </w:rPr>
        <w:t xml:space="preserve"> </w:t>
      </w:r>
      <w:r>
        <w:rPr>
          <w:color w:val="auto"/>
        </w:rPr>
        <w:t xml:space="preserve">of </w:t>
      </w:r>
      <w:r w:rsidR="00A82DFC" w:rsidRPr="006B6667">
        <w:rPr>
          <w:color w:val="auto"/>
        </w:rPr>
        <w:t>70%</w:t>
      </w:r>
      <w:r w:rsidR="00102DCB">
        <w:rPr>
          <w:color w:val="auto"/>
        </w:rPr>
        <w:t xml:space="preserve"> </w:t>
      </w:r>
      <w:r w:rsidR="00A82DFC" w:rsidRPr="006B6667">
        <w:rPr>
          <w:color w:val="auto"/>
        </w:rPr>
        <w:t>EtOH.</w:t>
      </w:r>
      <w:r w:rsidR="00102DCB">
        <w:rPr>
          <w:color w:val="auto"/>
        </w:rPr>
        <w:t xml:space="preserve"> </w:t>
      </w:r>
    </w:p>
    <w:p w14:paraId="6050570E" w14:textId="77777777" w:rsidR="00EC5DAC" w:rsidRPr="006B6667" w:rsidRDefault="00EC5DAC" w:rsidP="00E60610">
      <w:pPr>
        <w:pStyle w:val="ListParagraph"/>
        <w:ind w:left="0"/>
        <w:rPr>
          <w:color w:val="auto"/>
        </w:rPr>
      </w:pPr>
    </w:p>
    <w:p w14:paraId="3FE80458" w14:textId="26EF9456" w:rsidR="008726EC" w:rsidRDefault="00A82DFC" w:rsidP="00B05136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 w:rsidRPr="006B6667">
        <w:rPr>
          <w:color w:val="auto"/>
          <w:highlight w:val="yellow"/>
        </w:rPr>
        <w:t>Sprea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ven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12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cm </w:t>
      </w:r>
      <w:r w:rsidR="00CA76FE">
        <w:rPr>
          <w:color w:val="auto"/>
          <w:highlight w:val="yellow"/>
        </w:rPr>
        <w:t>x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12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c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quare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Petri </w:t>
      </w:r>
      <w:r w:rsidRPr="006B6667">
        <w:rPr>
          <w:color w:val="auto"/>
          <w:highlight w:val="yellow"/>
        </w:rPr>
        <w:t>dishes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(less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than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0.3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seeds</w:t>
      </w:r>
      <w:r w:rsidR="00EC5DAC">
        <w:rPr>
          <w:color w:val="auto"/>
          <w:highlight w:val="yellow"/>
        </w:rPr>
        <w:t>/</w:t>
      </w:r>
      <w:r w:rsidR="00CA76FE">
        <w:rPr>
          <w:color w:val="auto"/>
          <w:highlight w:val="yellow"/>
        </w:rPr>
        <w:t>plate)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tack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esiccator</w:t>
      </w:r>
      <w:r w:rsidR="00102DCB">
        <w:rPr>
          <w:color w:val="auto"/>
          <w:highlight w:val="yellow"/>
        </w:rPr>
        <w:t xml:space="preserve"> </w:t>
      </w:r>
      <w:r w:rsidR="000C354D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="000C354D">
        <w:rPr>
          <w:color w:val="auto"/>
          <w:highlight w:val="yellow"/>
        </w:rPr>
        <w:t>other</w:t>
      </w:r>
      <w:r w:rsidR="00102DCB">
        <w:rPr>
          <w:color w:val="auto"/>
          <w:highlight w:val="yellow"/>
        </w:rPr>
        <w:t xml:space="preserve"> </w:t>
      </w:r>
      <w:r w:rsidR="000C354D">
        <w:rPr>
          <w:color w:val="auto"/>
          <w:highlight w:val="yellow"/>
        </w:rPr>
        <w:t>suitable</w:t>
      </w:r>
      <w:r w:rsidR="00102DCB">
        <w:rPr>
          <w:color w:val="auto"/>
          <w:highlight w:val="yellow"/>
        </w:rPr>
        <w:t xml:space="preserve"> </w:t>
      </w:r>
      <w:r w:rsidR="000C354D">
        <w:rPr>
          <w:color w:val="auto"/>
          <w:highlight w:val="yellow"/>
        </w:rPr>
        <w:t>container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voi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lump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heap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ormati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ne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ccessible</w:t>
      </w:r>
      <w:r w:rsidR="00102DCB">
        <w:rPr>
          <w:color w:val="auto"/>
          <w:highlight w:val="yellow"/>
        </w:rPr>
        <w:t xml:space="preserve"> </w:t>
      </w:r>
      <w:r w:rsidR="007B19D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as.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erform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ga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terilizatio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vernight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bleach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HCl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volumes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reported</w:t>
      </w:r>
      <w:sdt>
        <w:sdtPr>
          <w:rPr>
            <w:color w:val="auto"/>
          </w:rPr>
          <w:alias w:val="Don't edit this field"/>
          <w:tag w:val="CitaviPlaceholder#6626a851-b587-4a5d-973f-38e40e9883e6"/>
          <w:id w:val="1226950473"/>
          <w:placeholder>
            <w:docPart w:val="DefaultPlaceholder_-1854013440"/>
          </w:placeholder>
        </w:sdtPr>
        <w:sdtEndPr/>
        <w:sdtContent>
          <w:r w:rsidR="000C354D">
            <w:rPr>
              <w:color w:val="auto"/>
            </w:rPr>
            <w:fldChar w:fldCharType="begin"/>
          </w:r>
          <w:r w:rsidR="00D10E87">
            <w:rPr>
              <w:color w:val="auto"/>
            </w:rPr>
            <w:instrText>ADDIN CitaviPlaceholder{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}</w:instrText>
          </w:r>
          <w:r w:rsidR="000C354D">
            <w:rPr>
              <w:color w:val="auto"/>
            </w:rPr>
            <w:fldChar w:fldCharType="separate"/>
          </w:r>
          <w:r w:rsidR="007341E5">
            <w:rPr>
              <w:color w:val="auto"/>
              <w:vertAlign w:val="superscript"/>
            </w:rPr>
            <w:t>52</w:t>
          </w:r>
          <w:r w:rsidR="000C354D">
            <w:rPr>
              <w:color w:val="auto"/>
            </w:rPr>
            <w:fldChar w:fldCharType="end"/>
          </w:r>
        </w:sdtContent>
      </w:sdt>
      <w:r w:rsidR="00EC5DAC">
        <w:rPr>
          <w:color w:val="auto"/>
        </w:rPr>
        <w:t xml:space="preserve">: </w:t>
      </w:r>
      <w:r w:rsidR="000C354D">
        <w:rPr>
          <w:color w:val="auto"/>
        </w:rPr>
        <w:t>100</w:t>
      </w:r>
      <w:r w:rsidR="00EC5DAC">
        <w:rPr>
          <w:color w:val="auto"/>
        </w:rPr>
        <w:t xml:space="preserve"> mL of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bleach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(13%)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6</w:t>
      </w:r>
      <w:r w:rsidR="00EC5DAC">
        <w:rPr>
          <w:color w:val="auto"/>
        </w:rPr>
        <w:t xml:space="preserve"> mL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 xml:space="preserve">of </w:t>
      </w:r>
      <w:r w:rsidR="000C354D">
        <w:rPr>
          <w:color w:val="auto"/>
        </w:rPr>
        <w:t>conc.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HCl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A4782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60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L</w:t>
      </w:r>
      <w:r w:rsidR="00102DCB">
        <w:rPr>
          <w:color w:val="auto"/>
        </w:rPr>
        <w:t xml:space="preserve"> </w:t>
      </w:r>
      <w:r w:rsidR="000C354D">
        <w:rPr>
          <w:color w:val="auto"/>
        </w:rPr>
        <w:t>desiccator</w:t>
      </w:r>
      <w:r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  <w:r w:rsidR="007B19D7" w:rsidRPr="006B6667">
        <w:rPr>
          <w:color w:val="auto"/>
        </w:rPr>
        <w:t>Defumi</w:t>
      </w:r>
      <w:r w:rsidR="007B19D7">
        <w:rPr>
          <w:color w:val="auto"/>
        </w:rPr>
        <w:t>g</w:t>
      </w:r>
      <w:r w:rsidR="007B19D7" w:rsidRPr="006B6667">
        <w:rPr>
          <w:color w:val="auto"/>
        </w:rPr>
        <w:t>a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fo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leas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1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h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befor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ollect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eed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terile</w:t>
      </w:r>
      <w:r w:rsidR="00102DCB">
        <w:rPr>
          <w:color w:val="auto"/>
        </w:rPr>
        <w:t xml:space="preserve"> </w:t>
      </w:r>
      <w:r w:rsidR="002E30BD">
        <w:rPr>
          <w:color w:val="auto"/>
        </w:rPr>
        <w:t>container</w:t>
      </w:r>
      <w:r w:rsidRPr="006B6667">
        <w:rPr>
          <w:color w:val="auto"/>
        </w:rPr>
        <w:t>.</w:t>
      </w:r>
    </w:p>
    <w:p w14:paraId="0F208750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7A9DE8F5" w14:textId="0BFC18E5" w:rsidR="00A82DFC" w:rsidRDefault="00850962" w:rsidP="00E60610">
      <w:pPr>
        <w:contextualSpacing/>
        <w:rPr>
          <w:color w:val="auto"/>
        </w:rPr>
      </w:pPr>
      <w:r w:rsidRPr="008726EC">
        <w:rPr>
          <w:color w:val="auto"/>
        </w:rPr>
        <w:t>CAUTION: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37%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HCl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is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highly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corrosive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requires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careful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handling.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Chlorine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gas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is</w:t>
      </w:r>
      <w:r w:rsidR="00102DCB">
        <w:rPr>
          <w:color w:val="auto"/>
        </w:rPr>
        <w:t xml:space="preserve"> </w:t>
      </w:r>
      <w:r w:rsidRPr="008726EC">
        <w:rPr>
          <w:color w:val="auto"/>
        </w:rPr>
        <w:t>toxic</w:t>
      </w:r>
      <w:r w:rsidR="00113882">
        <w:rPr>
          <w:color w:val="auto"/>
        </w:rPr>
        <w:t>,</w:t>
      </w:r>
      <w:r w:rsidR="00102DCB">
        <w:rPr>
          <w:color w:val="auto"/>
        </w:rPr>
        <w:t xml:space="preserve"> </w:t>
      </w:r>
      <w:r w:rsidR="00113882">
        <w:rPr>
          <w:color w:val="auto"/>
        </w:rPr>
        <w:t>use</w:t>
      </w:r>
      <w:r w:rsidR="00102DCB">
        <w:rPr>
          <w:color w:val="auto"/>
        </w:rPr>
        <w:t xml:space="preserve"> </w:t>
      </w:r>
      <w:r w:rsidR="00113882">
        <w:rPr>
          <w:color w:val="auto"/>
        </w:rPr>
        <w:t>a</w:t>
      </w:r>
      <w:r w:rsidR="00102DCB">
        <w:rPr>
          <w:color w:val="auto"/>
        </w:rPr>
        <w:t xml:space="preserve"> </w:t>
      </w:r>
      <w:r w:rsidR="00113882">
        <w:rPr>
          <w:color w:val="auto"/>
        </w:rPr>
        <w:lastRenderedPageBreak/>
        <w:t>fume</w:t>
      </w:r>
      <w:r w:rsidR="00102DCB">
        <w:rPr>
          <w:color w:val="auto"/>
        </w:rPr>
        <w:t xml:space="preserve"> </w:t>
      </w:r>
      <w:r w:rsidR="00113882">
        <w:rPr>
          <w:color w:val="auto"/>
        </w:rPr>
        <w:t>hood</w:t>
      </w:r>
      <w:r w:rsidRPr="008726EC">
        <w:rPr>
          <w:color w:val="auto"/>
        </w:rPr>
        <w:t>.</w:t>
      </w:r>
    </w:p>
    <w:p w14:paraId="6153B77F" w14:textId="77777777" w:rsidR="00EC5DAC" w:rsidRPr="008726EC" w:rsidRDefault="00EC5DAC" w:rsidP="00E60610">
      <w:pPr>
        <w:contextualSpacing/>
        <w:rPr>
          <w:color w:val="auto"/>
        </w:rPr>
      </w:pPr>
    </w:p>
    <w:p w14:paraId="103E8A9E" w14:textId="20223EFB" w:rsidR="00B2147E" w:rsidRDefault="005E55D4" w:rsidP="00B05136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  <w:highlight w:val="yellow"/>
        </w:rPr>
        <w:t>Take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0.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of </w:t>
      </w:r>
      <w:r>
        <w:rPr>
          <w:color w:val="auto"/>
          <w:highlight w:val="yellow"/>
        </w:rPr>
        <w:t>dry,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gas</w:t>
      </w:r>
      <w:r w:rsidR="007B19D7">
        <w:rPr>
          <w:color w:val="auto"/>
          <w:highlight w:val="yellow"/>
        </w:rPr>
        <w:t>-</w:t>
      </w:r>
      <w:r>
        <w:rPr>
          <w:color w:val="auto"/>
          <w:highlight w:val="yellow"/>
        </w:rPr>
        <w:t>sterilized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per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m</w:t>
      </w:r>
      <w:r w:rsidR="00B2147E" w:rsidRPr="000B587D">
        <w:rPr>
          <w:color w:val="auto"/>
          <w:highlight w:val="yellow"/>
        </w:rPr>
        <w:t>ix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sterilization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solution</w:t>
      </w:r>
      <w:r w:rsidR="00102DCB">
        <w:rPr>
          <w:color w:val="auto"/>
          <w:highlight w:val="yellow"/>
        </w:rPr>
        <w:t xml:space="preserve"> </w:t>
      </w:r>
      <w:r w:rsidR="00406C30" w:rsidRPr="000B587D">
        <w:rPr>
          <w:color w:val="auto"/>
          <w:highlight w:val="yellow"/>
        </w:rPr>
        <w:t>(70%</w:t>
      </w:r>
      <w:r w:rsidR="00102DCB">
        <w:rPr>
          <w:color w:val="auto"/>
          <w:highlight w:val="yellow"/>
        </w:rPr>
        <w:t xml:space="preserve"> </w:t>
      </w:r>
      <w:r w:rsidR="00406C30" w:rsidRPr="000B587D">
        <w:rPr>
          <w:color w:val="auto"/>
          <w:highlight w:val="yellow"/>
        </w:rPr>
        <w:t>EtOH,</w:t>
      </w:r>
      <w:r w:rsidR="00102DCB">
        <w:rPr>
          <w:color w:val="auto"/>
          <w:highlight w:val="yellow"/>
        </w:rPr>
        <w:t xml:space="preserve"> </w:t>
      </w:r>
      <w:r w:rsidR="00406C30" w:rsidRPr="000B587D">
        <w:rPr>
          <w:color w:val="auto"/>
          <w:highlight w:val="yellow"/>
        </w:rPr>
        <w:t>0,01%</w:t>
      </w:r>
      <w:r w:rsidR="00102DCB">
        <w:rPr>
          <w:color w:val="auto"/>
          <w:highlight w:val="yellow"/>
        </w:rPr>
        <w:t xml:space="preserve"> </w:t>
      </w:r>
      <w:r w:rsidR="00406C30" w:rsidRPr="000B587D">
        <w:rPr>
          <w:color w:val="auto"/>
          <w:highlight w:val="yellow"/>
        </w:rPr>
        <w:t>Tween)</w:t>
      </w:r>
      <w:r w:rsidR="00102DCB">
        <w:rPr>
          <w:color w:val="auto"/>
          <w:highlight w:val="yellow"/>
        </w:rPr>
        <w:t xml:space="preserve"> </w:t>
      </w:r>
      <w:r w:rsidR="00150F2D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150F2D">
        <w:rPr>
          <w:color w:val="auto"/>
          <w:highlight w:val="yellow"/>
        </w:rPr>
        <w:t>room</w:t>
      </w:r>
      <w:r w:rsidR="00102DCB">
        <w:rPr>
          <w:color w:val="auto"/>
          <w:highlight w:val="yellow"/>
        </w:rPr>
        <w:t xml:space="preserve"> </w:t>
      </w:r>
      <w:r w:rsidR="00150F2D">
        <w:rPr>
          <w:color w:val="auto"/>
          <w:highlight w:val="yellow"/>
        </w:rPr>
        <w:t>temperature</w:t>
      </w:r>
      <w:r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I</w:t>
      </w:r>
      <w:r w:rsidR="00B2147E" w:rsidRPr="000B587D">
        <w:rPr>
          <w:color w:val="auto"/>
          <w:highlight w:val="yellow"/>
        </w:rPr>
        <w:t>ncubate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20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min</w:t>
      </w:r>
      <w:r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d</w:t>
      </w:r>
      <w:r w:rsidR="00B2147E" w:rsidRPr="000B587D">
        <w:rPr>
          <w:color w:val="auto"/>
          <w:highlight w:val="yellow"/>
        </w:rPr>
        <w:t>ecant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EtOH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wash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3-4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times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sterile</w:t>
      </w:r>
      <w:r w:rsidR="00102DCB">
        <w:rPr>
          <w:color w:val="auto"/>
          <w:highlight w:val="yellow"/>
        </w:rPr>
        <w:t xml:space="preserve"> </w:t>
      </w:r>
      <w:r w:rsidR="00B2147E" w:rsidRPr="000B587D">
        <w:rPr>
          <w:color w:val="auto"/>
          <w:highlight w:val="yellow"/>
        </w:rPr>
        <w:t>H</w:t>
      </w:r>
      <w:r w:rsidR="00B2147E" w:rsidRPr="000B587D">
        <w:rPr>
          <w:color w:val="auto"/>
          <w:highlight w:val="yellow"/>
          <w:vertAlign w:val="subscript"/>
        </w:rPr>
        <w:t>2</w:t>
      </w:r>
      <w:r w:rsidR="00B2147E" w:rsidRPr="000B587D">
        <w:rPr>
          <w:color w:val="auto"/>
          <w:highlight w:val="yellow"/>
        </w:rPr>
        <w:t>O.</w:t>
      </w:r>
    </w:p>
    <w:p w14:paraId="02823CCF" w14:textId="77777777" w:rsidR="00EC5DAC" w:rsidRPr="006B6667" w:rsidRDefault="00EC5DAC" w:rsidP="00E60610">
      <w:pPr>
        <w:pStyle w:val="ListParagraph"/>
        <w:ind w:left="0"/>
        <w:rPr>
          <w:color w:val="auto"/>
        </w:rPr>
      </w:pPr>
    </w:p>
    <w:p w14:paraId="7D5652BD" w14:textId="57053F0B" w:rsidR="00B2147E" w:rsidRDefault="00B2147E" w:rsidP="00E60610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 w:rsidRPr="006B6667">
        <w:rPr>
          <w:color w:val="auto"/>
          <w:highlight w:val="yellow"/>
        </w:rPr>
        <w:t>Transf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oak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50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357B3D">
        <w:rPr>
          <w:color w:val="auto"/>
          <w:highlight w:val="yellow"/>
        </w:rPr>
        <w:t>tube</w:t>
      </w:r>
      <w:r w:rsidR="00357B3D" w:rsidRPr="006B6667">
        <w:rPr>
          <w:color w:val="auto"/>
          <w:highlight w:val="yellow"/>
        </w:rPr>
        <w:t>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ilu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teril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0.1%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ga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bta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m</w:t>
      </w:r>
      <w:r w:rsidR="00795DEF" w:rsidRPr="006B6667">
        <w:rPr>
          <w:color w:val="auto"/>
          <w:highlight w:val="yellow"/>
        </w:rPr>
        <w:t>bibed</w:t>
      </w:r>
      <w:r w:rsidR="00102DCB">
        <w:rPr>
          <w:color w:val="auto"/>
          <w:highlight w:val="yellow"/>
        </w:rPr>
        <w:t xml:space="preserve"> </w:t>
      </w:r>
      <w:r w:rsidR="00795DEF" w:rsidRPr="006B6667">
        <w:rPr>
          <w:color w:val="auto"/>
          <w:highlight w:val="yellow"/>
        </w:rPr>
        <w:t>seed</w:t>
      </w:r>
      <w:r w:rsidR="00102DCB">
        <w:rPr>
          <w:color w:val="auto"/>
          <w:highlight w:val="yellow"/>
        </w:rPr>
        <w:t xml:space="preserve"> </w:t>
      </w:r>
      <w:r w:rsidR="00795DEF" w:rsidRPr="006B6667">
        <w:rPr>
          <w:color w:val="auto"/>
          <w:highlight w:val="yellow"/>
        </w:rPr>
        <w:t>slurry</w:t>
      </w:r>
      <w:r w:rsidR="00102DCB">
        <w:rPr>
          <w:color w:val="auto"/>
          <w:highlight w:val="yellow"/>
        </w:rPr>
        <w:t xml:space="preserve"> </w:t>
      </w:r>
      <w:r w:rsidR="005E55D4">
        <w:rPr>
          <w:color w:val="auto"/>
          <w:highlight w:val="yellow"/>
        </w:rPr>
        <w:t>per</w:t>
      </w:r>
      <w:r w:rsidR="00102DCB">
        <w:rPr>
          <w:color w:val="auto"/>
          <w:highlight w:val="yellow"/>
        </w:rPr>
        <w:t xml:space="preserve"> </w:t>
      </w:r>
      <w:r w:rsidR="005E55D4"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 w:rsidR="005E55D4">
        <w:rPr>
          <w:color w:val="auto"/>
          <w:highlight w:val="yellow"/>
        </w:rPr>
        <w:t>(0.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5E55D4">
        <w:rPr>
          <w:color w:val="auto"/>
          <w:highlight w:val="yellow"/>
        </w:rPr>
        <w:t>seed/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5E55D4">
        <w:rPr>
          <w:color w:val="auto"/>
          <w:highlight w:val="yellow"/>
        </w:rPr>
        <w:t>slurry)</w:t>
      </w:r>
      <w:r w:rsidR="00795DEF" w:rsidRPr="006B6667">
        <w:rPr>
          <w:color w:val="auto"/>
          <w:highlight w:val="yellow"/>
        </w:rPr>
        <w:t>.</w:t>
      </w:r>
    </w:p>
    <w:p w14:paraId="0CD96AB6" w14:textId="77777777" w:rsidR="00F35BB8" w:rsidRPr="008C1D4C" w:rsidRDefault="00F35BB8" w:rsidP="00E60610">
      <w:pPr>
        <w:contextualSpacing/>
        <w:rPr>
          <w:color w:val="auto"/>
        </w:rPr>
      </w:pPr>
    </w:p>
    <w:p w14:paraId="18F932FC" w14:textId="6EC9A2AD" w:rsidR="00B2147E" w:rsidRPr="006B6667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Du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transgen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integration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events</w:t>
      </w:r>
      <w:r w:rsidR="000B587D">
        <w:rPr>
          <w:color w:val="auto"/>
        </w:rPr>
        <w:t>,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plant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lines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can</w:t>
      </w:r>
      <w:r w:rsidR="00102DCB">
        <w:rPr>
          <w:color w:val="auto"/>
        </w:rPr>
        <w:t xml:space="preserve"> </w:t>
      </w:r>
      <w:r w:rsidR="00E94BFA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susceptibl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different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sterilization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techniques;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esp</w:t>
      </w:r>
      <w:r>
        <w:rPr>
          <w:color w:val="auto"/>
        </w:rPr>
        <w:t xml:space="preserve">ecially </w:t>
      </w:r>
      <w:r w:rsidR="00B2147E" w:rsidRPr="006B6667">
        <w:rPr>
          <w:color w:val="auto"/>
        </w:rPr>
        <w:t>EtOH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incubation</w:t>
      </w:r>
      <w:r w:rsidR="00102DCB">
        <w:rPr>
          <w:color w:val="auto"/>
        </w:rPr>
        <w:t xml:space="preserve"> </w:t>
      </w:r>
      <w:r w:rsidR="00406C30" w:rsidRPr="006B6667">
        <w:rPr>
          <w:color w:val="auto"/>
        </w:rPr>
        <w:t>tim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was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found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B2147E" w:rsidRPr="006B6667">
        <w:rPr>
          <w:color w:val="auto"/>
        </w:rPr>
        <w:t>critical.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our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hands</w:t>
      </w:r>
      <w:r w:rsidR="0028362F">
        <w:rPr>
          <w:color w:val="auto"/>
        </w:rPr>
        <w:t>,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dual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sterilizatio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step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w</w:t>
      </w:r>
      <w:r w:rsidR="0028362F">
        <w:rPr>
          <w:color w:val="auto"/>
        </w:rPr>
        <w:t>er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necessary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avoid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fungal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contaminatio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during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experiments.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especially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important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whe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performing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im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serie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contaminatio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singl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im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point</w:t>
      </w:r>
      <w:r w:rsidR="00102DCB">
        <w:rPr>
          <w:color w:val="auto"/>
        </w:rPr>
        <w:t xml:space="preserve"> </w:t>
      </w:r>
      <w:r w:rsidR="000B587D">
        <w:rPr>
          <w:color w:val="auto"/>
        </w:rPr>
        <w:t>hamper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whol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experiment.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might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well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that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dual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sterilizatio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2E30BD">
        <w:rPr>
          <w:color w:val="auto"/>
        </w:rPr>
        <w:t>always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needed,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depending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local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growing</w:t>
      </w:r>
      <w:r w:rsidR="00102DCB">
        <w:rPr>
          <w:color w:val="auto"/>
        </w:rPr>
        <w:t xml:space="preserve"> </w:t>
      </w:r>
      <w:r w:rsidR="00484ADE" w:rsidRPr="006B6667">
        <w:rPr>
          <w:color w:val="auto"/>
        </w:rPr>
        <w:t>conditions.</w:t>
      </w:r>
    </w:p>
    <w:p w14:paraId="2C00A54A" w14:textId="77777777" w:rsidR="00A759F5" w:rsidRPr="006B6667" w:rsidRDefault="00A759F5" w:rsidP="00E60610">
      <w:pPr>
        <w:contextualSpacing/>
        <w:rPr>
          <w:color w:val="auto"/>
        </w:rPr>
      </w:pPr>
    </w:p>
    <w:p w14:paraId="090E3921" w14:textId="77777777" w:rsidR="00795DEF" w:rsidRPr="006B6667" w:rsidRDefault="00795DEF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Plating</w:t>
      </w:r>
    </w:p>
    <w:p w14:paraId="63472457" w14:textId="77777777" w:rsidR="00452616" w:rsidRPr="006B6667" w:rsidRDefault="00452616" w:rsidP="00E60610">
      <w:pPr>
        <w:contextualSpacing/>
        <w:rPr>
          <w:color w:val="auto"/>
        </w:rPr>
      </w:pPr>
    </w:p>
    <w:p w14:paraId="3F8B6996" w14:textId="67909257" w:rsidR="0077488F" w:rsidRDefault="001D5164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>
        <w:rPr>
          <w:color w:val="auto"/>
        </w:rPr>
        <w:t>Prepare</w:t>
      </w:r>
      <w:r w:rsidR="00102DCB">
        <w:rPr>
          <w:color w:val="auto"/>
        </w:rPr>
        <w:t xml:space="preserve"> </w:t>
      </w:r>
      <w:r>
        <w:rPr>
          <w:color w:val="auto"/>
        </w:rPr>
        <w:t>these</w:t>
      </w:r>
      <w:r w:rsidR="00102DCB">
        <w:rPr>
          <w:color w:val="auto"/>
        </w:rPr>
        <w:t xml:space="preserve"> </w:t>
      </w:r>
      <w:r>
        <w:rPr>
          <w:color w:val="auto"/>
        </w:rPr>
        <w:t>steps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>
        <w:rPr>
          <w:color w:val="auto"/>
        </w:rPr>
        <w:t>advance</w:t>
      </w:r>
      <w:r w:rsidR="00EC5DAC">
        <w:rPr>
          <w:color w:val="auto"/>
        </w:rPr>
        <w:t xml:space="preserve">. </w:t>
      </w:r>
      <w:r w:rsidR="00795DEF" w:rsidRPr="006B6667">
        <w:rPr>
          <w:color w:val="auto"/>
        </w:rPr>
        <w:t>Pour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½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MS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="00A765C8" w:rsidRPr="006B6667">
        <w:rPr>
          <w:color w:val="auto"/>
        </w:rPr>
        <w:t>(pH</w:t>
      </w:r>
      <w:r w:rsidR="00102DCB">
        <w:rPr>
          <w:color w:val="auto"/>
        </w:rPr>
        <w:t xml:space="preserve"> </w:t>
      </w:r>
      <w:r w:rsidR="00A765C8" w:rsidRPr="006B6667">
        <w:rPr>
          <w:color w:val="auto"/>
        </w:rPr>
        <w:t>5.8)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1%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agar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quantities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needed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795DEF" w:rsidRPr="006B6667">
        <w:rPr>
          <w:color w:val="auto"/>
        </w:rPr>
        <w:t>experiment</w:t>
      </w:r>
      <w:r w:rsidR="00102DCB">
        <w:rPr>
          <w:color w:val="auto"/>
        </w:rPr>
        <w:t xml:space="preserve"> </w:t>
      </w:r>
      <w:r w:rsidR="00CA76FE">
        <w:rPr>
          <w:color w:val="auto"/>
        </w:rPr>
        <w:t>(20-30</w:t>
      </w:r>
      <w:r w:rsidR="00102DCB">
        <w:rPr>
          <w:color w:val="auto"/>
        </w:rPr>
        <w:t xml:space="preserve"> </w:t>
      </w:r>
      <w:r w:rsidR="00CA76FE">
        <w:rPr>
          <w:color w:val="auto"/>
        </w:rPr>
        <w:t>per</w:t>
      </w:r>
      <w:r w:rsidR="00102DCB">
        <w:rPr>
          <w:color w:val="auto"/>
        </w:rPr>
        <w:t xml:space="preserve"> </w:t>
      </w:r>
      <w:r w:rsidR="00CA76FE">
        <w:rPr>
          <w:color w:val="auto"/>
        </w:rPr>
        <w:t>sample/time</w:t>
      </w:r>
      <w:r w:rsidR="00102DCB">
        <w:rPr>
          <w:color w:val="auto"/>
        </w:rPr>
        <w:t xml:space="preserve"> </w:t>
      </w:r>
      <w:r w:rsidR="00CA76FE">
        <w:rPr>
          <w:color w:val="auto"/>
        </w:rPr>
        <w:t>point)</w:t>
      </w:r>
      <w:r w:rsidR="00795DEF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Cut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1</w:t>
      </w:r>
      <w:r w:rsidR="00EC5DAC">
        <w:rPr>
          <w:color w:val="auto"/>
        </w:rPr>
        <w:t xml:space="preserve"> mL</w:t>
      </w:r>
      <w:r w:rsidR="00102DCB">
        <w:rPr>
          <w:color w:val="auto"/>
        </w:rPr>
        <w:t xml:space="preserve"> </w:t>
      </w:r>
      <w:r w:rsidR="00795DEF" w:rsidRPr="001D5164">
        <w:rPr>
          <w:color w:val="auto"/>
        </w:rPr>
        <w:t>pipett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ips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enlarg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ip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diameter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ca.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3-4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mm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a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razor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blade.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Autoclav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ips.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  <w:highlight w:val="yellow"/>
        </w:rPr>
        <w:t>Create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template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holder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plating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three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rows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per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square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Petri </w:t>
      </w:r>
      <w:r w:rsidR="0077488F" w:rsidRPr="001D5164">
        <w:rPr>
          <w:color w:val="auto"/>
          <w:highlight w:val="yellow"/>
        </w:rPr>
        <w:t>dish</w:t>
      </w:r>
      <w:r w:rsidR="00102DCB">
        <w:rPr>
          <w:color w:val="auto"/>
          <w:highlight w:val="yellow"/>
        </w:rPr>
        <w:t xml:space="preserve"> </w:t>
      </w:r>
      <w:r w:rsidR="0077488F" w:rsidRPr="001D5164">
        <w:rPr>
          <w:color w:val="auto"/>
          <w:highlight w:val="yellow"/>
        </w:rPr>
        <w:t>lids.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Prepar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a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laminar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flow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hood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provide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a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sterile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work</w:t>
      </w:r>
      <w:r w:rsidR="00102DCB">
        <w:rPr>
          <w:color w:val="auto"/>
        </w:rPr>
        <w:t xml:space="preserve"> </w:t>
      </w:r>
      <w:r w:rsidR="0077488F" w:rsidRPr="001D5164">
        <w:rPr>
          <w:color w:val="auto"/>
        </w:rPr>
        <w:t>environment</w:t>
      </w:r>
      <w:r w:rsidR="00102DCB">
        <w:rPr>
          <w:color w:val="auto"/>
        </w:rPr>
        <w:t xml:space="preserve"> </w:t>
      </w:r>
      <w:r w:rsidR="00CE3A6E" w:rsidRPr="001D5164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CE3A6E" w:rsidRPr="001D5164">
        <w:rPr>
          <w:color w:val="auto"/>
        </w:rPr>
        <w:t>label</w:t>
      </w:r>
      <w:r w:rsidR="00102DCB">
        <w:rPr>
          <w:color w:val="auto"/>
        </w:rPr>
        <w:t xml:space="preserve"> </w:t>
      </w:r>
      <w:r w:rsidR="00CE3A6E" w:rsidRPr="001D516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CE3A6E" w:rsidRPr="001D5164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452616" w:rsidRPr="001D5164">
        <w:rPr>
          <w:color w:val="auto"/>
        </w:rPr>
        <w:t>processed.</w:t>
      </w:r>
      <w:r w:rsidR="00102DCB">
        <w:rPr>
          <w:color w:val="auto"/>
        </w:rPr>
        <w:t xml:space="preserve"> </w:t>
      </w:r>
    </w:p>
    <w:p w14:paraId="59EE2A7E" w14:textId="77777777" w:rsidR="00EC5DAC" w:rsidRPr="001D5164" w:rsidRDefault="00EC5DAC" w:rsidP="00E60610">
      <w:pPr>
        <w:pStyle w:val="ListParagraph"/>
        <w:ind w:left="0"/>
        <w:rPr>
          <w:color w:val="auto"/>
        </w:rPr>
      </w:pPr>
    </w:p>
    <w:p w14:paraId="02F7F253" w14:textId="304B063F" w:rsidR="0077488F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If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many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are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processed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same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time,</w:t>
      </w:r>
      <w:r w:rsidR="00102DCB">
        <w:rPr>
          <w:color w:val="auto"/>
        </w:rPr>
        <w:t xml:space="preserve"> </w:t>
      </w:r>
      <w:r w:rsidR="00CE3A6E">
        <w:rPr>
          <w:color w:val="auto"/>
        </w:rPr>
        <w:t>colored</w:t>
      </w:r>
      <w:r w:rsidR="00102DCB">
        <w:rPr>
          <w:color w:val="auto"/>
        </w:rPr>
        <w:t xml:space="preserve"> </w:t>
      </w:r>
      <w:r w:rsidR="00BB6B20">
        <w:rPr>
          <w:color w:val="auto"/>
        </w:rPr>
        <w:t>labels</w:t>
      </w:r>
      <w:r w:rsidR="00102DCB">
        <w:rPr>
          <w:color w:val="auto"/>
        </w:rPr>
        <w:t xml:space="preserve"> </w:t>
      </w:r>
      <w:r w:rsidR="00CE3A6E">
        <w:rPr>
          <w:color w:val="auto"/>
        </w:rPr>
        <w:t>can</w:t>
      </w:r>
      <w:r w:rsidR="00102DCB">
        <w:rPr>
          <w:color w:val="auto"/>
        </w:rPr>
        <w:t xml:space="preserve"> </w:t>
      </w:r>
      <w:r w:rsidR="00CE3A6E">
        <w:rPr>
          <w:color w:val="auto"/>
        </w:rPr>
        <w:t>speed</w:t>
      </w:r>
      <w:r w:rsidR="00102DCB">
        <w:rPr>
          <w:color w:val="auto"/>
        </w:rPr>
        <w:t xml:space="preserve"> </w:t>
      </w:r>
      <w:r w:rsidR="00CE3A6E">
        <w:rPr>
          <w:color w:val="auto"/>
        </w:rPr>
        <w:t>up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77488F" w:rsidRPr="006B6667">
        <w:rPr>
          <w:color w:val="auto"/>
        </w:rPr>
        <w:t>labeling.</w:t>
      </w:r>
      <w:r w:rsidR="00102DCB">
        <w:rPr>
          <w:color w:val="auto"/>
        </w:rPr>
        <w:t xml:space="preserve"> </w:t>
      </w:r>
    </w:p>
    <w:p w14:paraId="1BD1BB6E" w14:textId="77777777" w:rsidR="00EC5DAC" w:rsidRPr="006B6667" w:rsidRDefault="00EC5DAC" w:rsidP="00E60610">
      <w:pPr>
        <w:contextualSpacing/>
        <w:rPr>
          <w:color w:val="auto"/>
        </w:rPr>
      </w:pPr>
    </w:p>
    <w:p w14:paraId="41A577EE" w14:textId="1C1F4B82" w:rsidR="00452616" w:rsidRDefault="00452616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mpt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ga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lat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empl</w:t>
      </w:r>
      <w:r w:rsidR="0077488F" w:rsidRPr="006B6667">
        <w:rPr>
          <w:color w:val="auto"/>
          <w:highlight w:val="yellow"/>
        </w:rPr>
        <w:t>ate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holder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istribu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mbib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even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re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ws</w:t>
      </w:r>
      <w:r w:rsidR="0077488F"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P</w:t>
      </w:r>
      <w:r w:rsidRPr="006B6667">
        <w:rPr>
          <w:color w:val="auto"/>
          <w:highlight w:val="yellow"/>
        </w:rPr>
        <w:t>la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processed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plates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stacks</w:t>
      </w:r>
      <w:r w:rsidR="00102DCB">
        <w:rPr>
          <w:color w:val="auto"/>
          <w:highlight w:val="yellow"/>
        </w:rPr>
        <w:t xml:space="preserve"> </w:t>
      </w:r>
      <w:r w:rsidR="0077488F" w:rsidRPr="006B6667">
        <w:rPr>
          <w:color w:val="auto"/>
          <w:highlight w:val="yellow"/>
        </w:rPr>
        <w:t>in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87079E" w:rsidRPr="006B6667">
        <w:rPr>
          <w:color w:val="auto"/>
          <w:highlight w:val="yellow"/>
        </w:rPr>
        <w:t>laminar</w:t>
      </w:r>
      <w:r w:rsidR="00102DCB">
        <w:rPr>
          <w:color w:val="auto"/>
          <w:highlight w:val="yellow"/>
        </w:rPr>
        <w:t xml:space="preserve"> </w:t>
      </w:r>
      <w:r w:rsidR="0087079E" w:rsidRPr="006B6667">
        <w:rPr>
          <w:color w:val="auto"/>
          <w:highlight w:val="yellow"/>
        </w:rPr>
        <w:t>flow</w:t>
      </w:r>
      <w:r w:rsidR="00EC5DAC">
        <w:rPr>
          <w:color w:val="auto"/>
          <w:highlight w:val="yellow"/>
        </w:rPr>
        <w:t xml:space="preserve"> until</w:t>
      </w:r>
      <w:r w:rsidR="00102DCB">
        <w:rPr>
          <w:color w:val="auto"/>
          <w:highlight w:val="yellow"/>
        </w:rPr>
        <w:t xml:space="preserve"> </w:t>
      </w:r>
      <w:r w:rsidR="0087079E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87079E"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are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dry</w:t>
      </w:r>
      <w:r w:rsidR="00EC5DAC">
        <w:rPr>
          <w:color w:val="auto"/>
          <w:highlight w:val="yellow"/>
        </w:rPr>
        <w:t xml:space="preserve"> (</w:t>
      </w:r>
      <w:r w:rsidR="003F13A1">
        <w:rPr>
          <w:color w:val="auto"/>
          <w:highlight w:val="yellow"/>
        </w:rPr>
        <w:t>i.e.</w:t>
      </w:r>
      <w:r w:rsidR="00EC5DAC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stick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agar</w:t>
      </w:r>
      <w:r w:rsidR="00102DCB">
        <w:rPr>
          <w:color w:val="auto"/>
          <w:highlight w:val="yellow"/>
        </w:rPr>
        <w:t xml:space="preserve"> </w:t>
      </w:r>
      <w:r w:rsidR="003F13A1">
        <w:rPr>
          <w:color w:val="auto"/>
          <w:highlight w:val="yellow"/>
        </w:rPr>
        <w:t>surface</w:t>
      </w:r>
      <w:r w:rsidR="00EC5DAC">
        <w:rPr>
          <w:color w:val="auto"/>
          <w:highlight w:val="yellow"/>
        </w:rPr>
        <w:t>)</w:t>
      </w:r>
      <w:r w:rsidR="0087079E" w:rsidRPr="006B6667">
        <w:rPr>
          <w:color w:val="auto"/>
          <w:highlight w:val="yellow"/>
        </w:rPr>
        <w:t>.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Do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leave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="003F13A1">
        <w:rPr>
          <w:color w:val="auto"/>
        </w:rPr>
        <w:t>longer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agar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will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dry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out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87079E" w:rsidRPr="006B6667">
        <w:rPr>
          <w:color w:val="auto"/>
        </w:rPr>
        <w:t>well.</w:t>
      </w:r>
    </w:p>
    <w:p w14:paraId="27DCE6D3" w14:textId="77777777" w:rsidR="00EC5DAC" w:rsidRPr="006B6667" w:rsidRDefault="00EC5DAC" w:rsidP="00E60610">
      <w:pPr>
        <w:pStyle w:val="ListParagraph"/>
        <w:ind w:left="0"/>
        <w:rPr>
          <w:color w:val="auto"/>
        </w:rPr>
      </w:pPr>
    </w:p>
    <w:p w14:paraId="0EFE327E" w14:textId="6AAA65A2" w:rsidR="0087079E" w:rsidRPr="001D5164" w:rsidRDefault="00795DEF" w:rsidP="00E60610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6B6667">
        <w:rPr>
          <w:color w:val="auto"/>
          <w:highlight w:val="yellow"/>
        </w:rPr>
        <w:t>On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e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r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ufficient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ry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los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li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a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icropor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ape.</w:t>
      </w:r>
      <w:r w:rsidR="00102DCB">
        <w:rPr>
          <w:color w:val="auto"/>
          <w:highlight w:val="yellow"/>
        </w:rPr>
        <w:t xml:space="preserve"> </w:t>
      </w:r>
      <w:r w:rsidR="00371D82">
        <w:rPr>
          <w:color w:val="auto"/>
        </w:rPr>
        <w:t>Stratify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seeds</w:t>
      </w:r>
      <w:r w:rsidR="00102DCB">
        <w:rPr>
          <w:color w:val="auto"/>
        </w:rPr>
        <w:t xml:space="preserve"> </w:t>
      </w:r>
      <w:r w:rsidRPr="001D5164">
        <w:rPr>
          <w:color w:val="auto"/>
        </w:rPr>
        <w:t>for</w:t>
      </w:r>
      <w:r w:rsidR="00102DCB">
        <w:rPr>
          <w:color w:val="auto"/>
        </w:rPr>
        <w:t xml:space="preserve"> </w:t>
      </w:r>
      <w:r w:rsidRPr="001D5164">
        <w:rPr>
          <w:color w:val="auto"/>
        </w:rPr>
        <w:t>two</w:t>
      </w:r>
      <w:r w:rsidR="00102DCB">
        <w:rPr>
          <w:color w:val="auto"/>
        </w:rPr>
        <w:t xml:space="preserve"> </w:t>
      </w:r>
      <w:r w:rsidRPr="001D5164">
        <w:rPr>
          <w:color w:val="auto"/>
        </w:rPr>
        <w:t>days</w:t>
      </w:r>
      <w:r w:rsidR="00102DCB">
        <w:rPr>
          <w:color w:val="auto"/>
        </w:rPr>
        <w:t xml:space="preserve"> </w:t>
      </w:r>
      <w:r w:rsidRPr="001D5164">
        <w:rPr>
          <w:color w:val="auto"/>
        </w:rPr>
        <w:t>at</w:t>
      </w:r>
      <w:r w:rsidR="00102DCB">
        <w:rPr>
          <w:color w:val="auto"/>
        </w:rPr>
        <w:t xml:space="preserve"> </w:t>
      </w:r>
      <w:r w:rsidRPr="001D5164">
        <w:rPr>
          <w:color w:val="auto"/>
        </w:rPr>
        <w:t>4</w:t>
      </w:r>
      <w:r w:rsidR="00EC5DAC">
        <w:rPr>
          <w:color w:val="auto"/>
        </w:rPr>
        <w:t xml:space="preserve"> </w:t>
      </w:r>
      <w:r w:rsidRPr="001D5164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dark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afterwards</w:t>
      </w:r>
      <w:r w:rsidR="00102DCB">
        <w:rPr>
          <w:color w:val="auto"/>
        </w:rPr>
        <w:t xml:space="preserve"> </w:t>
      </w:r>
      <w:r w:rsidR="0087079E" w:rsidRPr="001D5164">
        <w:rPr>
          <w:color w:val="auto"/>
        </w:rPr>
        <w:t>place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them</w:t>
      </w:r>
      <w:r w:rsidR="00102DCB">
        <w:rPr>
          <w:color w:val="auto"/>
        </w:rPr>
        <w:t xml:space="preserve"> </w:t>
      </w:r>
      <w:r w:rsidR="0087079E" w:rsidRPr="001D5164">
        <w:rPr>
          <w:color w:val="auto"/>
        </w:rPr>
        <w:t>into</w:t>
      </w:r>
      <w:r w:rsidR="00102DCB">
        <w:rPr>
          <w:color w:val="auto"/>
        </w:rPr>
        <w:t xml:space="preserve"> </w:t>
      </w:r>
      <w:r w:rsidR="004E1C3B" w:rsidRPr="001D5164">
        <w:rPr>
          <w:color w:val="auto"/>
        </w:rPr>
        <w:t>a</w:t>
      </w:r>
      <w:r w:rsidR="00102DCB">
        <w:rPr>
          <w:color w:val="auto"/>
        </w:rPr>
        <w:t xml:space="preserve"> </w:t>
      </w:r>
      <w:r w:rsidR="0087079E" w:rsidRPr="001D5164">
        <w:rPr>
          <w:color w:val="auto"/>
        </w:rPr>
        <w:t>growth</w:t>
      </w:r>
      <w:r w:rsidR="00102DCB">
        <w:rPr>
          <w:color w:val="auto"/>
        </w:rPr>
        <w:t xml:space="preserve"> </w:t>
      </w:r>
      <w:r w:rsidR="0087079E" w:rsidRPr="001D5164">
        <w:rPr>
          <w:color w:val="auto"/>
        </w:rPr>
        <w:t>chamber</w:t>
      </w:r>
      <w:r w:rsidR="004E1C3B" w:rsidRPr="001D5164">
        <w:rPr>
          <w:color w:val="auto"/>
        </w:rPr>
        <w:t>.</w:t>
      </w:r>
    </w:p>
    <w:p w14:paraId="1EF47C54" w14:textId="77777777" w:rsidR="00A759F5" w:rsidRPr="006B6667" w:rsidRDefault="00A759F5" w:rsidP="00E60610">
      <w:pPr>
        <w:pStyle w:val="ListParagraph"/>
        <w:ind w:left="0"/>
        <w:rPr>
          <w:color w:val="auto"/>
        </w:rPr>
      </w:pPr>
    </w:p>
    <w:p w14:paraId="25094E92" w14:textId="25B525DC" w:rsidR="00015F81" w:rsidRPr="006B6667" w:rsidRDefault="00015F81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T</w:t>
      </w:r>
      <w:r w:rsidR="00A765C8" w:rsidRPr="006B6667">
        <w:rPr>
          <w:b/>
          <w:color w:val="auto"/>
        </w:rPr>
        <w:t>issue</w:t>
      </w:r>
      <w:r w:rsidR="00102DCB">
        <w:rPr>
          <w:b/>
          <w:color w:val="auto"/>
        </w:rPr>
        <w:t xml:space="preserve"> </w:t>
      </w:r>
      <w:r w:rsidR="00A765C8" w:rsidRPr="006B6667">
        <w:rPr>
          <w:b/>
          <w:color w:val="auto"/>
        </w:rPr>
        <w:t>treatment</w:t>
      </w:r>
      <w:r w:rsidR="00102DCB">
        <w:rPr>
          <w:b/>
          <w:color w:val="auto"/>
        </w:rPr>
        <w:t xml:space="preserve"> </w:t>
      </w:r>
      <w:r w:rsidR="00A765C8" w:rsidRPr="006B6667">
        <w:rPr>
          <w:b/>
          <w:color w:val="auto"/>
        </w:rPr>
        <w:t>(optional)</w:t>
      </w:r>
    </w:p>
    <w:p w14:paraId="11043A58" w14:textId="77777777" w:rsidR="001829A3" w:rsidRPr="006B6667" w:rsidRDefault="001829A3" w:rsidP="00E60610">
      <w:pPr>
        <w:pStyle w:val="ListParagraph"/>
        <w:ind w:left="0"/>
        <w:rPr>
          <w:b/>
          <w:color w:val="auto"/>
        </w:rPr>
      </w:pPr>
    </w:p>
    <w:p w14:paraId="109786DF" w14:textId="77A06B4D" w:rsidR="004E1C3B" w:rsidRPr="004206B2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protocol,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w</w:t>
      </w:r>
      <w:r w:rsidR="004E1C3B" w:rsidRPr="004206B2">
        <w:rPr>
          <w:color w:val="auto"/>
        </w:rPr>
        <w:t>e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outline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8726EC" w:rsidRPr="004206B2">
        <w:rPr>
          <w:color w:val="auto"/>
        </w:rPr>
        <w:t>exogenous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treatment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4E1C3B" w:rsidRPr="004206B2">
        <w:rPr>
          <w:i/>
          <w:iCs/>
          <w:color w:val="auto"/>
        </w:rPr>
        <w:t>Arabidopsis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roots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synthetic</w:t>
      </w:r>
      <w:r w:rsidR="00102DCB">
        <w:rPr>
          <w:color w:val="auto"/>
        </w:rPr>
        <w:t xml:space="preserve"> </w:t>
      </w:r>
      <w:r w:rsidR="00E94BFA" w:rsidRPr="004206B2">
        <w:rPr>
          <w:color w:val="auto"/>
        </w:rPr>
        <w:t>auxin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variant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NAA</w:t>
      </w:r>
      <w:r w:rsidR="004E1C3B" w:rsidRPr="004206B2">
        <w:rPr>
          <w:color w:val="auto"/>
        </w:rPr>
        <w:t>.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Depending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E1C3B" w:rsidRPr="004206B2">
        <w:rPr>
          <w:color w:val="auto"/>
        </w:rPr>
        <w:t>experimental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question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hand,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part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needs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adjusted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or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can</w:t>
      </w:r>
      <w:r w:rsidR="00102DCB">
        <w:rPr>
          <w:color w:val="auto"/>
        </w:rPr>
        <w:t xml:space="preserve"> </w:t>
      </w:r>
      <w:r w:rsidR="00392E57" w:rsidRPr="004206B2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omitted</w:t>
      </w:r>
      <w:r w:rsidR="00102DCB">
        <w:rPr>
          <w:color w:val="auto"/>
        </w:rPr>
        <w:t xml:space="preserve"> </w:t>
      </w:r>
      <w:r w:rsidR="00C87F88" w:rsidRPr="004206B2">
        <w:rPr>
          <w:color w:val="auto"/>
        </w:rPr>
        <w:t>entirely.</w:t>
      </w:r>
      <w:r w:rsidR="00102DCB">
        <w:rPr>
          <w:color w:val="auto"/>
        </w:rPr>
        <w:t xml:space="preserve"> </w:t>
      </w:r>
    </w:p>
    <w:p w14:paraId="5B3583A7" w14:textId="77777777" w:rsidR="004E1C3B" w:rsidRPr="006B6667" w:rsidRDefault="004E1C3B" w:rsidP="00E60610">
      <w:pPr>
        <w:pStyle w:val="ListParagraph"/>
        <w:ind w:left="0"/>
        <w:rPr>
          <w:b/>
          <w:color w:val="auto"/>
        </w:rPr>
      </w:pPr>
    </w:p>
    <w:p w14:paraId="7CAD27E3" w14:textId="60416833" w:rsidR="001829A3" w:rsidRDefault="00C87F88" w:rsidP="00B05136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F75CA2">
        <w:rPr>
          <w:color w:val="auto"/>
          <w:highlight w:val="yellow"/>
        </w:rPr>
        <w:t>Prepare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strips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paper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1.5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–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2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cm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height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10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cm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F75CA2">
        <w:rPr>
          <w:color w:val="auto"/>
          <w:highlight w:val="yellow"/>
        </w:rPr>
        <w:t>length.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Extended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incubation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times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require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be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autoclaved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prior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774270" w:rsidRPr="00F75CA2">
        <w:rPr>
          <w:color w:val="auto"/>
          <w:highlight w:val="yellow"/>
        </w:rPr>
        <w:t>use.</w:t>
      </w:r>
      <w:r w:rsidR="00102DCB">
        <w:rPr>
          <w:color w:val="auto"/>
          <w:highlight w:val="yellow"/>
        </w:rPr>
        <w:t xml:space="preserve"> </w:t>
      </w:r>
    </w:p>
    <w:p w14:paraId="793F7B66" w14:textId="77777777" w:rsidR="00EC5DAC" w:rsidRPr="00F75CA2" w:rsidRDefault="00EC5DAC" w:rsidP="00E60610">
      <w:pPr>
        <w:pStyle w:val="ListParagraph"/>
        <w:ind w:left="0"/>
        <w:rPr>
          <w:color w:val="auto"/>
          <w:highlight w:val="yellow"/>
        </w:rPr>
      </w:pPr>
    </w:p>
    <w:p w14:paraId="07995D1B" w14:textId="2B99F81F" w:rsidR="001829A3" w:rsidRDefault="00A765C8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lastRenderedPageBreak/>
        <w:t>Remov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micropor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ap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from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l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at</w:t>
      </w:r>
      <w:r w:rsidR="00102DCB">
        <w:rPr>
          <w:color w:val="auto"/>
        </w:rPr>
        <w:t xml:space="preserve"> </w:t>
      </w:r>
      <w:proofErr w:type="gramStart"/>
      <w:r w:rsidRPr="006B6667">
        <w:rPr>
          <w:color w:val="auto"/>
        </w:rPr>
        <w:t>hav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o</w:t>
      </w:r>
      <w:proofErr w:type="gramEnd"/>
      <w:r w:rsidR="00102DCB">
        <w:rPr>
          <w:color w:val="auto"/>
        </w:rPr>
        <w:t xml:space="preserve"> </w:t>
      </w:r>
      <w:r w:rsidRPr="006B6667">
        <w:rPr>
          <w:color w:val="auto"/>
        </w:rPr>
        <w:t>undergo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hormon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reatment.</w:t>
      </w:r>
      <w:r w:rsidR="00102DCB">
        <w:rPr>
          <w:color w:val="auto"/>
        </w:rPr>
        <w:t xml:space="preserve"> </w:t>
      </w:r>
      <w:r w:rsidR="00774270" w:rsidRPr="008C716A">
        <w:rPr>
          <w:color w:val="auto"/>
          <w:highlight w:val="yellow"/>
        </w:rPr>
        <w:t>Dilute</w:t>
      </w:r>
      <w:r w:rsidR="00102DCB">
        <w:rPr>
          <w:color w:val="auto"/>
          <w:highlight w:val="yellow"/>
        </w:rPr>
        <w:t xml:space="preserve"> </w:t>
      </w:r>
      <w:r w:rsidR="00BB6B20" w:rsidRPr="008C716A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1</w:t>
      </w:r>
      <w:r w:rsidR="00BB6B20" w:rsidRPr="008C716A">
        <w:rPr>
          <w:color w:val="auto"/>
          <w:highlight w:val="yellow"/>
        </w:rPr>
        <w:t>0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mM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NAA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(</w:t>
      </w:r>
      <w:r w:rsidR="006B6667" w:rsidRPr="008C716A">
        <w:rPr>
          <w:color w:val="auto"/>
          <w:highlight w:val="yellow"/>
        </w:rPr>
        <w:t>dissolved</w:t>
      </w:r>
      <w:r w:rsidR="00102DCB">
        <w:rPr>
          <w:color w:val="auto"/>
          <w:highlight w:val="yellow"/>
        </w:rPr>
        <w:t xml:space="preserve"> </w:t>
      </w:r>
      <w:r w:rsidR="00392E57" w:rsidRPr="008C716A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DMSO)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1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L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liquid,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autoclaved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½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MS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solution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(pH</w:t>
      </w:r>
      <w:r w:rsidR="00102DCB">
        <w:rPr>
          <w:color w:val="auto"/>
          <w:highlight w:val="yellow"/>
        </w:rPr>
        <w:t xml:space="preserve"> </w:t>
      </w:r>
      <w:r w:rsidR="00774270" w:rsidRPr="008C716A">
        <w:rPr>
          <w:color w:val="auto"/>
          <w:highlight w:val="yellow"/>
        </w:rPr>
        <w:t>5.8)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soak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paper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solution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(10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µM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NAA).</w:t>
      </w:r>
      <w:r w:rsidR="00102DCB">
        <w:rPr>
          <w:color w:val="auto"/>
          <w:highlight w:val="yellow"/>
        </w:rPr>
        <w:t xml:space="preserve"> </w:t>
      </w:r>
    </w:p>
    <w:p w14:paraId="50500F05" w14:textId="77777777" w:rsidR="00EC5DAC" w:rsidRPr="008C716A" w:rsidRDefault="00EC5DAC" w:rsidP="00E60610">
      <w:pPr>
        <w:pStyle w:val="ListParagraph"/>
        <w:ind w:left="0"/>
        <w:rPr>
          <w:color w:val="auto"/>
        </w:rPr>
      </w:pPr>
    </w:p>
    <w:p w14:paraId="43CFFF1A" w14:textId="487654DD" w:rsidR="00A765C8" w:rsidRPr="008C716A" w:rsidRDefault="00A765C8" w:rsidP="00E60610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6B6667">
        <w:rPr>
          <w:color w:val="auto"/>
          <w:highlight w:val="yellow"/>
        </w:rPr>
        <w:t>Us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weezer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pp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trip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ap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w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ots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ent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us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inger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emov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i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ubbles.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Empty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excess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liquid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from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plate,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clos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lid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label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ime.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extended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incubation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imes</w:t>
      </w:r>
      <w:r w:rsidR="0028362F" w:rsidRPr="008C716A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plates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back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growth</w:t>
      </w:r>
      <w:r w:rsidR="00102DCB">
        <w:rPr>
          <w:color w:val="auto"/>
          <w:highlight w:val="yellow"/>
        </w:rPr>
        <w:t xml:space="preserve"> </w:t>
      </w:r>
      <w:r w:rsidRPr="008C716A">
        <w:rPr>
          <w:color w:val="auto"/>
          <w:highlight w:val="yellow"/>
        </w:rPr>
        <w:t>chamber.</w:t>
      </w:r>
    </w:p>
    <w:p w14:paraId="71A414FE" w14:textId="77777777" w:rsidR="00BA625C" w:rsidRPr="00A8529D" w:rsidRDefault="00BA625C" w:rsidP="00E60610">
      <w:pPr>
        <w:contextualSpacing/>
        <w:rPr>
          <w:color w:val="auto"/>
          <w:highlight w:val="yellow"/>
        </w:rPr>
      </w:pPr>
    </w:p>
    <w:p w14:paraId="0A66358D" w14:textId="6664CDCC" w:rsidR="00A765C8" w:rsidRPr="006B6667" w:rsidRDefault="00A765C8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Harvesting</w:t>
      </w:r>
    </w:p>
    <w:p w14:paraId="385E5CA2" w14:textId="77777777" w:rsidR="00A765C8" w:rsidRDefault="00A765C8" w:rsidP="00E60610">
      <w:pPr>
        <w:contextualSpacing/>
        <w:rPr>
          <w:b/>
          <w:color w:val="auto"/>
        </w:rPr>
      </w:pPr>
    </w:p>
    <w:p w14:paraId="367ADCB5" w14:textId="77110B55" w:rsidR="008726EC" w:rsidRDefault="006B6667" w:rsidP="00B05136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Retrieve</w:t>
      </w:r>
      <w:r w:rsidR="00102DCB">
        <w:rPr>
          <w:color w:val="auto"/>
        </w:rPr>
        <w:t xml:space="preserve"> </w:t>
      </w:r>
      <w:r w:rsidR="004F1034" w:rsidRPr="006B6667">
        <w:rPr>
          <w:color w:val="auto"/>
        </w:rPr>
        <w:t>plates</w:t>
      </w:r>
      <w:r w:rsidR="00102DCB">
        <w:rPr>
          <w:color w:val="auto"/>
        </w:rPr>
        <w:t xml:space="preserve"> </w:t>
      </w:r>
      <w:r w:rsidR="00905DD1" w:rsidRPr="006B6667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905DD1" w:rsidRPr="006B6667">
        <w:rPr>
          <w:color w:val="auto"/>
        </w:rPr>
        <w:t>each</w:t>
      </w:r>
      <w:r w:rsidR="00102DCB">
        <w:rPr>
          <w:color w:val="auto"/>
        </w:rPr>
        <w:t xml:space="preserve"> </w:t>
      </w:r>
      <w:r w:rsidR="004F1034" w:rsidRPr="006B6667">
        <w:rPr>
          <w:color w:val="auto"/>
        </w:rPr>
        <w:t>biological</w:t>
      </w:r>
      <w:r w:rsidR="00102DCB">
        <w:rPr>
          <w:color w:val="auto"/>
        </w:rPr>
        <w:t xml:space="preserve"> </w:t>
      </w:r>
      <w:r w:rsidR="004F1034" w:rsidRPr="006B6667">
        <w:rPr>
          <w:color w:val="auto"/>
        </w:rPr>
        <w:t>replicate/time</w:t>
      </w:r>
      <w:r w:rsidR="00102DCB">
        <w:rPr>
          <w:color w:val="auto"/>
        </w:rPr>
        <w:t xml:space="preserve"> </w:t>
      </w:r>
      <w:r w:rsidR="004F1034" w:rsidRPr="006B6667">
        <w:rPr>
          <w:color w:val="auto"/>
        </w:rPr>
        <w:t>point/treatment.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Collect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liquid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nitrogen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a</w:t>
      </w:r>
      <w:r w:rsidR="00102DCB">
        <w:rPr>
          <w:color w:val="auto"/>
        </w:rPr>
        <w:t xml:space="preserve"> </w:t>
      </w:r>
      <w:r w:rsidR="0058045B" w:rsidRPr="008C716A">
        <w:rPr>
          <w:color w:val="auto"/>
        </w:rPr>
        <w:t>clean</w:t>
      </w:r>
      <w:r w:rsidR="00102DCB">
        <w:rPr>
          <w:color w:val="auto"/>
        </w:rPr>
        <w:t xml:space="preserve"> </w:t>
      </w:r>
      <w:r w:rsidR="00392E57" w:rsidRPr="008C716A">
        <w:rPr>
          <w:color w:val="auto"/>
        </w:rPr>
        <w:t>D</w:t>
      </w:r>
      <w:r w:rsidR="004F1034" w:rsidRPr="008C716A">
        <w:rPr>
          <w:color w:val="auto"/>
        </w:rPr>
        <w:t>ewar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vessel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label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tubes</w:t>
      </w:r>
      <w:r w:rsidR="00102DCB">
        <w:rPr>
          <w:color w:val="auto"/>
        </w:rPr>
        <w:t xml:space="preserve"> </w:t>
      </w:r>
      <w:r w:rsidR="000F126C" w:rsidRPr="008C716A">
        <w:rPr>
          <w:color w:val="auto"/>
        </w:rPr>
        <w:t>(15</w:t>
      </w:r>
      <w:r w:rsidR="00102DCB">
        <w:rPr>
          <w:color w:val="auto"/>
        </w:rPr>
        <w:t xml:space="preserve"> </w:t>
      </w:r>
      <w:r w:rsidR="000F126C" w:rsidRPr="008C716A">
        <w:rPr>
          <w:color w:val="auto"/>
        </w:rPr>
        <w:t>or</w:t>
      </w:r>
      <w:r w:rsidR="00102DCB">
        <w:rPr>
          <w:color w:val="auto"/>
        </w:rPr>
        <w:t xml:space="preserve"> </w:t>
      </w:r>
      <w:r w:rsidR="000F126C" w:rsidRPr="008C716A">
        <w:rPr>
          <w:color w:val="auto"/>
        </w:rPr>
        <w:t>50</w:t>
      </w:r>
      <w:r w:rsidR="00EC5DAC">
        <w:rPr>
          <w:color w:val="auto"/>
        </w:rPr>
        <w:t xml:space="preserve"> mL</w:t>
      </w:r>
      <w:r w:rsidR="000F126C" w:rsidRPr="008C716A">
        <w:rPr>
          <w:color w:val="auto"/>
        </w:rPr>
        <w:t>)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different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tissue</w:t>
      </w:r>
      <w:r w:rsidR="00102DCB">
        <w:rPr>
          <w:color w:val="auto"/>
        </w:rPr>
        <w:t xml:space="preserve"> </w:t>
      </w:r>
      <w:r w:rsidR="004F1034" w:rsidRPr="008C716A">
        <w:rPr>
          <w:color w:val="auto"/>
        </w:rPr>
        <w:t>samples.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Prepare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a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Styrofoam</w:t>
      </w:r>
      <w:r w:rsidR="00102DCB">
        <w:rPr>
          <w:color w:val="auto"/>
        </w:rPr>
        <w:t xml:space="preserve"> </w:t>
      </w:r>
      <w:r w:rsidR="005C5754" w:rsidRPr="008C716A">
        <w:rPr>
          <w:color w:val="auto"/>
        </w:rPr>
        <w:t>holder.</w:t>
      </w:r>
      <w:r w:rsidR="00102DCB">
        <w:rPr>
          <w:color w:val="auto"/>
        </w:rPr>
        <w:t xml:space="preserve"> </w:t>
      </w:r>
    </w:p>
    <w:p w14:paraId="0F4D24F2" w14:textId="77777777" w:rsidR="00EC5DAC" w:rsidRPr="008C716A" w:rsidRDefault="00EC5DAC" w:rsidP="00E60610">
      <w:pPr>
        <w:pStyle w:val="ListParagraph"/>
        <w:ind w:left="0"/>
        <w:rPr>
          <w:color w:val="auto"/>
        </w:rPr>
      </w:pPr>
    </w:p>
    <w:p w14:paraId="123FCF7C" w14:textId="2DC2CD1A" w:rsidR="00EC5DAC" w:rsidRDefault="00850962" w:rsidP="00E60610">
      <w:pPr>
        <w:contextualSpacing/>
        <w:rPr>
          <w:color w:val="auto"/>
        </w:rPr>
      </w:pPr>
      <w:r w:rsidRPr="008726EC">
        <w:rPr>
          <w:color w:val="auto"/>
        </w:rPr>
        <w:t>CAUTION: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>Become familiar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liquid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nitrogen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handling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procedures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(aeration,</w:t>
      </w:r>
      <w:r w:rsidR="00102DCB">
        <w:rPr>
          <w:color w:val="auto"/>
        </w:rPr>
        <w:t xml:space="preserve"> </w:t>
      </w:r>
      <w:r w:rsidR="008726EC" w:rsidRPr="008726EC">
        <w:rPr>
          <w:color w:val="auto"/>
        </w:rPr>
        <w:t>frostbites</w:t>
      </w:r>
      <w:r w:rsidR="008726EC">
        <w:rPr>
          <w:color w:val="auto"/>
        </w:rPr>
        <w:t>,</w:t>
      </w:r>
      <w:r w:rsidR="00102DCB">
        <w:rPr>
          <w:color w:val="auto"/>
        </w:rPr>
        <w:t xml:space="preserve"> </w:t>
      </w:r>
      <w:r w:rsidR="008726EC">
        <w:rPr>
          <w:color w:val="auto"/>
        </w:rPr>
        <w:t>potentially</w:t>
      </w:r>
      <w:r w:rsidR="00102DCB">
        <w:rPr>
          <w:color w:val="auto"/>
        </w:rPr>
        <w:t xml:space="preserve"> </w:t>
      </w:r>
      <w:r w:rsidR="008726EC">
        <w:rPr>
          <w:color w:val="auto"/>
        </w:rPr>
        <w:t>exploding</w:t>
      </w:r>
      <w:r w:rsidR="00102DCB">
        <w:rPr>
          <w:color w:val="auto"/>
        </w:rPr>
        <w:t xml:space="preserve"> </w:t>
      </w:r>
      <w:r w:rsidR="008726EC">
        <w:rPr>
          <w:color w:val="auto"/>
        </w:rPr>
        <w:t>tubes</w:t>
      </w:r>
      <w:r w:rsidR="008726EC" w:rsidRPr="008726EC">
        <w:rPr>
          <w:color w:val="auto"/>
        </w:rPr>
        <w:t>)</w:t>
      </w:r>
      <w:r w:rsidRPr="008726EC">
        <w:rPr>
          <w:color w:val="auto"/>
        </w:rPr>
        <w:t>.</w:t>
      </w:r>
    </w:p>
    <w:p w14:paraId="57B1BE6D" w14:textId="77777777" w:rsidR="00EC5DAC" w:rsidRPr="008726EC" w:rsidRDefault="00EC5DAC" w:rsidP="00E60610">
      <w:pPr>
        <w:contextualSpacing/>
        <w:rPr>
          <w:color w:val="auto"/>
        </w:rPr>
      </w:pPr>
    </w:p>
    <w:p w14:paraId="09C90822" w14:textId="4B0A4BFA" w:rsidR="004F1034" w:rsidRDefault="00A765C8" w:rsidP="00B05136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6B6667">
        <w:rPr>
          <w:color w:val="auto"/>
          <w:highlight w:val="yellow"/>
        </w:rPr>
        <w:t>Ope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la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emov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aper</w:t>
      </w:r>
      <w:r w:rsidR="00102DCB">
        <w:rPr>
          <w:color w:val="auto"/>
          <w:highlight w:val="yellow"/>
        </w:rPr>
        <w:t xml:space="preserve"> </w:t>
      </w:r>
      <w:r w:rsidR="000F3A9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0F3A97">
        <w:rPr>
          <w:color w:val="auto"/>
          <w:highlight w:val="yellow"/>
        </w:rPr>
        <w:t>forceps</w:t>
      </w:r>
      <w:r w:rsidR="00EC5DAC">
        <w:rPr>
          <w:color w:val="auto"/>
          <w:highlight w:val="yellow"/>
        </w:rPr>
        <w:t>, being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arefu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no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etac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ot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ro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ga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urface.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surgical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blade</w:t>
      </w:r>
      <w:r w:rsidR="00EC5DAC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cut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once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per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row</w:t>
      </w:r>
      <w:r w:rsidR="00102DCB">
        <w:rPr>
          <w:color w:val="auto"/>
          <w:highlight w:val="yellow"/>
        </w:rPr>
        <w:t xml:space="preserve"> </w:t>
      </w:r>
      <w:r w:rsidR="005C5754" w:rsidRPr="00FA77A5">
        <w:rPr>
          <w:color w:val="auto"/>
          <w:highlight w:val="yellow"/>
        </w:rPr>
        <w:t>along</w:t>
      </w:r>
      <w:r w:rsidR="00102DCB">
        <w:rPr>
          <w:color w:val="auto"/>
          <w:highlight w:val="yellow"/>
        </w:rPr>
        <w:t xml:space="preserve"> </w:t>
      </w:r>
      <w:r w:rsidR="005C5754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5C5754" w:rsidRPr="00FA77A5">
        <w:rPr>
          <w:color w:val="auto"/>
          <w:highlight w:val="yellow"/>
        </w:rPr>
        <w:t>shoot-root-junction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single,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determined</w:t>
      </w:r>
      <w:r w:rsidR="00102DCB">
        <w:rPr>
          <w:color w:val="auto"/>
          <w:highlight w:val="yellow"/>
        </w:rPr>
        <w:t xml:space="preserve"> </w:t>
      </w:r>
      <w:r w:rsidR="004F1034" w:rsidRPr="00FA77A5">
        <w:rPr>
          <w:color w:val="auto"/>
          <w:highlight w:val="yellow"/>
        </w:rPr>
        <w:t>stroke.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Clean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5C5754" w:rsidRPr="00FA77A5">
        <w:rPr>
          <w:color w:val="auto"/>
          <w:highlight w:val="yellow"/>
        </w:rPr>
        <w:t>blades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between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exchange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frequently</w:t>
      </w:r>
      <w:r w:rsidR="00102DCB">
        <w:rPr>
          <w:color w:val="auto"/>
          <w:highlight w:val="yellow"/>
        </w:rPr>
        <w:t xml:space="preserve"> </w:t>
      </w:r>
      <w:r w:rsidR="004918E6" w:rsidRPr="00FA77A5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EC5DAC" w:rsidRPr="00FA77A5">
        <w:rPr>
          <w:color w:val="auto"/>
          <w:highlight w:val="yellow"/>
        </w:rPr>
        <w:t>guarant</w:t>
      </w:r>
      <w:r w:rsidR="00EC5DAC">
        <w:rPr>
          <w:color w:val="auto"/>
          <w:highlight w:val="yellow"/>
        </w:rPr>
        <w:t xml:space="preserve">ee </w:t>
      </w:r>
      <w:r w:rsidR="004918E6" w:rsidRPr="00FA77A5">
        <w:rPr>
          <w:color w:val="auto"/>
          <w:highlight w:val="yellow"/>
        </w:rPr>
        <w:t>sharpness</w:t>
      </w:r>
      <w:r w:rsidR="005C5754" w:rsidRPr="00FA77A5">
        <w:rPr>
          <w:color w:val="auto"/>
          <w:highlight w:val="yellow"/>
        </w:rPr>
        <w:t>.</w:t>
      </w:r>
    </w:p>
    <w:p w14:paraId="195E75E8" w14:textId="77777777" w:rsidR="00EC5DAC" w:rsidRPr="00FA77A5" w:rsidRDefault="00EC5DAC" w:rsidP="00E60610">
      <w:pPr>
        <w:pStyle w:val="ListParagraph"/>
        <w:ind w:left="0"/>
        <w:rPr>
          <w:color w:val="auto"/>
          <w:highlight w:val="yellow"/>
        </w:rPr>
      </w:pPr>
    </w:p>
    <w:p w14:paraId="536A869A" w14:textId="6B70F2B5" w:rsidR="00DF6B68" w:rsidRDefault="004F1034" w:rsidP="00B05136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weezers</w:t>
      </w:r>
      <w:r w:rsidR="00EC5DAC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wip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long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ot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w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ollec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re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undles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rab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ot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mpty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0F126C" w:rsidRPr="006B6667">
        <w:rPr>
          <w:color w:val="auto"/>
          <w:highlight w:val="yellow"/>
        </w:rPr>
        <w:t>50</w:t>
      </w:r>
      <w:r w:rsidR="00EC5DAC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</w:t>
      </w:r>
      <w:r w:rsidR="00EC5DAC">
        <w:rPr>
          <w:color w:val="auto"/>
          <w:highlight w:val="yellow"/>
        </w:rPr>
        <w:t>L</w:t>
      </w:r>
      <w:r w:rsidR="00102DCB">
        <w:rPr>
          <w:color w:val="auto"/>
          <w:highlight w:val="yellow"/>
        </w:rPr>
        <w:t xml:space="preserve"> </w:t>
      </w:r>
      <w:r w:rsidR="00357B3D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ill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li</w:t>
      </w:r>
      <w:r w:rsidR="00DF6B68" w:rsidRPr="006B6667">
        <w:rPr>
          <w:color w:val="auto"/>
          <w:highlight w:val="yellow"/>
        </w:rPr>
        <w:t>quid</w:t>
      </w:r>
      <w:r w:rsidR="00102DCB">
        <w:rPr>
          <w:color w:val="auto"/>
          <w:highlight w:val="yellow"/>
        </w:rPr>
        <w:t xml:space="preserve"> </w:t>
      </w:r>
      <w:r w:rsidR="00DF6B68" w:rsidRPr="006B6667">
        <w:rPr>
          <w:color w:val="auto"/>
          <w:highlight w:val="yellow"/>
        </w:rPr>
        <w:t>nitrogen</w:t>
      </w:r>
      <w:r w:rsidR="00102DCB">
        <w:rPr>
          <w:color w:val="auto"/>
          <w:highlight w:val="yellow"/>
        </w:rPr>
        <w:t xml:space="preserve"> </w:t>
      </w:r>
      <w:r w:rsidR="00DF6B68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1B4E79" w:rsidRPr="006B6667">
        <w:rPr>
          <w:color w:val="auto"/>
          <w:highlight w:val="yellow"/>
        </w:rPr>
        <w:t>snap</w:t>
      </w:r>
      <w:r w:rsidR="00102DCB">
        <w:rPr>
          <w:color w:val="auto"/>
          <w:highlight w:val="yellow"/>
        </w:rPr>
        <w:t xml:space="preserve"> </w:t>
      </w:r>
      <w:r w:rsidR="00DF6B68" w:rsidRPr="006B6667">
        <w:rPr>
          <w:color w:val="auto"/>
          <w:highlight w:val="yellow"/>
        </w:rPr>
        <w:t>freeze.</w:t>
      </w:r>
      <w:r w:rsidR="00102DCB">
        <w:rPr>
          <w:color w:val="auto"/>
          <w:highlight w:val="yellow"/>
        </w:rPr>
        <w:t xml:space="preserve"> </w:t>
      </w:r>
    </w:p>
    <w:p w14:paraId="3B842F91" w14:textId="77777777" w:rsidR="00EC5DAC" w:rsidRPr="006B6667" w:rsidRDefault="00EC5DAC" w:rsidP="00E60610">
      <w:pPr>
        <w:pStyle w:val="ListParagraph"/>
        <w:ind w:left="0"/>
        <w:rPr>
          <w:color w:val="auto"/>
          <w:highlight w:val="yellow"/>
        </w:rPr>
      </w:pPr>
    </w:p>
    <w:p w14:paraId="69292840" w14:textId="671BE816" w:rsidR="004F1034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Do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try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assemble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roots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into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dense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structures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(like</w:t>
      </w:r>
      <w:r w:rsidR="00102DCB">
        <w:rPr>
          <w:color w:val="auto"/>
        </w:rPr>
        <w:t xml:space="preserve"> </w:t>
      </w:r>
      <w:r w:rsidR="005C5754" w:rsidRPr="006B6667">
        <w:rPr>
          <w:color w:val="auto"/>
        </w:rPr>
        <w:t>balls)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they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are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difficult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grind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next</w:t>
      </w:r>
      <w:r w:rsidR="00102DCB">
        <w:rPr>
          <w:color w:val="auto"/>
        </w:rPr>
        <w:t xml:space="preserve"> </w:t>
      </w:r>
      <w:r w:rsidR="00DF6B68" w:rsidRPr="006B6667">
        <w:rPr>
          <w:color w:val="auto"/>
        </w:rPr>
        <w:t>step.</w:t>
      </w:r>
    </w:p>
    <w:p w14:paraId="25AD436B" w14:textId="77777777" w:rsidR="00EC5DAC" w:rsidRPr="006B6667" w:rsidRDefault="00EC5DAC" w:rsidP="00E60610">
      <w:pPr>
        <w:contextualSpacing/>
        <w:rPr>
          <w:color w:val="auto"/>
        </w:rPr>
      </w:pPr>
    </w:p>
    <w:p w14:paraId="5DAA177F" w14:textId="5A8C3996" w:rsidR="004F1034" w:rsidRPr="00FA77A5" w:rsidRDefault="004F1034" w:rsidP="00E60610">
      <w:pPr>
        <w:pStyle w:val="ListParagraph"/>
        <w:numPr>
          <w:ilvl w:val="1"/>
          <w:numId w:val="29"/>
        </w:numPr>
        <w:ind w:left="0" w:firstLine="0"/>
        <w:rPr>
          <w:color w:val="auto"/>
          <w:highlight w:val="yellow"/>
        </w:rPr>
      </w:pPr>
      <w:r w:rsidRPr="006B6667">
        <w:rPr>
          <w:color w:val="auto"/>
          <w:highlight w:val="yellow"/>
        </w:rPr>
        <w:t>Proce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lat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a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onstitu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</w:t>
      </w:r>
      <w:r w:rsidR="00644D25" w:rsidRPr="006B6667">
        <w:rPr>
          <w:color w:val="auto"/>
          <w:highlight w:val="yellow"/>
        </w:rPr>
        <w:t>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(in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order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incubation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imes)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pour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out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excess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liquid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nitrogen.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Use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lid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prevent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roots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from</w:t>
      </w:r>
      <w:r w:rsidR="00102DCB">
        <w:rPr>
          <w:color w:val="auto"/>
          <w:highlight w:val="yellow"/>
        </w:rPr>
        <w:t xml:space="preserve"> </w:t>
      </w:r>
      <w:r w:rsidR="00CA76FE">
        <w:rPr>
          <w:color w:val="auto"/>
          <w:highlight w:val="yellow"/>
        </w:rPr>
        <w:t>spilling.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hen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close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lid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collect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="00357B3D">
        <w:rPr>
          <w:color w:val="auto"/>
          <w:highlight w:val="yellow"/>
        </w:rPr>
        <w:t>tube</w:t>
      </w:r>
      <w:r w:rsidR="00357B3D" w:rsidRPr="006B6667">
        <w:rPr>
          <w:color w:val="auto"/>
          <w:highlight w:val="yellow"/>
        </w:rPr>
        <w:t>s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1B4E79" w:rsidRPr="006B6667">
        <w:rPr>
          <w:color w:val="auto"/>
          <w:highlight w:val="yellow"/>
        </w:rPr>
        <w:t>D</w:t>
      </w:r>
      <w:r w:rsidR="005C5754" w:rsidRPr="006B6667">
        <w:rPr>
          <w:color w:val="auto"/>
          <w:highlight w:val="yellow"/>
        </w:rPr>
        <w:t>ewar</w:t>
      </w:r>
      <w:r w:rsidR="00102DCB">
        <w:rPr>
          <w:color w:val="auto"/>
          <w:highlight w:val="yellow"/>
        </w:rPr>
        <w:t xml:space="preserve"> </w:t>
      </w:r>
      <w:r w:rsidR="005C5754" w:rsidRPr="006B6667">
        <w:rPr>
          <w:color w:val="auto"/>
          <w:highlight w:val="yellow"/>
        </w:rPr>
        <w:t>vessel.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Store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root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tissue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5C5754" w:rsidRPr="00FA77A5">
        <w:rPr>
          <w:color w:val="auto"/>
        </w:rPr>
        <w:t>-80</w:t>
      </w:r>
      <w:r w:rsidR="00EC5DAC">
        <w:rPr>
          <w:color w:val="auto"/>
        </w:rPr>
        <w:t xml:space="preserve"> </w:t>
      </w:r>
      <w:r w:rsidR="005C5754" w:rsidRPr="00FA77A5">
        <w:rPr>
          <w:color w:val="auto"/>
        </w:rPr>
        <w:t>°C.</w:t>
      </w:r>
      <w:r w:rsidR="00102DCB">
        <w:rPr>
          <w:color w:val="auto"/>
        </w:rPr>
        <w:t xml:space="preserve"> </w:t>
      </w:r>
    </w:p>
    <w:p w14:paraId="75CEA54E" w14:textId="77777777" w:rsidR="00A759F5" w:rsidRPr="006B6667" w:rsidRDefault="00A759F5" w:rsidP="00E60610">
      <w:pPr>
        <w:contextualSpacing/>
        <w:rPr>
          <w:b/>
          <w:color w:val="auto"/>
        </w:rPr>
      </w:pPr>
    </w:p>
    <w:p w14:paraId="67709DDB" w14:textId="49DBD742" w:rsidR="00A765C8" w:rsidRPr="006B6667" w:rsidRDefault="00A765C8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Immunopurification</w:t>
      </w:r>
    </w:p>
    <w:p w14:paraId="297FFF7D" w14:textId="77777777" w:rsidR="00A759F5" w:rsidRPr="006B6667" w:rsidRDefault="00A759F5" w:rsidP="00E60610">
      <w:pPr>
        <w:pStyle w:val="ListParagraph"/>
        <w:ind w:left="0"/>
        <w:rPr>
          <w:b/>
          <w:color w:val="auto"/>
        </w:rPr>
      </w:pPr>
    </w:p>
    <w:p w14:paraId="4AE02C9C" w14:textId="60BA1B4B" w:rsidR="00955245" w:rsidRPr="00305F1C" w:rsidRDefault="00EC5DAC" w:rsidP="00E60610">
      <w:pPr>
        <w:contextualSpacing/>
        <w:rPr>
          <w:b/>
          <w:color w:val="auto"/>
        </w:rPr>
      </w:pPr>
      <w:r>
        <w:rPr>
          <w:bCs/>
          <w:color w:val="auto"/>
        </w:rPr>
        <w:t>NOTE: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This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tep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ims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to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obtain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high</w:t>
      </w:r>
      <w:r w:rsidR="0028362F" w:rsidRPr="004206B2">
        <w:rPr>
          <w:bCs/>
          <w:color w:val="auto"/>
        </w:rPr>
        <w:t>-</w:t>
      </w:r>
      <w:r w:rsidR="004918E6" w:rsidRPr="004206B2">
        <w:rPr>
          <w:bCs/>
          <w:color w:val="auto"/>
        </w:rPr>
        <w:t>quality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TRAP/polysome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RNA.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Therefore,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strictly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follow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good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practice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advice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for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RNA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handling.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Perform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ll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teps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i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this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ectio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i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terile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bench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nd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clea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ll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equipment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nd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labware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with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RNase-removing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olutio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(</w:t>
      </w:r>
      <w:r w:rsidR="00305F1C" w:rsidRPr="00E60610">
        <w:rPr>
          <w:b/>
          <w:color w:val="auto"/>
        </w:rPr>
        <w:t>Table</w:t>
      </w:r>
      <w:r w:rsidR="00102DCB" w:rsidRPr="00E60610">
        <w:rPr>
          <w:b/>
          <w:color w:val="auto"/>
        </w:rPr>
        <w:t xml:space="preserve"> </w:t>
      </w:r>
      <w:r w:rsidR="00305F1C" w:rsidRPr="00E60610">
        <w:rPr>
          <w:b/>
          <w:color w:val="auto"/>
        </w:rPr>
        <w:t>of</w:t>
      </w:r>
      <w:r w:rsidR="00102DCB" w:rsidRPr="00E60610">
        <w:rPr>
          <w:b/>
          <w:color w:val="auto"/>
        </w:rPr>
        <w:t xml:space="preserve"> </w:t>
      </w:r>
      <w:r w:rsidR="00305F1C" w:rsidRPr="00E60610">
        <w:rPr>
          <w:b/>
          <w:color w:val="auto"/>
        </w:rPr>
        <w:t>Materials</w:t>
      </w:r>
      <w:r w:rsidR="00305F1C">
        <w:rPr>
          <w:bCs/>
          <w:color w:val="auto"/>
        </w:rPr>
        <w:t>).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Wear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gloves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and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change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them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immediately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whe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contaminated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with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ample,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ice,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or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other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sources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that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have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not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been</w:t>
      </w:r>
      <w:r w:rsidR="00102DCB">
        <w:rPr>
          <w:bCs/>
          <w:color w:val="auto"/>
        </w:rPr>
        <w:t xml:space="preserve"> </w:t>
      </w:r>
      <w:r w:rsidR="00305F1C">
        <w:rPr>
          <w:bCs/>
          <w:color w:val="auto"/>
        </w:rPr>
        <w:t>cleaned.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Since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this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is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a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very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crucial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aspect,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a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section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on</w:t>
      </w:r>
      <w:r w:rsidR="00102DCB">
        <w:rPr>
          <w:bCs/>
          <w:color w:val="auto"/>
        </w:rPr>
        <w:t xml:space="preserve"> </w:t>
      </w:r>
      <w:r w:rsidR="004918E6" w:rsidRPr="004206B2">
        <w:rPr>
          <w:bCs/>
          <w:color w:val="auto"/>
        </w:rPr>
        <w:t>equipment</w:t>
      </w:r>
      <w:r w:rsidR="00102DCB">
        <w:rPr>
          <w:bCs/>
          <w:color w:val="auto"/>
        </w:rPr>
        <w:t xml:space="preserve"> </w:t>
      </w:r>
      <w:r w:rsidR="00101083">
        <w:rPr>
          <w:bCs/>
          <w:color w:val="auto"/>
        </w:rPr>
        <w:t>reuse</w:t>
      </w:r>
      <w:r w:rsidR="00102DCB">
        <w:rPr>
          <w:bCs/>
          <w:color w:val="auto"/>
        </w:rPr>
        <w:t xml:space="preserve"> </w:t>
      </w:r>
      <w:r w:rsidR="006069AD" w:rsidRPr="004206B2">
        <w:rPr>
          <w:bCs/>
          <w:color w:val="auto"/>
        </w:rPr>
        <w:t>together</w:t>
      </w:r>
      <w:r w:rsidR="00102DCB">
        <w:rPr>
          <w:bCs/>
          <w:color w:val="auto"/>
        </w:rPr>
        <w:t xml:space="preserve"> </w:t>
      </w:r>
      <w:r w:rsidR="006069AD" w:rsidRPr="004206B2">
        <w:rPr>
          <w:bCs/>
          <w:color w:val="auto"/>
        </w:rPr>
        <w:t>with</w:t>
      </w:r>
      <w:r w:rsidR="00102DCB">
        <w:rPr>
          <w:bCs/>
          <w:color w:val="auto"/>
        </w:rPr>
        <w:t xml:space="preserve"> </w:t>
      </w:r>
      <w:r w:rsidR="006069AD" w:rsidRPr="004206B2">
        <w:rPr>
          <w:bCs/>
          <w:color w:val="auto"/>
        </w:rPr>
        <w:t>waste</w:t>
      </w:r>
      <w:r w:rsidR="00102DCB">
        <w:rPr>
          <w:bCs/>
          <w:color w:val="auto"/>
        </w:rPr>
        <w:t xml:space="preserve"> </w:t>
      </w:r>
      <w:r w:rsidR="006069AD" w:rsidRPr="004206B2">
        <w:rPr>
          <w:bCs/>
          <w:color w:val="auto"/>
        </w:rPr>
        <w:t>disposal</w:t>
      </w:r>
      <w:r w:rsidR="00102DCB">
        <w:rPr>
          <w:bCs/>
          <w:color w:val="auto"/>
        </w:rPr>
        <w:t xml:space="preserve"> </w:t>
      </w:r>
      <w:r w:rsidR="006069AD" w:rsidRPr="004206B2">
        <w:rPr>
          <w:bCs/>
          <w:color w:val="auto"/>
        </w:rPr>
        <w:t>advice</w:t>
      </w:r>
      <w:r>
        <w:rPr>
          <w:bCs/>
          <w:color w:val="auto"/>
        </w:rPr>
        <w:t xml:space="preserve"> is included</w:t>
      </w:r>
      <w:r w:rsidR="006069AD" w:rsidRPr="004206B2">
        <w:rPr>
          <w:bCs/>
          <w:color w:val="auto"/>
        </w:rPr>
        <w:t>.</w:t>
      </w:r>
    </w:p>
    <w:p w14:paraId="43CDE637" w14:textId="77777777" w:rsidR="00A759F5" w:rsidRPr="006B6667" w:rsidRDefault="00A759F5" w:rsidP="00E60610">
      <w:pPr>
        <w:pStyle w:val="ListParagraph"/>
        <w:ind w:left="0"/>
        <w:rPr>
          <w:b/>
          <w:color w:val="auto"/>
        </w:rPr>
      </w:pPr>
    </w:p>
    <w:p w14:paraId="1DCC6E9D" w14:textId="28A576D0" w:rsidR="001E65AA" w:rsidRDefault="001E65AA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>
        <w:rPr>
          <w:color w:val="auto"/>
        </w:rPr>
        <w:t>Buffer</w:t>
      </w:r>
      <w:r w:rsidR="00102DCB">
        <w:rPr>
          <w:color w:val="auto"/>
        </w:rPr>
        <w:t xml:space="preserve"> </w:t>
      </w:r>
      <w:r>
        <w:rPr>
          <w:color w:val="auto"/>
        </w:rPr>
        <w:t>preparation</w:t>
      </w:r>
    </w:p>
    <w:p w14:paraId="551B39CA" w14:textId="77777777" w:rsidR="001E65AA" w:rsidRPr="001E65AA" w:rsidRDefault="001E65AA" w:rsidP="00E60610">
      <w:pPr>
        <w:contextualSpacing/>
        <w:rPr>
          <w:color w:val="auto"/>
        </w:rPr>
      </w:pPr>
    </w:p>
    <w:p w14:paraId="4C784785" w14:textId="21749F57" w:rsidR="001E65AA" w:rsidRDefault="001E65AA" w:rsidP="00B05136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</w:rPr>
        <w:t>Prepare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stock</w:t>
      </w:r>
      <w:r w:rsidR="00102DCB">
        <w:rPr>
          <w:color w:val="auto"/>
        </w:rPr>
        <w:t xml:space="preserve"> </w:t>
      </w:r>
      <w:r>
        <w:rPr>
          <w:color w:val="auto"/>
        </w:rPr>
        <w:t>solutions</w:t>
      </w:r>
      <w:r w:rsidR="00102DCB">
        <w:rPr>
          <w:color w:val="auto"/>
        </w:rPr>
        <w:t xml:space="preserve"> </w:t>
      </w:r>
      <w:r>
        <w:rPr>
          <w:color w:val="auto"/>
        </w:rPr>
        <w:t>according</w:t>
      </w:r>
      <w:r w:rsidR="00102DCB">
        <w:rPr>
          <w:color w:val="auto"/>
        </w:rPr>
        <w:t xml:space="preserve"> </w:t>
      </w:r>
      <w:r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F75CA2">
        <w:rPr>
          <w:b/>
          <w:color w:val="auto"/>
        </w:rPr>
        <w:t>Table</w:t>
      </w:r>
      <w:r w:rsidR="00102DCB">
        <w:rPr>
          <w:b/>
          <w:color w:val="auto"/>
        </w:rPr>
        <w:t xml:space="preserve"> </w:t>
      </w:r>
      <w:r w:rsidRPr="00F75CA2">
        <w:rPr>
          <w:b/>
          <w:color w:val="auto"/>
        </w:rPr>
        <w:t>1</w:t>
      </w:r>
      <w:r w:rsidR="00102DCB">
        <w:rPr>
          <w:color w:val="auto"/>
        </w:rPr>
        <w:t xml:space="preserve"> </w:t>
      </w:r>
      <w:r>
        <w:rPr>
          <w:color w:val="auto"/>
        </w:rPr>
        <w:t>and</w:t>
      </w:r>
      <w:r w:rsidR="00102DCB">
        <w:rPr>
          <w:color w:val="auto"/>
        </w:rPr>
        <w:t xml:space="preserve"> </w:t>
      </w:r>
      <w:r>
        <w:rPr>
          <w:color w:val="auto"/>
        </w:rPr>
        <w:t>autoclave</w:t>
      </w:r>
      <w:r w:rsidR="00102DCB">
        <w:rPr>
          <w:color w:val="auto"/>
        </w:rPr>
        <w:t xml:space="preserve"> </w:t>
      </w:r>
      <w:r>
        <w:rPr>
          <w:color w:val="auto"/>
        </w:rPr>
        <w:t>(A)</w:t>
      </w:r>
      <w:r w:rsidR="00102DCB">
        <w:rPr>
          <w:color w:val="auto"/>
        </w:rPr>
        <w:t xml:space="preserve"> </w:t>
      </w:r>
      <w:r>
        <w:rPr>
          <w:color w:val="auto"/>
        </w:rPr>
        <w:t>or</w:t>
      </w:r>
      <w:r w:rsidR="00102DCB">
        <w:rPr>
          <w:color w:val="auto"/>
        </w:rPr>
        <w:t xml:space="preserve"> </w:t>
      </w:r>
      <w:r>
        <w:rPr>
          <w:color w:val="auto"/>
        </w:rPr>
        <w:t>filter</w:t>
      </w:r>
      <w:r w:rsidR="00102DCB">
        <w:rPr>
          <w:color w:val="auto"/>
        </w:rPr>
        <w:t xml:space="preserve"> </w:t>
      </w:r>
      <w:r>
        <w:rPr>
          <w:color w:val="auto"/>
        </w:rPr>
        <w:t>sterilize</w:t>
      </w:r>
      <w:r w:rsidR="00102DCB">
        <w:rPr>
          <w:color w:val="auto"/>
        </w:rPr>
        <w:t xml:space="preserve"> </w:t>
      </w:r>
      <w:r>
        <w:rPr>
          <w:color w:val="auto"/>
        </w:rPr>
        <w:t>(</w:t>
      </w:r>
      <w:r w:rsidRPr="001E65AA">
        <w:rPr>
          <w:color w:val="auto"/>
        </w:rPr>
        <w:t>₳</w:t>
      </w:r>
      <w:r>
        <w:rPr>
          <w:color w:val="auto"/>
        </w:rPr>
        <w:t>).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Unless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lastRenderedPageBreak/>
        <w:t>otherwise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specified</w:t>
      </w:r>
      <w:r w:rsidR="00F75CA2">
        <w:rPr>
          <w:color w:val="auto"/>
        </w:rPr>
        <w:t>,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solvent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RNase-free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water.</w:t>
      </w:r>
    </w:p>
    <w:p w14:paraId="12118136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2A5C7E85" w14:textId="0396482D" w:rsidR="001E65AA" w:rsidRDefault="00642619" w:rsidP="00B05136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</w:rPr>
        <w:t>Dissolve</w:t>
      </w:r>
      <w:r w:rsidR="00102DCB">
        <w:rPr>
          <w:color w:val="auto"/>
        </w:rPr>
        <w:t xml:space="preserve"> </w:t>
      </w:r>
      <w:r>
        <w:rPr>
          <w:color w:val="auto"/>
        </w:rPr>
        <w:t>and</w:t>
      </w:r>
      <w:r w:rsidR="00102DCB">
        <w:rPr>
          <w:color w:val="auto"/>
        </w:rPr>
        <w:t xml:space="preserve"> </w:t>
      </w:r>
      <w:r>
        <w:rPr>
          <w:color w:val="auto"/>
        </w:rPr>
        <w:t>aliquot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 xml:space="preserve">dithiothreitol </w:t>
      </w:r>
      <w:r w:rsidR="001E65AA">
        <w:rPr>
          <w:color w:val="auto"/>
        </w:rPr>
        <w:t>(DTT),</w:t>
      </w:r>
      <w:r w:rsidR="00102DCB">
        <w:rPr>
          <w:color w:val="auto"/>
        </w:rPr>
        <w:t xml:space="preserve"> </w:t>
      </w:r>
      <w:r w:rsidR="001E65AA" w:rsidRPr="0054769F">
        <w:rPr>
          <w:color w:val="auto"/>
        </w:rPr>
        <w:t>phenylmethylsulfonyl</w:t>
      </w:r>
      <w:r w:rsidR="00102DCB">
        <w:rPr>
          <w:color w:val="auto"/>
        </w:rPr>
        <w:t xml:space="preserve"> </w:t>
      </w:r>
      <w:r w:rsidR="001E65AA" w:rsidRPr="0054769F">
        <w:rPr>
          <w:color w:val="auto"/>
        </w:rPr>
        <w:t>fluoride</w:t>
      </w:r>
      <w:r w:rsidR="00102DCB">
        <w:rPr>
          <w:rFonts w:ascii="Times New Roman" w:hAnsi="Times New Roman" w:cs="Times New Roman"/>
          <w:color w:val="auto"/>
        </w:rPr>
        <w:t xml:space="preserve"> </w:t>
      </w:r>
      <w:r w:rsidR="001E65AA" w:rsidRPr="0018155F">
        <w:rPr>
          <w:rFonts w:ascii="Times New Roman" w:hAnsi="Times New Roman" w:cs="Times New Roman"/>
          <w:color w:val="auto"/>
        </w:rPr>
        <w:t>(</w:t>
      </w:r>
      <w:r w:rsidR="001E65AA" w:rsidRPr="0018155F">
        <w:rPr>
          <w:color w:val="auto"/>
        </w:rPr>
        <w:t>PMSF),</w:t>
      </w:r>
      <w:r w:rsidR="00102DCB">
        <w:rPr>
          <w:color w:val="auto"/>
        </w:rPr>
        <w:t xml:space="preserve"> </w:t>
      </w:r>
      <w:r w:rsidR="001E65AA" w:rsidRPr="0018155F">
        <w:rPr>
          <w:color w:val="auto"/>
        </w:rPr>
        <w:t>cycloheximide</w:t>
      </w:r>
      <w:r w:rsidR="00102DCB">
        <w:rPr>
          <w:color w:val="auto"/>
        </w:rPr>
        <w:t xml:space="preserve"> </w:t>
      </w:r>
      <w:r w:rsidR="001E65AA" w:rsidRPr="0018155F">
        <w:rPr>
          <w:color w:val="auto"/>
        </w:rPr>
        <w:t>(CHX)</w:t>
      </w:r>
      <w:r w:rsidR="00102DCB">
        <w:rPr>
          <w:color w:val="auto"/>
        </w:rPr>
        <w:t xml:space="preserve"> </w:t>
      </w:r>
      <w:r w:rsidR="001E65AA" w:rsidRPr="0018155F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1E65AA" w:rsidRPr="0018155F">
        <w:rPr>
          <w:color w:val="auto"/>
        </w:rPr>
        <w:t>chloramphenicol</w:t>
      </w:r>
      <w:r w:rsidR="00102DCB">
        <w:rPr>
          <w:color w:val="auto"/>
        </w:rPr>
        <w:t xml:space="preserve"> </w:t>
      </w:r>
      <w:r w:rsidR="001E65AA" w:rsidRPr="0018155F">
        <w:rPr>
          <w:color w:val="auto"/>
        </w:rPr>
        <w:t>(CAM)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>
        <w:rPr>
          <w:color w:val="auto"/>
        </w:rPr>
        <w:t>their</w:t>
      </w:r>
      <w:r w:rsidR="00102DCB">
        <w:rPr>
          <w:color w:val="auto"/>
        </w:rPr>
        <w:t xml:space="preserve"> </w:t>
      </w:r>
      <w:r>
        <w:rPr>
          <w:color w:val="auto"/>
        </w:rPr>
        <w:t>respective</w:t>
      </w:r>
      <w:r w:rsidR="00102DCB">
        <w:rPr>
          <w:color w:val="auto"/>
        </w:rPr>
        <w:t xml:space="preserve"> </w:t>
      </w:r>
      <w:r>
        <w:rPr>
          <w:color w:val="auto"/>
        </w:rPr>
        <w:t>solvents</w:t>
      </w:r>
      <w:r w:rsidR="00102DCB">
        <w:rPr>
          <w:color w:val="auto"/>
        </w:rPr>
        <w:t xml:space="preserve"> </w:t>
      </w:r>
      <w:r>
        <w:rPr>
          <w:color w:val="auto"/>
        </w:rPr>
        <w:t>as</w:t>
      </w:r>
      <w:r w:rsidR="00102DCB">
        <w:rPr>
          <w:color w:val="auto"/>
        </w:rPr>
        <w:t xml:space="preserve"> </w:t>
      </w:r>
      <w:r>
        <w:rPr>
          <w:color w:val="auto"/>
        </w:rPr>
        <w:t>indicated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 w:rsidRPr="00E60610">
        <w:rPr>
          <w:b/>
          <w:bCs/>
          <w:color w:val="auto"/>
        </w:rPr>
        <w:t>Table</w:t>
      </w:r>
      <w:r w:rsidR="00102DCB" w:rsidRPr="00E60610">
        <w:rPr>
          <w:b/>
          <w:bCs/>
          <w:color w:val="auto"/>
        </w:rPr>
        <w:t xml:space="preserve"> </w:t>
      </w:r>
      <w:r w:rsidRPr="00E60610">
        <w:rPr>
          <w:b/>
          <w:bCs/>
          <w:color w:val="auto"/>
        </w:rPr>
        <w:t>1</w:t>
      </w:r>
      <w:r w:rsidR="00102DCB">
        <w:rPr>
          <w:color w:val="auto"/>
        </w:rPr>
        <w:t xml:space="preserve"> </w:t>
      </w:r>
      <w:r w:rsidR="001E65AA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1E65AA">
        <w:rPr>
          <w:color w:val="auto"/>
        </w:rPr>
        <w:t>store</w:t>
      </w:r>
      <w:r w:rsidR="00102DCB">
        <w:rPr>
          <w:color w:val="auto"/>
        </w:rPr>
        <w:t xml:space="preserve"> </w:t>
      </w:r>
      <w:r>
        <w:rPr>
          <w:color w:val="auto"/>
        </w:rPr>
        <w:t>them</w:t>
      </w:r>
      <w:r w:rsidR="00102DCB">
        <w:rPr>
          <w:color w:val="auto"/>
        </w:rPr>
        <w:t xml:space="preserve"> </w:t>
      </w:r>
      <w:r w:rsidR="001E65AA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1E65AA">
        <w:rPr>
          <w:color w:val="auto"/>
        </w:rPr>
        <w:t>-20</w:t>
      </w:r>
      <w:r w:rsidR="00EC5DAC">
        <w:rPr>
          <w:color w:val="auto"/>
        </w:rPr>
        <w:t xml:space="preserve"> </w:t>
      </w:r>
      <w:r w:rsidR="001E65AA">
        <w:rPr>
          <w:color w:val="auto"/>
        </w:rPr>
        <w:t>°C</w:t>
      </w:r>
      <w:r w:rsidR="00521386">
        <w:rPr>
          <w:color w:val="auto"/>
        </w:rPr>
        <w:t>.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All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other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stocks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can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remain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room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temperature.</w:t>
      </w:r>
      <w:r w:rsidR="00102DCB">
        <w:rPr>
          <w:color w:val="auto"/>
        </w:rPr>
        <w:t xml:space="preserve"> </w:t>
      </w:r>
    </w:p>
    <w:p w14:paraId="711311CD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3E9D107B" w14:textId="15E22BF3" w:rsidR="005C1039" w:rsidRDefault="00EC5DAC" w:rsidP="00B05136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</w:rPr>
        <w:t>P</w:t>
      </w:r>
      <w:r w:rsidR="00521386">
        <w:rPr>
          <w:color w:val="auto"/>
        </w:rPr>
        <w:t>re-mix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stock</w:t>
      </w:r>
      <w:r w:rsidR="00521386">
        <w:rPr>
          <w:color w:val="auto"/>
        </w:rPr>
        <w:t>s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-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ingredients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1-4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wash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buffer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(</w:t>
      </w:r>
      <w:r w:rsidR="005C1039">
        <w:rPr>
          <w:color w:val="auto"/>
        </w:rPr>
        <w:t>WB</w:t>
      </w:r>
      <w:r w:rsidR="00F75CA2">
        <w:rPr>
          <w:color w:val="auto"/>
        </w:rPr>
        <w:t>)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1-6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polysome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extraction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buffer</w:t>
      </w:r>
      <w:r w:rsidR="00102DCB">
        <w:rPr>
          <w:color w:val="auto"/>
        </w:rPr>
        <w:t xml:space="preserve"> </w:t>
      </w:r>
      <w:r w:rsidR="00F75CA2">
        <w:rPr>
          <w:color w:val="auto"/>
        </w:rPr>
        <w:t>(</w:t>
      </w:r>
      <w:r w:rsidR="00521386">
        <w:rPr>
          <w:color w:val="auto"/>
        </w:rPr>
        <w:t>PEB</w:t>
      </w:r>
      <w:r w:rsidR="00F75CA2">
        <w:rPr>
          <w:color w:val="auto"/>
        </w:rPr>
        <w:t>)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-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avoid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time-consuming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buffer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mixing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prior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every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extraction.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Thus,</w:t>
      </w:r>
      <w:r w:rsidR="00102DCB">
        <w:rPr>
          <w:color w:val="auto"/>
        </w:rPr>
        <w:t xml:space="preserve"> </w:t>
      </w:r>
      <w:r>
        <w:rPr>
          <w:color w:val="auto"/>
        </w:rPr>
        <w:t xml:space="preserve">only add </w:t>
      </w:r>
      <w:r w:rsidR="005C1039">
        <w:rPr>
          <w:color w:val="auto"/>
        </w:rPr>
        <w:t>water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frozen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ingredients</w:t>
      </w:r>
      <w:r w:rsidR="00102DCB">
        <w:rPr>
          <w:color w:val="auto"/>
        </w:rPr>
        <w:t xml:space="preserve"> </w:t>
      </w:r>
      <w:r w:rsidR="005C1039">
        <w:rPr>
          <w:color w:val="auto"/>
        </w:rPr>
        <w:t>(7-10)</w:t>
      </w:r>
      <w:r w:rsidR="00102DCB">
        <w:rPr>
          <w:color w:val="auto"/>
        </w:rPr>
        <w:t xml:space="preserve"> </w:t>
      </w:r>
      <w:r w:rsidR="00D678F9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D678F9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D678F9">
        <w:rPr>
          <w:color w:val="auto"/>
        </w:rPr>
        <w:t>day</w:t>
      </w:r>
      <w:r w:rsidR="00102DCB">
        <w:rPr>
          <w:color w:val="auto"/>
        </w:rPr>
        <w:t xml:space="preserve"> </w:t>
      </w:r>
      <w:r w:rsidR="00D678F9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305F1C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D678F9">
        <w:rPr>
          <w:color w:val="auto"/>
        </w:rPr>
        <w:t>extraction</w:t>
      </w:r>
      <w:r w:rsidR="00521386">
        <w:rPr>
          <w:color w:val="auto"/>
        </w:rPr>
        <w:t>.</w:t>
      </w:r>
      <w:r w:rsidR="00102DCB">
        <w:rPr>
          <w:color w:val="auto"/>
        </w:rPr>
        <w:t xml:space="preserve"> </w:t>
      </w:r>
      <w:r>
        <w:rPr>
          <w:color w:val="auto"/>
        </w:rPr>
        <w:t xml:space="preserve">Keep the </w:t>
      </w:r>
      <w:r w:rsidR="00521386">
        <w:rPr>
          <w:color w:val="auto"/>
        </w:rPr>
        <w:t>pre-mixed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stocks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RNase-free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water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521386">
        <w:rPr>
          <w:color w:val="auto"/>
        </w:rPr>
        <w:t>4</w:t>
      </w:r>
      <w:r>
        <w:rPr>
          <w:color w:val="auto"/>
        </w:rPr>
        <w:t xml:space="preserve"> </w:t>
      </w:r>
      <w:r w:rsidR="00521386">
        <w:rPr>
          <w:color w:val="auto"/>
        </w:rPr>
        <w:t>°C.</w:t>
      </w:r>
      <w:r w:rsidR="00102DCB">
        <w:rPr>
          <w:color w:val="auto"/>
        </w:rPr>
        <w:t xml:space="preserve"> </w:t>
      </w:r>
    </w:p>
    <w:p w14:paraId="4DA260CF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4895A694" w14:textId="223239A3" w:rsidR="00521386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DTT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concentration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⅕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reported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concentration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from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Zanetti</w:t>
      </w:r>
      <w:r w:rsidR="00102DCB">
        <w:rPr>
          <w:color w:val="auto"/>
        </w:rPr>
        <w:t xml:space="preserve"> </w:t>
      </w:r>
      <w:r w:rsidR="00194C1F" w:rsidRPr="00194C1F">
        <w:rPr>
          <w:color w:val="auto"/>
        </w:rPr>
        <w:t>et al.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2005,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nanobody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interaction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GFP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sensitive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high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DTT</w:t>
      </w:r>
      <w:r w:rsidR="00102DCB">
        <w:rPr>
          <w:color w:val="auto"/>
        </w:rPr>
        <w:t xml:space="preserve"> </w:t>
      </w:r>
      <w:r w:rsidR="00A8529D" w:rsidRPr="00A959D5">
        <w:rPr>
          <w:color w:val="auto"/>
        </w:rPr>
        <w:t>concentrations.</w:t>
      </w:r>
      <w:r w:rsidR="00102DCB">
        <w:rPr>
          <w:color w:val="auto"/>
        </w:rPr>
        <w:t xml:space="preserve"> </w:t>
      </w:r>
    </w:p>
    <w:p w14:paraId="35C2FF60" w14:textId="77777777" w:rsidR="001E65AA" w:rsidRPr="001E65AA" w:rsidRDefault="001E65AA" w:rsidP="00E60610">
      <w:pPr>
        <w:contextualSpacing/>
        <w:rPr>
          <w:color w:val="auto"/>
        </w:rPr>
      </w:pPr>
    </w:p>
    <w:p w14:paraId="1DB1A52B" w14:textId="03B61B47" w:rsidR="009174A2" w:rsidRPr="006B6667" w:rsidRDefault="008B45D5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T</w:t>
      </w:r>
      <w:r w:rsidR="00015F81" w:rsidRPr="006B6667">
        <w:rPr>
          <w:color w:val="auto"/>
        </w:rPr>
        <w:t>issue</w:t>
      </w:r>
      <w:r w:rsidR="00102DCB">
        <w:rPr>
          <w:color w:val="auto"/>
        </w:rPr>
        <w:t xml:space="preserve"> </w:t>
      </w:r>
      <w:r w:rsidR="00015F81" w:rsidRPr="006B6667">
        <w:rPr>
          <w:color w:val="auto"/>
        </w:rPr>
        <w:t>homogenization</w:t>
      </w:r>
      <w:r w:rsidR="001829A3" w:rsidRPr="006B6667">
        <w:rPr>
          <w:color w:val="auto"/>
        </w:rPr>
        <w:t>/grinding</w:t>
      </w:r>
    </w:p>
    <w:p w14:paraId="47313BE4" w14:textId="77777777" w:rsidR="00007F19" w:rsidRPr="006B6667" w:rsidRDefault="00007F19" w:rsidP="00E60610">
      <w:pPr>
        <w:pStyle w:val="ListParagraph"/>
        <w:ind w:left="0"/>
        <w:rPr>
          <w:color w:val="auto"/>
        </w:rPr>
      </w:pPr>
    </w:p>
    <w:p w14:paraId="4C1FEF2C" w14:textId="67F20D72" w:rsidR="00F75CA2" w:rsidRDefault="009174A2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CE3A6E">
        <w:rPr>
          <w:color w:val="auto"/>
          <w:highlight w:val="yellow"/>
        </w:rPr>
        <w:t>Cool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down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="008B45D5" w:rsidRPr="00CE3A6E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8B45D5" w:rsidRPr="00CE3A6E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homogenizers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="008B45D5" w:rsidRPr="00CE3A6E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8B45D5" w:rsidRPr="00CE3A6E">
        <w:rPr>
          <w:color w:val="auto"/>
          <w:highlight w:val="yellow"/>
        </w:rPr>
        <w:t>ice.</w:t>
      </w:r>
      <w:r w:rsidR="00102DCB">
        <w:rPr>
          <w:color w:val="auto"/>
        </w:rPr>
        <w:t xml:space="preserve"> </w:t>
      </w:r>
      <w:r w:rsidR="000F126C">
        <w:rPr>
          <w:color w:val="auto"/>
          <w:highlight w:val="yellow"/>
        </w:rPr>
        <w:t>Thaw</w:t>
      </w:r>
      <w:r w:rsidR="00102DCB">
        <w:rPr>
          <w:color w:val="auto"/>
          <w:highlight w:val="yellow"/>
        </w:rPr>
        <w:t xml:space="preserve"> </w:t>
      </w:r>
      <w:r w:rsidRPr="00CE3A6E">
        <w:rPr>
          <w:color w:val="auto"/>
          <w:highlight w:val="yellow"/>
        </w:rPr>
        <w:t>aliquots</w:t>
      </w:r>
      <w:r w:rsidR="00102DCB">
        <w:rPr>
          <w:color w:val="auto"/>
          <w:highlight w:val="yellow"/>
        </w:rPr>
        <w:t xml:space="preserve"> </w:t>
      </w:r>
      <w:r w:rsidR="00F75CA2" w:rsidRPr="00CE3A6E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5C1039" w:rsidRPr="00CE3A6E">
        <w:rPr>
          <w:color w:val="auto"/>
          <w:highlight w:val="yellow"/>
        </w:rPr>
        <w:t>DTT,</w:t>
      </w:r>
      <w:r w:rsidR="00102DCB">
        <w:rPr>
          <w:color w:val="auto"/>
          <w:highlight w:val="yellow"/>
        </w:rPr>
        <w:t xml:space="preserve"> </w:t>
      </w:r>
      <w:r w:rsidR="005C1039" w:rsidRPr="00CE3A6E">
        <w:rPr>
          <w:color w:val="auto"/>
          <w:highlight w:val="yellow"/>
        </w:rPr>
        <w:t>PMSF,</w:t>
      </w:r>
      <w:r w:rsidR="00102DCB">
        <w:rPr>
          <w:color w:val="auto"/>
          <w:highlight w:val="yellow"/>
        </w:rPr>
        <w:t xml:space="preserve"> </w:t>
      </w:r>
      <w:r w:rsidR="005C1039" w:rsidRPr="00CE3A6E">
        <w:rPr>
          <w:color w:val="auto"/>
          <w:highlight w:val="yellow"/>
        </w:rPr>
        <w:t>CHX</w:t>
      </w:r>
      <w:r w:rsidR="00102DCB">
        <w:rPr>
          <w:color w:val="auto"/>
          <w:highlight w:val="yellow"/>
        </w:rPr>
        <w:t xml:space="preserve"> </w:t>
      </w:r>
      <w:r w:rsidR="005C1039" w:rsidRPr="00CE3A6E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5C1039" w:rsidRPr="00CE3A6E">
        <w:rPr>
          <w:color w:val="auto"/>
          <w:highlight w:val="yellow"/>
        </w:rPr>
        <w:t>CAM.</w:t>
      </w:r>
      <w:r w:rsidR="00102DCB">
        <w:rPr>
          <w:color w:val="auto"/>
        </w:rPr>
        <w:t xml:space="preserve"> </w:t>
      </w:r>
      <w:r w:rsidRPr="00FA77A5">
        <w:rPr>
          <w:color w:val="auto"/>
          <w:highlight w:val="yellow"/>
        </w:rPr>
        <w:t>Mix</w:t>
      </w:r>
      <w:r w:rsidR="00102DCB">
        <w:rPr>
          <w:color w:val="auto"/>
          <w:highlight w:val="yellow"/>
        </w:rPr>
        <w:t xml:space="preserve"> </w:t>
      </w:r>
      <w:r w:rsidR="00F75CA2" w:rsidRPr="00FA77A5">
        <w:rPr>
          <w:color w:val="auto"/>
          <w:highlight w:val="yellow"/>
        </w:rPr>
        <w:t>PEB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WB</w:t>
      </w:r>
      <w:r w:rsidR="00102DCB">
        <w:rPr>
          <w:color w:val="auto"/>
          <w:highlight w:val="yellow"/>
        </w:rPr>
        <w:t xml:space="preserve"> </w:t>
      </w:r>
      <w:r w:rsidR="005C1039" w:rsidRPr="00FA77A5">
        <w:rPr>
          <w:color w:val="auto"/>
          <w:highlight w:val="yellow"/>
        </w:rPr>
        <w:t>from</w:t>
      </w:r>
      <w:r w:rsidR="00102DCB">
        <w:rPr>
          <w:color w:val="auto"/>
          <w:highlight w:val="yellow"/>
        </w:rPr>
        <w:t xml:space="preserve"> </w:t>
      </w:r>
      <w:r w:rsidR="005C1039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5C1039" w:rsidRPr="00FA77A5">
        <w:rPr>
          <w:color w:val="auto"/>
          <w:highlight w:val="yellow"/>
        </w:rPr>
        <w:t>stock</w:t>
      </w:r>
      <w:r w:rsidR="00102DCB">
        <w:rPr>
          <w:color w:val="auto"/>
          <w:highlight w:val="yellow"/>
        </w:rPr>
        <w:t xml:space="preserve"> </w:t>
      </w:r>
      <w:r w:rsidR="005C1039" w:rsidRPr="00FA77A5">
        <w:rPr>
          <w:color w:val="auto"/>
          <w:highlight w:val="yellow"/>
        </w:rPr>
        <w:t>solutions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045C5C" w:rsidRPr="00FA77A5">
        <w:rPr>
          <w:color w:val="auto"/>
          <w:highlight w:val="yellow"/>
        </w:rPr>
        <w:t>50</w:t>
      </w:r>
      <w:r w:rsidR="00EC5DAC">
        <w:rPr>
          <w:color w:val="auto"/>
          <w:highlight w:val="yellow"/>
        </w:rPr>
        <w:t xml:space="preserve"> </w:t>
      </w:r>
      <w:r w:rsidR="00EC5DAC" w:rsidRPr="00FA77A5">
        <w:rPr>
          <w:color w:val="auto"/>
          <w:highlight w:val="yellow"/>
        </w:rPr>
        <w:t>m</w:t>
      </w:r>
      <w:r w:rsidR="00EC5DAC">
        <w:rPr>
          <w:color w:val="auto"/>
          <w:highlight w:val="yellow"/>
        </w:rPr>
        <w:t xml:space="preserve">L </w:t>
      </w:r>
      <w:r w:rsidR="00357B3D" w:rsidRPr="00FA77A5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according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requirements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day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(#</w:t>
      </w:r>
      <w:r w:rsidR="00102DCB">
        <w:rPr>
          <w:color w:val="auto"/>
          <w:highlight w:val="yellow"/>
        </w:rPr>
        <w:t xml:space="preserve"> </w:t>
      </w:r>
      <w:r w:rsidR="005C1039" w:rsidRPr="00FA77A5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samples)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cool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C41DFB" w:rsidRPr="00FA77A5">
        <w:rPr>
          <w:color w:val="auto"/>
          <w:highlight w:val="yellow"/>
        </w:rPr>
        <w:t>ice.</w:t>
      </w:r>
    </w:p>
    <w:p w14:paraId="51B4E5F5" w14:textId="77777777" w:rsidR="00EC5DAC" w:rsidRPr="00FA77A5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0946E606" w14:textId="4BFAAE8C" w:rsidR="00F75CA2" w:rsidRDefault="00EC5DAC" w:rsidP="00EC5DAC">
      <w:pPr>
        <w:widowControl/>
        <w:autoSpaceDE/>
        <w:autoSpaceDN/>
        <w:adjustRightInd/>
        <w:contextualSpacing/>
        <w:jc w:val="left"/>
      </w:pPr>
      <w:r>
        <w:t>NOTE:</w:t>
      </w:r>
      <w:r w:rsidR="00102DCB">
        <w:t xml:space="preserve"> </w:t>
      </w:r>
      <w:r w:rsidR="00E67B6A" w:rsidRPr="00BA625C">
        <w:rPr>
          <w:highlight w:val="yellow"/>
        </w:rPr>
        <w:t>A</w:t>
      </w:r>
      <w:r w:rsidR="009174A2" w:rsidRPr="00BA625C">
        <w:rPr>
          <w:highlight w:val="yellow"/>
        </w:rPr>
        <w:t>dd</w:t>
      </w:r>
      <w:r w:rsidR="00102DCB">
        <w:rPr>
          <w:highlight w:val="yellow"/>
        </w:rPr>
        <w:t xml:space="preserve"> </w:t>
      </w:r>
      <w:r w:rsidR="009174A2" w:rsidRPr="00BA625C">
        <w:rPr>
          <w:highlight w:val="yellow"/>
        </w:rPr>
        <w:t>PMSF</w:t>
      </w:r>
      <w:r w:rsidR="00102DCB">
        <w:rPr>
          <w:highlight w:val="yellow"/>
        </w:rPr>
        <w:t xml:space="preserve"> </w:t>
      </w:r>
      <w:r w:rsidR="009174A2" w:rsidRPr="00BA625C">
        <w:rPr>
          <w:highlight w:val="yellow"/>
        </w:rPr>
        <w:t>only</w:t>
      </w:r>
      <w:r w:rsidR="00102DCB">
        <w:rPr>
          <w:highlight w:val="yellow"/>
        </w:rPr>
        <w:t xml:space="preserve"> </w:t>
      </w:r>
      <w:r w:rsidR="009174A2" w:rsidRPr="00BA625C">
        <w:rPr>
          <w:highlight w:val="yellow"/>
        </w:rPr>
        <w:t>shortly</w:t>
      </w:r>
      <w:r w:rsidR="00102DCB">
        <w:rPr>
          <w:highlight w:val="yellow"/>
        </w:rPr>
        <w:t xml:space="preserve"> </w:t>
      </w:r>
      <w:r w:rsidR="009174A2" w:rsidRPr="00BA625C">
        <w:rPr>
          <w:highlight w:val="yellow"/>
        </w:rPr>
        <w:t>before</w:t>
      </w:r>
      <w:r w:rsidR="00102DCB">
        <w:rPr>
          <w:highlight w:val="yellow"/>
        </w:rPr>
        <w:t xml:space="preserve"> </w:t>
      </w:r>
      <w:r w:rsidR="009174A2" w:rsidRPr="00BA625C">
        <w:rPr>
          <w:highlight w:val="yellow"/>
        </w:rPr>
        <w:t>use</w:t>
      </w:r>
      <w:r w:rsidR="009174A2" w:rsidRPr="006B6667">
        <w:t>,</w:t>
      </w:r>
      <w:r w:rsidR="00102DCB">
        <w:t xml:space="preserve"> </w:t>
      </w:r>
      <w:r w:rsidR="009174A2" w:rsidRPr="006B6667">
        <w:t>as</w:t>
      </w:r>
      <w:r w:rsidR="00102DCB">
        <w:t xml:space="preserve"> </w:t>
      </w:r>
      <w:r w:rsidR="0028362F">
        <w:t>the</w:t>
      </w:r>
      <w:r w:rsidR="00102DCB">
        <w:t xml:space="preserve"> </w:t>
      </w:r>
      <w:r w:rsidR="009174A2" w:rsidRPr="006B6667">
        <w:t>half-life</w:t>
      </w:r>
      <w:r w:rsidR="00102DCB">
        <w:t xml:space="preserve"> </w:t>
      </w:r>
      <w:r w:rsidR="009174A2" w:rsidRPr="006B6667">
        <w:t>of</w:t>
      </w:r>
      <w:r w:rsidR="00102DCB">
        <w:t xml:space="preserve"> </w:t>
      </w:r>
      <w:r w:rsidR="009174A2" w:rsidRPr="006B6667">
        <w:t>PMSF</w:t>
      </w:r>
      <w:r w:rsidR="00102DCB">
        <w:t xml:space="preserve"> </w:t>
      </w:r>
      <w:r w:rsidR="009174A2" w:rsidRPr="006B6667">
        <w:t>in</w:t>
      </w:r>
      <w:r w:rsidR="00102DCB">
        <w:t xml:space="preserve"> </w:t>
      </w:r>
      <w:r w:rsidR="009174A2" w:rsidRPr="006B6667">
        <w:t>water</w:t>
      </w:r>
      <w:r w:rsidR="00102DCB">
        <w:t xml:space="preserve"> </w:t>
      </w:r>
      <w:r w:rsidR="009174A2" w:rsidRPr="006B6667">
        <w:t>is</w:t>
      </w:r>
      <w:r w:rsidR="00102DCB">
        <w:t xml:space="preserve"> </w:t>
      </w:r>
      <w:r w:rsidR="008B45D5" w:rsidRPr="006B6667">
        <w:t>only</w:t>
      </w:r>
      <w:r w:rsidR="00102DCB">
        <w:t xml:space="preserve"> </w:t>
      </w:r>
      <w:r w:rsidR="009174A2" w:rsidRPr="006B6667">
        <w:t>30</w:t>
      </w:r>
      <w:r w:rsidR="00102DCB">
        <w:t xml:space="preserve"> </w:t>
      </w:r>
      <w:r w:rsidR="009174A2" w:rsidRPr="006B6667">
        <w:t>min</w:t>
      </w:r>
      <w:r w:rsidR="008B45D5" w:rsidRPr="006B6667">
        <w:t>.</w:t>
      </w:r>
    </w:p>
    <w:p w14:paraId="26F8F9F6" w14:textId="77777777" w:rsidR="00EC5DAC" w:rsidRPr="00CE3A6E" w:rsidRDefault="00EC5DAC" w:rsidP="00E60610">
      <w:pPr>
        <w:widowControl/>
        <w:autoSpaceDE/>
        <w:autoSpaceDN/>
        <w:adjustRightInd/>
        <w:contextualSpacing/>
        <w:jc w:val="left"/>
      </w:pPr>
    </w:p>
    <w:p w14:paraId="77088BBC" w14:textId="20B47E85" w:rsidR="009174A2" w:rsidRDefault="00C41DF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Prepar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lent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liqui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nitroge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3728F5" w:rsidRPr="006B6667">
        <w:rPr>
          <w:color w:val="auto"/>
        </w:rPr>
        <w:t>Dewar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vesse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045C5C">
        <w:rPr>
          <w:color w:val="auto"/>
        </w:rPr>
        <w:t>retriev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issu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from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-80</w:t>
      </w:r>
      <w:r w:rsidR="00EC5DAC">
        <w:rPr>
          <w:color w:val="auto"/>
        </w:rPr>
        <w:t xml:space="preserve"> </w:t>
      </w:r>
      <w:r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torage.</w:t>
      </w:r>
      <w:r w:rsidR="00102DCB">
        <w:rPr>
          <w:color w:val="auto"/>
        </w:rPr>
        <w:t xml:space="preserve"> </w:t>
      </w:r>
      <w:r w:rsidR="00250C90" w:rsidRPr="00FA77A5">
        <w:rPr>
          <w:color w:val="auto"/>
        </w:rPr>
        <w:t>Wear</w:t>
      </w:r>
      <w:r w:rsidR="00102DCB">
        <w:rPr>
          <w:color w:val="auto"/>
        </w:rPr>
        <w:t xml:space="preserve"> </w:t>
      </w:r>
      <w:r w:rsidR="00250C90" w:rsidRPr="00FA77A5">
        <w:rPr>
          <w:color w:val="auto"/>
        </w:rPr>
        <w:t>cotton</w:t>
      </w:r>
      <w:r w:rsidR="00102DCB">
        <w:rPr>
          <w:color w:val="auto"/>
        </w:rPr>
        <w:t xml:space="preserve"> </w:t>
      </w:r>
      <w:r w:rsidR="00250C90" w:rsidRPr="00FA77A5">
        <w:rPr>
          <w:color w:val="auto"/>
        </w:rPr>
        <w:t>gloves</w:t>
      </w:r>
      <w:r w:rsidR="00102DCB">
        <w:rPr>
          <w:color w:val="auto"/>
        </w:rPr>
        <w:t xml:space="preserve"> </w:t>
      </w:r>
      <w:r w:rsidR="00250C90" w:rsidRPr="00FA77A5">
        <w:rPr>
          <w:color w:val="auto"/>
        </w:rPr>
        <w:t>underneath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standard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lab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gloves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prevent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burns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from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cold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mortars.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Pour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liqu</w:t>
      </w:r>
      <w:r w:rsidR="00E67B6A" w:rsidRPr="00FA77A5">
        <w:rPr>
          <w:color w:val="auto"/>
        </w:rPr>
        <w:t>id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nitrogen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into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mortars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 xml:space="preserve">and </w:t>
      </w:r>
      <w:r w:rsidR="00513E56" w:rsidRPr="00FA77A5">
        <w:rPr>
          <w:color w:val="auto"/>
        </w:rPr>
        <w:t>pest</w:t>
      </w:r>
      <w:r w:rsidR="00EC5DAC">
        <w:rPr>
          <w:color w:val="auto"/>
        </w:rPr>
        <w:t>le</w:t>
      </w:r>
      <w:r w:rsidRPr="00FA77A5">
        <w:rPr>
          <w:color w:val="auto"/>
        </w:rPr>
        <w:t>s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 xml:space="preserve">until </w:t>
      </w:r>
      <w:r w:rsidRPr="00FA77A5">
        <w:rPr>
          <w:color w:val="auto"/>
        </w:rPr>
        <w:t>they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are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cold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enough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allow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grinding.</w:t>
      </w:r>
      <w:r w:rsidR="00102DCB">
        <w:rPr>
          <w:color w:val="auto"/>
        </w:rPr>
        <w:t xml:space="preserve"> </w:t>
      </w:r>
      <w:r w:rsidR="00644D25" w:rsidRPr="00FA77A5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644D25" w:rsidRPr="00FA77A5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644D25" w:rsidRPr="00FA77A5">
        <w:rPr>
          <w:color w:val="auto"/>
        </w:rPr>
        <w:t>recommended</w:t>
      </w:r>
      <w:r w:rsidR="00102DCB">
        <w:rPr>
          <w:color w:val="auto"/>
        </w:rPr>
        <w:t xml:space="preserve"> </w:t>
      </w:r>
      <w:r w:rsidR="00644D25" w:rsidRPr="00FA77A5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644D25" w:rsidRPr="00FA77A5">
        <w:rPr>
          <w:color w:val="auto"/>
        </w:rPr>
        <w:t>d</w:t>
      </w:r>
      <w:r w:rsidRPr="00FA77A5">
        <w:rPr>
          <w:color w:val="auto"/>
        </w:rPr>
        <w:t>evise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a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system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distinguish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mortars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(label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or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keep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28362F" w:rsidRPr="00FA77A5">
        <w:rPr>
          <w:color w:val="auto"/>
        </w:rPr>
        <w:t>a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certain</w:t>
      </w:r>
      <w:r w:rsidR="00102DCB">
        <w:rPr>
          <w:color w:val="auto"/>
        </w:rPr>
        <w:t xml:space="preserve"> </w:t>
      </w:r>
      <w:r w:rsidRPr="00FA77A5">
        <w:rPr>
          <w:color w:val="auto"/>
        </w:rPr>
        <w:t>order).</w:t>
      </w:r>
      <w:r w:rsidR="00102DCB">
        <w:rPr>
          <w:color w:val="auto"/>
        </w:rPr>
        <w:t xml:space="preserve"> </w:t>
      </w:r>
    </w:p>
    <w:p w14:paraId="6D13FDD0" w14:textId="77777777" w:rsidR="00EC5DAC" w:rsidRPr="00FA77A5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0CBAD8CD" w14:textId="42743CB5" w:rsidR="009174A2" w:rsidRDefault="00E67B6A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E</w:t>
      </w:r>
      <w:r w:rsidR="009174A2" w:rsidRPr="006B6667">
        <w:rPr>
          <w:color w:val="auto"/>
          <w:highlight w:val="yellow"/>
        </w:rPr>
        <w:t>mpt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orta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</w:t>
      </w:r>
      <w:r w:rsidR="009174A2" w:rsidRPr="006B6667">
        <w:rPr>
          <w:color w:val="auto"/>
          <w:highlight w:val="yellow"/>
        </w:rPr>
        <w:t>ri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carefully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</w:rPr>
        <w:t xml:space="preserve">until </w:t>
      </w:r>
      <w:r w:rsidRPr="006B6667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ateria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hit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owder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needed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9174A2" w:rsidRPr="006B6667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liqu</w:t>
      </w:r>
      <w:r w:rsidRPr="006B6667">
        <w:rPr>
          <w:color w:val="auto"/>
          <w:highlight w:val="yellow"/>
        </w:rPr>
        <w:t>i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nitroge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keep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issu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roze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acilita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tt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rinding.</w:t>
      </w:r>
    </w:p>
    <w:p w14:paraId="4A85CADC" w14:textId="77777777" w:rsidR="00EC5DAC" w:rsidRPr="006B6667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771BF7A7" w14:textId="2756BF1A" w:rsidR="009174A2" w:rsidRDefault="00E67B6A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A</w:t>
      </w:r>
      <w:r w:rsidR="009174A2" w:rsidRPr="006B6667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of </w:t>
      </w:r>
      <w:r w:rsidRPr="006B6667">
        <w:rPr>
          <w:color w:val="auto"/>
          <w:highlight w:val="yellow"/>
        </w:rPr>
        <w:t>PEB</w:t>
      </w:r>
      <w:r w:rsidR="00102DCB">
        <w:rPr>
          <w:color w:val="auto"/>
          <w:highlight w:val="yellow"/>
        </w:rPr>
        <w:t xml:space="preserve"> </w:t>
      </w:r>
      <w:r w:rsidR="00955245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5524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quick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ix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owd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for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uff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reezes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hil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i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="000F126C">
        <w:rPr>
          <w:color w:val="auto"/>
          <w:highlight w:val="yellow"/>
        </w:rPr>
        <w:t>thaw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mix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rom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im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ime)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roces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oth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.</w:t>
      </w:r>
    </w:p>
    <w:p w14:paraId="10C34DEA" w14:textId="77777777" w:rsidR="00EC5DAC" w:rsidRPr="006B6667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73939135" w14:textId="596184B3" w:rsidR="00CE3A6E" w:rsidRDefault="00E67B6A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A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o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ixtur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a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ransferred,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empt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lurry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="00E01A98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glas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homogenizer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keep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ice.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W</w:t>
      </w:r>
      <w:r w:rsidR="009174A2" w:rsidRPr="006B6667">
        <w:rPr>
          <w:color w:val="auto"/>
          <w:highlight w:val="yellow"/>
        </w:rPr>
        <w:t>ith</w:t>
      </w:r>
      <w:r w:rsidR="00102DCB">
        <w:rPr>
          <w:color w:val="auto"/>
          <w:highlight w:val="yellow"/>
        </w:rPr>
        <w:t xml:space="preserve"> </w:t>
      </w:r>
      <w:r w:rsidR="0028362F">
        <w:rPr>
          <w:color w:val="auto"/>
          <w:highlight w:val="yellow"/>
        </w:rPr>
        <w:t>an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additional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2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of </w:t>
      </w:r>
      <w:r w:rsidR="009174A2" w:rsidRPr="006B6667">
        <w:rPr>
          <w:color w:val="auto"/>
          <w:highlight w:val="yellow"/>
        </w:rPr>
        <w:t>PEB</w:t>
      </w:r>
      <w:r w:rsidR="0028362F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513E56">
        <w:rPr>
          <w:color w:val="auto"/>
          <w:highlight w:val="yellow"/>
        </w:rPr>
        <w:t>rinse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the </w:t>
      </w:r>
      <w:r w:rsidR="00513E56">
        <w:rPr>
          <w:color w:val="auto"/>
          <w:highlight w:val="yellow"/>
        </w:rPr>
        <w:t>mortar</w:t>
      </w:r>
      <w:r w:rsidR="00102DCB">
        <w:rPr>
          <w:color w:val="auto"/>
          <w:highlight w:val="yellow"/>
        </w:rPr>
        <w:t xml:space="preserve"> </w:t>
      </w:r>
      <w:r w:rsidR="00513E56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513E56">
        <w:rPr>
          <w:color w:val="auto"/>
          <w:highlight w:val="yellow"/>
        </w:rPr>
        <w:t>pestle</w:t>
      </w:r>
      <w:r w:rsidR="00102DCB">
        <w:rPr>
          <w:color w:val="auto"/>
          <w:highlight w:val="yellow"/>
        </w:rPr>
        <w:t xml:space="preserve"> </w:t>
      </w:r>
      <w:r w:rsidR="0038399B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E01A98" w:rsidRPr="006B6667">
        <w:rPr>
          <w:color w:val="auto"/>
          <w:highlight w:val="yellow"/>
        </w:rPr>
        <w:t>add</w:t>
      </w:r>
      <w:r w:rsidR="00102DCB">
        <w:rPr>
          <w:color w:val="auto"/>
          <w:highlight w:val="yellow"/>
        </w:rPr>
        <w:t xml:space="preserve"> </w:t>
      </w:r>
      <w:r w:rsidR="0028362F">
        <w:rPr>
          <w:color w:val="auto"/>
          <w:highlight w:val="yellow"/>
        </w:rPr>
        <w:t>it</w:t>
      </w:r>
      <w:r w:rsidR="00102DCB">
        <w:rPr>
          <w:color w:val="auto"/>
          <w:highlight w:val="yellow"/>
        </w:rPr>
        <w:t xml:space="preserve"> </w:t>
      </w:r>
      <w:r w:rsidR="00E01A98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homogenizer</w:t>
      </w:r>
      <w:r w:rsidR="0038399B" w:rsidRPr="006B6667">
        <w:rPr>
          <w:color w:val="auto"/>
          <w:highlight w:val="yellow"/>
        </w:rPr>
        <w:t>.</w:t>
      </w:r>
    </w:p>
    <w:p w14:paraId="42BF8232" w14:textId="77777777" w:rsidR="00EC5DAC" w:rsidRPr="00CE3A6E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1145D309" w14:textId="0D2CB673" w:rsidR="00EC5DAC" w:rsidRDefault="00EC5DAC" w:rsidP="00EC5DAC">
      <w:pPr>
        <w:widowControl/>
        <w:autoSpaceDE/>
        <w:autoSpaceDN/>
        <w:adjustRightInd/>
        <w:contextualSpacing/>
        <w:jc w:val="left"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void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completely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liquid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sampl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llows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RNA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degradation.</w:t>
      </w:r>
    </w:p>
    <w:p w14:paraId="69B2AC54" w14:textId="77777777" w:rsidR="00EC5DAC" w:rsidRPr="00E60610" w:rsidRDefault="00EC5DAC" w:rsidP="00E60610">
      <w:pPr>
        <w:widowControl/>
        <w:autoSpaceDE/>
        <w:autoSpaceDN/>
        <w:adjustRightInd/>
        <w:contextualSpacing/>
        <w:jc w:val="left"/>
        <w:rPr>
          <w:color w:val="auto"/>
        </w:rPr>
      </w:pPr>
    </w:p>
    <w:p w14:paraId="29BD0113" w14:textId="2A8E0A56" w:rsidR="00CE3A6E" w:rsidRDefault="0038399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G</w:t>
      </w:r>
      <w:r w:rsidR="009174A2" w:rsidRPr="006B6667">
        <w:rPr>
          <w:color w:val="auto"/>
          <w:highlight w:val="yellow"/>
        </w:rPr>
        <w:t>ri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lurry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anually</w:t>
      </w:r>
      <w:r w:rsidR="00102DCB">
        <w:rPr>
          <w:color w:val="auto"/>
          <w:highlight w:val="yellow"/>
        </w:rPr>
        <w:t xml:space="preserve"> </w:t>
      </w:r>
      <w:r w:rsidR="00EC5DAC">
        <w:rPr>
          <w:color w:val="auto"/>
          <w:highlight w:val="yellow"/>
        </w:rPr>
        <w:t xml:space="preserve">until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xtrac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homogen</w:t>
      </w:r>
      <w:r w:rsidR="005C496B" w:rsidRPr="006B6667">
        <w:rPr>
          <w:color w:val="auto"/>
          <w:highlight w:val="yellow"/>
        </w:rPr>
        <w:t>ous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We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recommend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minim</w:t>
      </w:r>
      <w:r w:rsidR="00EC5DAC">
        <w:rPr>
          <w:color w:val="auto"/>
          <w:highlight w:val="yellow"/>
        </w:rPr>
        <w:t>um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4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5</w:t>
      </w:r>
      <w:r w:rsidR="00102DCB">
        <w:rPr>
          <w:color w:val="auto"/>
          <w:highlight w:val="yellow"/>
        </w:rPr>
        <w:t xml:space="preserve"> </w:t>
      </w:r>
      <w:r w:rsidR="00C968C2">
        <w:rPr>
          <w:color w:val="auto"/>
          <w:highlight w:val="yellow"/>
        </w:rPr>
        <w:t>plunges.</w:t>
      </w:r>
      <w:r w:rsidR="00102DCB">
        <w:rPr>
          <w:color w:val="auto"/>
          <w:highlight w:val="yellow"/>
        </w:rPr>
        <w:t xml:space="preserve"> </w:t>
      </w:r>
    </w:p>
    <w:p w14:paraId="6B7072F1" w14:textId="77777777" w:rsidR="00EC5DAC" w:rsidRPr="00CE3A6E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1C80CC8C" w14:textId="262F4036" w:rsidR="009174A2" w:rsidRDefault="00EC5DAC" w:rsidP="00EC5DAC">
      <w:pPr>
        <w:widowControl/>
        <w:autoSpaceDE/>
        <w:autoSpaceDN/>
        <w:adjustRightInd/>
        <w:contextualSpacing/>
        <w:jc w:val="left"/>
        <w:rPr>
          <w:color w:val="auto"/>
        </w:rPr>
      </w:pPr>
      <w:r>
        <w:rPr>
          <w:color w:val="auto"/>
        </w:rPr>
        <w:lastRenderedPageBreak/>
        <w:t>NOTE: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9174A2" w:rsidRPr="004206B2">
        <w:rPr>
          <w:color w:val="auto"/>
        </w:rPr>
        <w:t>may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require</w:t>
      </w:r>
      <w:r w:rsidR="00102DCB">
        <w:rPr>
          <w:color w:val="auto"/>
        </w:rPr>
        <w:t xml:space="preserve"> </w:t>
      </w:r>
      <w:r w:rsidR="009174A2" w:rsidRPr="004206B2">
        <w:rPr>
          <w:color w:val="auto"/>
        </w:rPr>
        <w:t>som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dditional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waiting</w:t>
      </w:r>
      <w:r w:rsidR="00102DCB">
        <w:rPr>
          <w:color w:val="auto"/>
        </w:rPr>
        <w:t xml:space="preserve"> </w:t>
      </w:r>
      <w:r w:rsidR="009174A2" w:rsidRPr="004206B2">
        <w:rPr>
          <w:color w:val="auto"/>
        </w:rPr>
        <w:t>time</w:t>
      </w:r>
      <w:r w:rsidR="00102DCB">
        <w:rPr>
          <w:color w:val="auto"/>
        </w:rPr>
        <w:t xml:space="preserve"> </w:t>
      </w:r>
      <w:r w:rsidR="009174A2" w:rsidRPr="004206B2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9174A2" w:rsidRPr="004206B2">
        <w:rPr>
          <w:color w:val="auto"/>
        </w:rPr>
        <w:t>al</w:t>
      </w:r>
      <w:r w:rsidR="0038399B" w:rsidRPr="004206B2">
        <w:rPr>
          <w:color w:val="auto"/>
        </w:rPr>
        <w:t>low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slurry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045C5C">
        <w:rPr>
          <w:color w:val="auto"/>
        </w:rPr>
        <w:t>thaw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further.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Handling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homogenizers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requires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som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diligence.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Do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pply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brut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forc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beware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suction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forces.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If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not</w:t>
      </w:r>
      <w:r w:rsidR="00102DCB">
        <w:rPr>
          <w:color w:val="auto"/>
        </w:rPr>
        <w:t xml:space="preserve"> </w:t>
      </w:r>
      <w:proofErr w:type="gramStart"/>
      <w:r w:rsidR="0038399B" w:rsidRPr="004206B2">
        <w:rPr>
          <w:color w:val="auto"/>
        </w:rPr>
        <w:t>taken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into</w:t>
      </w:r>
      <w:r w:rsidR="00102DCB">
        <w:rPr>
          <w:color w:val="auto"/>
        </w:rPr>
        <w:t xml:space="preserve"> </w:t>
      </w:r>
      <w:r w:rsidR="00A974BF" w:rsidRPr="004206B2">
        <w:rPr>
          <w:color w:val="auto"/>
        </w:rPr>
        <w:t>account</w:t>
      </w:r>
      <w:proofErr w:type="gramEnd"/>
      <w:r w:rsidR="00A974BF" w:rsidRPr="004206B2">
        <w:rPr>
          <w:color w:val="auto"/>
        </w:rPr>
        <w:t>,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th</w:t>
      </w:r>
      <w:r w:rsidR="00A974BF" w:rsidRPr="004206B2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will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lead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spillage,</w:t>
      </w:r>
      <w:r w:rsidR="00102DCB">
        <w:rPr>
          <w:color w:val="auto"/>
        </w:rPr>
        <w:t xml:space="preserve"> </w:t>
      </w:r>
      <w:r w:rsidR="0038399B" w:rsidRPr="004206B2">
        <w:rPr>
          <w:color w:val="auto"/>
        </w:rPr>
        <w:t>contamination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or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destruction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CE3A6E" w:rsidRPr="004206B2">
        <w:rPr>
          <w:color w:val="auto"/>
        </w:rPr>
        <w:t>homogenizer</w:t>
      </w:r>
      <w:r w:rsidR="0038399B" w:rsidRPr="004206B2">
        <w:rPr>
          <w:color w:val="auto"/>
        </w:rPr>
        <w:t>.</w:t>
      </w:r>
    </w:p>
    <w:p w14:paraId="110F0022" w14:textId="77777777" w:rsidR="00EC5DAC" w:rsidRPr="004206B2" w:rsidRDefault="00EC5DAC" w:rsidP="00E60610">
      <w:pPr>
        <w:widowControl/>
        <w:autoSpaceDE/>
        <w:autoSpaceDN/>
        <w:adjustRightInd/>
        <w:contextualSpacing/>
        <w:jc w:val="left"/>
        <w:rPr>
          <w:color w:val="auto"/>
          <w:highlight w:val="yellow"/>
        </w:rPr>
      </w:pPr>
    </w:p>
    <w:p w14:paraId="30E31C57" w14:textId="2A914A69" w:rsidR="00CE3A6E" w:rsidRDefault="0038399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P</w:t>
      </w:r>
      <w:r w:rsidR="009174A2" w:rsidRPr="006B6667">
        <w:rPr>
          <w:color w:val="auto"/>
          <w:highlight w:val="yellow"/>
        </w:rPr>
        <w:t>ou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rud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oo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xtrac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0B4A96">
        <w:rPr>
          <w:color w:val="auto"/>
          <w:highlight w:val="yellow"/>
        </w:rPr>
        <w:t>50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keep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ce)</w:t>
      </w:r>
      <w:r w:rsidR="00007F19" w:rsidRPr="006B6667">
        <w:rPr>
          <w:color w:val="auto"/>
          <w:highlight w:val="yellow"/>
        </w:rPr>
        <w:t>.</w:t>
      </w:r>
    </w:p>
    <w:p w14:paraId="30EE3607" w14:textId="77777777" w:rsidR="00EC5DAC" w:rsidRPr="00CE3A6E" w:rsidRDefault="00EC5DA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24197D91" w14:textId="22E06B8C" w:rsidR="009174A2" w:rsidRPr="00CE3A6E" w:rsidRDefault="00EC5DAC" w:rsidP="00E60610">
      <w:pPr>
        <w:widowControl/>
        <w:autoSpaceDE/>
        <w:autoSpaceDN/>
        <w:adjustRightInd/>
        <w:contextualSpacing/>
        <w:jc w:val="left"/>
        <w:rPr>
          <w:color w:val="auto"/>
          <w:highlight w:val="yellow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Usually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several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can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ground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before</w:t>
      </w:r>
      <w:r w:rsidR="00102DCB">
        <w:rPr>
          <w:color w:val="auto"/>
        </w:rPr>
        <w:t xml:space="preserve"> </w:t>
      </w:r>
      <w:r w:rsidR="00644D25" w:rsidRPr="00CE3A6E">
        <w:rPr>
          <w:color w:val="auto"/>
        </w:rPr>
        <w:t>transfer</w:t>
      </w:r>
      <w:r w:rsidR="009174A2" w:rsidRPr="00CE3A6E">
        <w:rPr>
          <w:color w:val="auto"/>
        </w:rPr>
        <w:t>.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P</w:t>
      </w:r>
      <w:r w:rsidR="009174A2" w:rsidRPr="00CE3A6E">
        <w:rPr>
          <w:color w:val="auto"/>
        </w:rPr>
        <w:t>arallel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handling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grinding,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transferri</w:t>
      </w:r>
      <w:r w:rsidR="000D13D5" w:rsidRPr="00CE3A6E">
        <w:rPr>
          <w:color w:val="auto"/>
        </w:rPr>
        <w:t>ng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homogenizing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required.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Try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work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quickly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but</w:t>
      </w:r>
      <w:r w:rsidR="00102DCB">
        <w:rPr>
          <w:color w:val="auto"/>
        </w:rPr>
        <w:t xml:space="preserve"> </w:t>
      </w:r>
      <w:r w:rsidR="005C496B" w:rsidRPr="00CE3A6E">
        <w:rPr>
          <w:color w:val="auto"/>
        </w:rPr>
        <w:t>do</w:t>
      </w:r>
      <w:r w:rsidR="00102DCB">
        <w:rPr>
          <w:color w:val="auto"/>
        </w:rPr>
        <w:t xml:space="preserve"> </w:t>
      </w:r>
      <w:r w:rsidR="005C496B" w:rsidRPr="00CE3A6E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rush</w:t>
      </w:r>
      <w:r w:rsidR="000D13D5" w:rsidRPr="00CE3A6E">
        <w:rPr>
          <w:color w:val="auto"/>
        </w:rPr>
        <w:t>;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stay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calm.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Always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keep</w:t>
      </w:r>
      <w:r w:rsidR="00102DCB">
        <w:rPr>
          <w:color w:val="auto"/>
        </w:rPr>
        <w:t xml:space="preserve"> </w:t>
      </w:r>
      <w:r w:rsidR="000D13D5" w:rsidRPr="00CE3A6E">
        <w:rPr>
          <w:color w:val="auto"/>
        </w:rPr>
        <w:t>homogenized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9174A2" w:rsidRPr="00CE3A6E">
        <w:rPr>
          <w:color w:val="auto"/>
        </w:rPr>
        <w:t>ice.</w:t>
      </w:r>
    </w:p>
    <w:p w14:paraId="7F453D62" w14:textId="77777777" w:rsidR="009174A2" w:rsidRPr="006B6667" w:rsidRDefault="009174A2" w:rsidP="00E60610">
      <w:pPr>
        <w:pStyle w:val="ListParagraph"/>
        <w:ind w:left="0"/>
        <w:rPr>
          <w:color w:val="auto"/>
        </w:rPr>
      </w:pPr>
    </w:p>
    <w:p w14:paraId="6557D4D5" w14:textId="11C7A457" w:rsidR="000D13D5" w:rsidRDefault="000D13D5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>
        <w:rPr>
          <w:color w:val="auto"/>
        </w:rPr>
        <w:t>Total</w:t>
      </w:r>
      <w:r w:rsidR="00102DCB">
        <w:rPr>
          <w:color w:val="auto"/>
        </w:rPr>
        <w:t xml:space="preserve"> </w:t>
      </w:r>
      <w:r>
        <w:rPr>
          <w:color w:val="auto"/>
        </w:rPr>
        <w:t>RNA</w:t>
      </w:r>
      <w:r w:rsidR="00102DCB">
        <w:rPr>
          <w:color w:val="auto"/>
        </w:rPr>
        <w:t xml:space="preserve"> </w:t>
      </w:r>
      <w:r>
        <w:rPr>
          <w:color w:val="auto"/>
        </w:rPr>
        <w:t>sample</w:t>
      </w:r>
      <w:r w:rsidR="00102DCB">
        <w:rPr>
          <w:color w:val="auto"/>
        </w:rPr>
        <w:t xml:space="preserve"> </w:t>
      </w:r>
      <w:r>
        <w:rPr>
          <w:color w:val="auto"/>
        </w:rPr>
        <w:t>collection</w:t>
      </w:r>
    </w:p>
    <w:p w14:paraId="6F30E003" w14:textId="77777777" w:rsidR="000D13D5" w:rsidRPr="000D13D5" w:rsidRDefault="000D13D5" w:rsidP="00E60610">
      <w:pPr>
        <w:contextualSpacing/>
        <w:rPr>
          <w:color w:val="auto"/>
        </w:rPr>
      </w:pPr>
    </w:p>
    <w:p w14:paraId="720DF365" w14:textId="738471DC" w:rsidR="000D13D5" w:rsidRDefault="007870ED" w:rsidP="00EC5DAC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 w:rsidRPr="007870ED">
        <w:rPr>
          <w:color w:val="auto"/>
          <w:highlight w:val="yellow"/>
        </w:rPr>
        <w:t>Transfer</w:t>
      </w:r>
      <w:r w:rsidR="00102DCB">
        <w:rPr>
          <w:color w:val="auto"/>
          <w:highlight w:val="yellow"/>
        </w:rPr>
        <w:t xml:space="preserve"> </w:t>
      </w:r>
      <w:r w:rsidR="000D13D5" w:rsidRPr="007870ED">
        <w:rPr>
          <w:color w:val="auto"/>
          <w:highlight w:val="yellow"/>
        </w:rPr>
        <w:t>200</w:t>
      </w:r>
      <w:r w:rsidR="00EC5DAC">
        <w:rPr>
          <w:color w:val="auto"/>
          <w:highlight w:val="yellow"/>
        </w:rPr>
        <w:t xml:space="preserve"> µL </w:t>
      </w:r>
      <w:r w:rsidR="000D13D5" w:rsidRPr="007870ED">
        <w:rPr>
          <w:color w:val="auto"/>
          <w:highlight w:val="yellow"/>
        </w:rPr>
        <w:t>aliquots</w:t>
      </w:r>
      <w:r w:rsidR="00102DCB">
        <w:rPr>
          <w:color w:val="auto"/>
          <w:highlight w:val="yellow"/>
        </w:rPr>
        <w:t xml:space="preserve"> </w:t>
      </w:r>
      <w:r w:rsidR="000D13D5" w:rsidRPr="007870ED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0D13D5" w:rsidRPr="007870ED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="000D13D5" w:rsidRPr="007870ED">
        <w:rPr>
          <w:color w:val="auto"/>
          <w:highlight w:val="yellow"/>
        </w:rPr>
        <w:t>crude</w:t>
      </w:r>
      <w:r w:rsidR="00102DCB">
        <w:rPr>
          <w:color w:val="auto"/>
          <w:highlight w:val="yellow"/>
        </w:rPr>
        <w:t xml:space="preserve"> </w:t>
      </w:r>
      <w:r w:rsidR="000D13D5" w:rsidRPr="007870ED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Pr="007870ED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7870ED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CE3A6E">
        <w:rPr>
          <w:color w:val="auto"/>
          <w:highlight w:val="yellow"/>
        </w:rPr>
        <w:t>clean</w:t>
      </w:r>
      <w:r w:rsidR="00102DCB">
        <w:rPr>
          <w:color w:val="auto"/>
          <w:highlight w:val="yellow"/>
        </w:rPr>
        <w:t xml:space="preserve"> </w:t>
      </w:r>
      <w:r w:rsidRPr="007870ED">
        <w:rPr>
          <w:color w:val="auto"/>
          <w:highlight w:val="yellow"/>
        </w:rPr>
        <w:t>microcentrifuge</w:t>
      </w:r>
      <w:r w:rsidR="00102DCB">
        <w:rPr>
          <w:color w:val="auto"/>
          <w:highlight w:val="yellow"/>
        </w:rPr>
        <w:t xml:space="preserve"> </w:t>
      </w:r>
      <w:r w:rsidRPr="007870ED">
        <w:rPr>
          <w:color w:val="auto"/>
          <w:highlight w:val="yellow"/>
        </w:rPr>
        <w:t>tube</w:t>
      </w:r>
      <w:r w:rsidR="00102DCB">
        <w:rPr>
          <w:color w:val="auto"/>
        </w:rPr>
        <w:t xml:space="preserve"> </w:t>
      </w:r>
      <w:r w:rsidRPr="006B6667">
        <w:rPr>
          <w:color w:val="auto"/>
          <w:highlight w:val="yellow"/>
        </w:rPr>
        <w:t>(</w:t>
      </w:r>
      <w:r w:rsidR="00CE3A6E">
        <w:rPr>
          <w:color w:val="auto"/>
          <w:highlight w:val="yellow"/>
        </w:rPr>
        <w:t>lab</w:t>
      </w:r>
      <w:r w:rsidR="001F29EA">
        <w:rPr>
          <w:color w:val="auto"/>
          <w:highlight w:val="yellow"/>
        </w:rPr>
        <w:t>e</w:t>
      </w:r>
      <w:r w:rsidR="00CE3A6E">
        <w:rPr>
          <w:color w:val="auto"/>
          <w:highlight w:val="yellow"/>
        </w:rPr>
        <w:t>led</w:t>
      </w:r>
      <w:r w:rsidR="00102DCB">
        <w:rPr>
          <w:color w:val="auto"/>
          <w:highlight w:val="yellow"/>
        </w:rPr>
        <w:t xml:space="preserve"> </w:t>
      </w:r>
      <w:r w:rsidR="00CE3A6E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ool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forehand)</w:t>
      </w:r>
      <w:r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400246B4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3041234D" w14:textId="03E4CB2D" w:rsidR="007870ED" w:rsidRDefault="007870ED" w:rsidP="00EC5DAC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</w:rPr>
        <w:t>Proceed</w:t>
      </w:r>
      <w:r w:rsidR="00102DCB">
        <w:rPr>
          <w:color w:val="auto"/>
        </w:rPr>
        <w:t xml:space="preserve"> </w:t>
      </w:r>
      <w:r>
        <w:rPr>
          <w:color w:val="auto"/>
        </w:rPr>
        <w:t>with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RNA</w:t>
      </w:r>
      <w:r w:rsidR="00102DCB">
        <w:rPr>
          <w:color w:val="auto"/>
        </w:rPr>
        <w:t xml:space="preserve"> </w:t>
      </w:r>
      <w:r>
        <w:rPr>
          <w:color w:val="auto"/>
        </w:rPr>
        <w:t>extraction</w:t>
      </w:r>
      <w:r w:rsidR="00102DCB">
        <w:rPr>
          <w:color w:val="auto"/>
        </w:rPr>
        <w:t xml:space="preserve"> </w:t>
      </w:r>
      <w:r>
        <w:rPr>
          <w:color w:val="auto"/>
        </w:rPr>
        <w:t>as</w:t>
      </w:r>
      <w:r w:rsidR="00102DCB">
        <w:rPr>
          <w:color w:val="auto"/>
        </w:rPr>
        <w:t xml:space="preserve"> </w:t>
      </w:r>
      <w:r>
        <w:rPr>
          <w:color w:val="auto"/>
        </w:rPr>
        <w:t>detailed</w:t>
      </w:r>
      <w:r w:rsidR="00102DCB">
        <w:rPr>
          <w:color w:val="auto"/>
        </w:rPr>
        <w:t xml:space="preserve"> </w:t>
      </w:r>
      <w:r>
        <w:rPr>
          <w:color w:val="auto"/>
        </w:rPr>
        <w:t>for</w:t>
      </w:r>
      <w:r w:rsidR="00102DCB">
        <w:rPr>
          <w:color w:val="auto"/>
        </w:rPr>
        <w:t xml:space="preserve"> </w:t>
      </w:r>
      <w:r>
        <w:rPr>
          <w:color w:val="auto"/>
        </w:rPr>
        <w:t>TRAP</w:t>
      </w:r>
      <w:r w:rsidR="00102DCB">
        <w:rPr>
          <w:color w:val="auto"/>
        </w:rPr>
        <w:t xml:space="preserve"> </w:t>
      </w:r>
      <w:r>
        <w:rPr>
          <w:color w:val="auto"/>
        </w:rPr>
        <w:t>samples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>
        <w:rPr>
          <w:color w:val="auto"/>
        </w:rPr>
        <w:t>points</w:t>
      </w:r>
      <w:r w:rsidR="00102DCB">
        <w:rPr>
          <w:color w:val="auto"/>
        </w:rPr>
        <w:t xml:space="preserve"> </w:t>
      </w:r>
      <w:r>
        <w:rPr>
          <w:color w:val="auto"/>
        </w:rPr>
        <w:t>7.1</w:t>
      </w:r>
      <w:r w:rsidR="00102DCB">
        <w:rPr>
          <w:color w:val="auto"/>
        </w:rPr>
        <w:t xml:space="preserve"> </w:t>
      </w:r>
      <w:r>
        <w:rPr>
          <w:color w:val="auto"/>
        </w:rPr>
        <w:t>and</w:t>
      </w:r>
      <w:r w:rsidR="00102DCB">
        <w:rPr>
          <w:color w:val="auto"/>
        </w:rPr>
        <w:t xml:space="preserve"> </w:t>
      </w:r>
      <w:r>
        <w:rPr>
          <w:color w:val="auto"/>
        </w:rPr>
        <w:t>7.2.</w:t>
      </w:r>
      <w:r w:rsidR="00102DCB">
        <w:rPr>
          <w:color w:val="auto"/>
        </w:rPr>
        <w:t xml:space="preserve"> </w:t>
      </w:r>
      <w:r w:rsidR="00EC5DAC">
        <w:rPr>
          <w:color w:val="auto"/>
        </w:rPr>
        <w:t>Do</w:t>
      </w:r>
      <w:r w:rsidR="00102DCB">
        <w:rPr>
          <w:color w:val="auto"/>
        </w:rPr>
        <w:t xml:space="preserve"> </w:t>
      </w:r>
      <w:r>
        <w:rPr>
          <w:color w:val="auto"/>
        </w:rPr>
        <w:t>th</w:t>
      </w:r>
      <w:r w:rsidR="00C37352">
        <w:rPr>
          <w:color w:val="auto"/>
        </w:rPr>
        <w:t>e</w:t>
      </w:r>
      <w:r>
        <w:rPr>
          <w:color w:val="auto"/>
        </w:rPr>
        <w:t>s</w:t>
      </w:r>
      <w:r w:rsidR="00C37352">
        <w:rPr>
          <w:color w:val="auto"/>
        </w:rPr>
        <w:t>e</w:t>
      </w:r>
      <w:r w:rsidR="00102DCB">
        <w:rPr>
          <w:color w:val="auto"/>
        </w:rPr>
        <w:t xml:space="preserve"> </w:t>
      </w:r>
      <w:r>
        <w:rPr>
          <w:color w:val="auto"/>
        </w:rPr>
        <w:t>steps</w:t>
      </w:r>
      <w:r w:rsidR="00102DCB">
        <w:rPr>
          <w:color w:val="auto"/>
        </w:rPr>
        <w:t xml:space="preserve"> </w:t>
      </w:r>
      <w:r>
        <w:rPr>
          <w:color w:val="auto"/>
        </w:rPr>
        <w:t>while</w:t>
      </w:r>
      <w:r w:rsidR="00102DCB">
        <w:rPr>
          <w:color w:val="auto"/>
        </w:rPr>
        <w:t xml:space="preserve"> </w:t>
      </w:r>
      <w:r>
        <w:rPr>
          <w:color w:val="auto"/>
        </w:rPr>
        <w:t>samples</w:t>
      </w:r>
      <w:r w:rsidR="00102DCB">
        <w:rPr>
          <w:color w:val="auto"/>
        </w:rPr>
        <w:t xml:space="preserve"> </w:t>
      </w:r>
      <w:r>
        <w:rPr>
          <w:color w:val="auto"/>
        </w:rPr>
        <w:t>are</w:t>
      </w:r>
      <w:r w:rsidR="00102DCB">
        <w:rPr>
          <w:color w:val="auto"/>
        </w:rPr>
        <w:t xml:space="preserve"> </w:t>
      </w:r>
      <w:r>
        <w:rPr>
          <w:color w:val="auto"/>
        </w:rPr>
        <w:t>clearing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centrifuge.</w:t>
      </w:r>
      <w:r w:rsidR="00102DCB">
        <w:rPr>
          <w:color w:val="auto"/>
        </w:rPr>
        <w:t xml:space="preserve"> </w:t>
      </w:r>
    </w:p>
    <w:p w14:paraId="5B4A5396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18B236D1" w14:textId="01CE9353" w:rsidR="007870ED" w:rsidRDefault="007870ED" w:rsidP="00EC5DAC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>
        <w:rPr>
          <w:color w:val="auto"/>
        </w:rPr>
        <w:t>Perform</w:t>
      </w:r>
      <w:r w:rsidR="00102DCB">
        <w:rPr>
          <w:color w:val="auto"/>
        </w:rPr>
        <w:t xml:space="preserve"> </w:t>
      </w:r>
      <w:r>
        <w:rPr>
          <w:color w:val="auto"/>
        </w:rPr>
        <w:t>a</w:t>
      </w:r>
      <w:r w:rsidR="00102DCB">
        <w:rPr>
          <w:color w:val="auto"/>
        </w:rPr>
        <w:t xml:space="preserve"> </w:t>
      </w:r>
      <w:r>
        <w:rPr>
          <w:color w:val="auto"/>
        </w:rPr>
        <w:t>DNase</w:t>
      </w:r>
      <w:r w:rsidR="00102DCB">
        <w:rPr>
          <w:color w:val="auto"/>
        </w:rPr>
        <w:t xml:space="preserve"> </w:t>
      </w:r>
      <w:r>
        <w:rPr>
          <w:color w:val="auto"/>
        </w:rPr>
        <w:t>treatment</w:t>
      </w:r>
      <w:r w:rsidR="00102DCB">
        <w:rPr>
          <w:color w:val="auto"/>
        </w:rPr>
        <w:t xml:space="preserve"> </w:t>
      </w:r>
      <w:r>
        <w:rPr>
          <w:color w:val="auto"/>
        </w:rPr>
        <w:t>with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resuspended</w:t>
      </w:r>
      <w:r w:rsidR="00102DCB">
        <w:rPr>
          <w:color w:val="auto"/>
        </w:rPr>
        <w:t xml:space="preserve"> </w:t>
      </w:r>
      <w:r>
        <w:rPr>
          <w:color w:val="auto"/>
        </w:rPr>
        <w:t>total</w:t>
      </w:r>
      <w:r w:rsidR="00102DCB">
        <w:rPr>
          <w:color w:val="auto"/>
        </w:rPr>
        <w:t xml:space="preserve"> </w:t>
      </w:r>
      <w:r>
        <w:rPr>
          <w:color w:val="auto"/>
        </w:rPr>
        <w:t>RNA</w:t>
      </w:r>
      <w:r w:rsidR="00102DCB">
        <w:rPr>
          <w:color w:val="auto"/>
        </w:rPr>
        <w:t xml:space="preserve"> </w:t>
      </w:r>
      <w:r>
        <w:rPr>
          <w:color w:val="auto"/>
        </w:rPr>
        <w:t>to</w:t>
      </w:r>
      <w:r w:rsidR="00102DCB">
        <w:rPr>
          <w:color w:val="auto"/>
        </w:rPr>
        <w:t xml:space="preserve"> </w:t>
      </w:r>
      <w:r>
        <w:rPr>
          <w:color w:val="auto"/>
        </w:rPr>
        <w:t>eliminate</w:t>
      </w:r>
      <w:r w:rsidR="00102DCB">
        <w:rPr>
          <w:color w:val="auto"/>
        </w:rPr>
        <w:t xml:space="preserve"> </w:t>
      </w:r>
      <w:r>
        <w:rPr>
          <w:color w:val="auto"/>
        </w:rPr>
        <w:t>DNA</w:t>
      </w:r>
      <w:r w:rsidR="00102DCB">
        <w:rPr>
          <w:color w:val="auto"/>
        </w:rPr>
        <w:t xml:space="preserve"> </w:t>
      </w:r>
      <w:r>
        <w:rPr>
          <w:color w:val="auto"/>
        </w:rPr>
        <w:t>contamination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clean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up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reaction</w:t>
      </w:r>
      <w:r w:rsidR="0019304C">
        <w:rPr>
          <w:color w:val="auto"/>
        </w:rPr>
        <w:t xml:space="preserve"> using a commercial kit (</w:t>
      </w:r>
      <w:r w:rsidR="0019304C">
        <w:rPr>
          <w:b/>
          <w:bCs/>
          <w:color w:val="auto"/>
        </w:rPr>
        <w:t>Table of Materials</w:t>
      </w:r>
      <w:r w:rsidR="0019304C">
        <w:rPr>
          <w:color w:val="auto"/>
        </w:rPr>
        <w:t>)</w:t>
      </w:r>
      <w:r w:rsidR="0044352C"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5993D925" w14:textId="77777777" w:rsidR="00EC5DAC" w:rsidRDefault="00EC5DAC" w:rsidP="00E60610">
      <w:pPr>
        <w:pStyle w:val="ListParagraph"/>
        <w:ind w:left="0"/>
        <w:rPr>
          <w:color w:val="auto"/>
        </w:rPr>
      </w:pPr>
    </w:p>
    <w:p w14:paraId="63CD5219" w14:textId="6CF69185" w:rsidR="0044352C" w:rsidRPr="0044352C" w:rsidRDefault="00EC5DAC" w:rsidP="00E60610">
      <w:pPr>
        <w:contextualSpacing/>
        <w:rPr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Total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RNA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extractions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usually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yield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high</w:t>
      </w:r>
      <w:r w:rsidR="00102DCB">
        <w:rPr>
          <w:color w:val="auto"/>
        </w:rPr>
        <w:t xml:space="preserve"> </w:t>
      </w:r>
      <w:r w:rsidR="0044352C">
        <w:rPr>
          <w:color w:val="auto"/>
        </w:rPr>
        <w:t>concentrations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C11185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need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diluted</w:t>
      </w:r>
      <w:r w:rsidR="00102DCB">
        <w:rPr>
          <w:color w:val="auto"/>
        </w:rPr>
        <w:t xml:space="preserve"> </w:t>
      </w:r>
      <w:r w:rsidR="00C37352">
        <w:rPr>
          <w:color w:val="auto"/>
        </w:rPr>
        <w:t>considerably</w:t>
      </w:r>
      <w:r w:rsidR="0044352C" w:rsidRPr="0044352C">
        <w:rPr>
          <w:color w:val="auto"/>
        </w:rPr>
        <w:t>.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We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recommend</w:t>
      </w:r>
      <w:r w:rsidR="00102DCB">
        <w:rPr>
          <w:color w:val="auto"/>
        </w:rPr>
        <w:t xml:space="preserve"> </w:t>
      </w:r>
      <w:r w:rsidR="00C37352" w:rsidRPr="0044352C">
        <w:rPr>
          <w:color w:val="auto"/>
        </w:rPr>
        <w:t>measuring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concentration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after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dilution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by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sensitive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Qubit</w:t>
      </w:r>
      <w:r w:rsidR="00102DCB">
        <w:rPr>
          <w:color w:val="auto"/>
        </w:rPr>
        <w:t xml:space="preserve"> </w:t>
      </w:r>
      <w:r w:rsidR="0044352C" w:rsidRPr="0044352C">
        <w:rPr>
          <w:color w:val="auto"/>
        </w:rPr>
        <w:t>protocol.</w:t>
      </w:r>
    </w:p>
    <w:p w14:paraId="430775DD" w14:textId="77777777" w:rsidR="002D1A76" w:rsidRPr="000D13D5" w:rsidRDefault="002D1A76" w:rsidP="00E60610">
      <w:pPr>
        <w:contextualSpacing/>
        <w:rPr>
          <w:color w:val="auto"/>
        </w:rPr>
      </w:pPr>
    </w:p>
    <w:p w14:paraId="40979894" w14:textId="5314CFEB" w:rsidR="00015F81" w:rsidRPr="006B6667" w:rsidRDefault="009174A2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C</w:t>
      </w:r>
      <w:r w:rsidR="00015F81" w:rsidRPr="006B6667">
        <w:rPr>
          <w:color w:val="auto"/>
        </w:rPr>
        <w:t>learing</w:t>
      </w:r>
      <w:r w:rsidR="00102DCB">
        <w:rPr>
          <w:color w:val="auto"/>
        </w:rPr>
        <w:t xml:space="preserve"> </w:t>
      </w:r>
      <w:r w:rsidR="0014611F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14611F">
        <w:rPr>
          <w:color w:val="auto"/>
        </w:rPr>
        <w:t>crude</w:t>
      </w:r>
      <w:r w:rsidR="00102DCB">
        <w:rPr>
          <w:color w:val="auto"/>
        </w:rPr>
        <w:t xml:space="preserve"> </w:t>
      </w:r>
      <w:r w:rsidR="0014611F">
        <w:rPr>
          <w:color w:val="auto"/>
        </w:rPr>
        <w:t>extract</w:t>
      </w:r>
    </w:p>
    <w:p w14:paraId="122CBA49" w14:textId="77777777" w:rsidR="00007F19" w:rsidRPr="006B6667" w:rsidRDefault="00007F19" w:rsidP="00E60610">
      <w:pPr>
        <w:pStyle w:val="ListParagraph"/>
        <w:ind w:left="0"/>
        <w:rPr>
          <w:color w:val="auto"/>
        </w:rPr>
      </w:pPr>
    </w:p>
    <w:p w14:paraId="1CA6D84F" w14:textId="1C2D674E" w:rsidR="00CE3A6E" w:rsidRDefault="00007F19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T</w:t>
      </w:r>
      <w:r w:rsidR="009174A2" w:rsidRPr="006B6667">
        <w:rPr>
          <w:color w:val="auto"/>
          <w:highlight w:val="yellow"/>
        </w:rPr>
        <w:t>ak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c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bucke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="00C35FE8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5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6</w:t>
      </w:r>
      <w:r w:rsidR="001D5164">
        <w:rPr>
          <w:color w:val="auto"/>
          <w:highlight w:val="yellow"/>
        </w:rPr>
        <w:t>,</w:t>
      </w:r>
      <w:r w:rsidRPr="006B6667">
        <w:rPr>
          <w:color w:val="auto"/>
          <w:highlight w:val="yellow"/>
        </w:rPr>
        <w:t>000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x </w:t>
      </w:r>
      <w:r w:rsidR="009174A2" w:rsidRPr="00E60610">
        <w:rPr>
          <w:i/>
          <w:iCs/>
          <w:color w:val="auto"/>
          <w:highlight w:val="yellow"/>
        </w:rPr>
        <w:t>g</w:t>
      </w:r>
      <w:r w:rsidR="0019304C">
        <w:rPr>
          <w:color w:val="auto"/>
          <w:highlight w:val="yellow"/>
        </w:rPr>
        <w:t xml:space="preserve"> and </w:t>
      </w:r>
      <w:r w:rsidR="009174A2" w:rsidRPr="006B6667">
        <w:rPr>
          <w:color w:val="auto"/>
          <w:highlight w:val="yellow"/>
        </w:rPr>
        <w:t>4</w:t>
      </w:r>
      <w:r w:rsidR="0019304C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°C</w:t>
      </w:r>
      <w:r w:rsidRPr="006B6667">
        <w:rPr>
          <w:color w:val="auto"/>
          <w:highlight w:val="yellow"/>
        </w:rPr>
        <w:t>.</w:t>
      </w:r>
    </w:p>
    <w:p w14:paraId="5E52031E" w14:textId="77777777" w:rsidR="0019304C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17FB1C8F" w14:textId="14E0E392" w:rsidR="006E08AC" w:rsidRDefault="00EC5DAC" w:rsidP="00EC5DAC">
      <w:pPr>
        <w:widowControl/>
        <w:autoSpaceDE/>
        <w:autoSpaceDN/>
        <w:adjustRightInd/>
        <w:contextualSpacing/>
        <w:jc w:val="left"/>
        <w:rPr>
          <w:color w:val="auto"/>
          <w:highlight w:val="yellow"/>
        </w:rPr>
      </w:pPr>
      <w:r>
        <w:rPr>
          <w:color w:val="auto"/>
          <w:highlight w:val="yellow"/>
        </w:rPr>
        <w:t>NOTE: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balance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out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centrifuge,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pair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accordingly.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case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this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is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not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entirely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possible,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adjust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one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sample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by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adding</w:t>
      </w:r>
      <w:r w:rsidR="00102DCB">
        <w:rPr>
          <w:color w:val="auto"/>
          <w:highlight w:val="yellow"/>
        </w:rPr>
        <w:t xml:space="preserve"> </w:t>
      </w:r>
      <w:r w:rsidR="006E08AC" w:rsidRPr="008C1D4C">
        <w:rPr>
          <w:color w:val="auto"/>
          <w:highlight w:val="yellow"/>
        </w:rPr>
        <w:t>PEB.</w:t>
      </w:r>
    </w:p>
    <w:p w14:paraId="5929B586" w14:textId="77777777" w:rsidR="0019304C" w:rsidRPr="008C1D4C" w:rsidRDefault="0019304C" w:rsidP="00E60610">
      <w:pPr>
        <w:widowControl/>
        <w:autoSpaceDE/>
        <w:autoSpaceDN/>
        <w:adjustRightInd/>
        <w:contextualSpacing/>
        <w:jc w:val="left"/>
        <w:rPr>
          <w:color w:val="auto"/>
          <w:highlight w:val="yellow"/>
        </w:rPr>
      </w:pPr>
    </w:p>
    <w:p w14:paraId="37F25714" w14:textId="475F5365" w:rsidR="006E08AC" w:rsidRDefault="00C35FE8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>
        <w:rPr>
          <w:color w:val="auto"/>
          <w:highlight w:val="yellow"/>
        </w:rPr>
        <w:t>Pour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upernatan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resh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</w:t>
      </w:r>
      <w:r w:rsidR="00644D25" w:rsidRPr="006B6667">
        <w:rPr>
          <w:color w:val="auto"/>
          <w:highlight w:val="yellow"/>
        </w:rPr>
        <w:t>cool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ce</w:t>
      </w:r>
      <w:r w:rsidR="00102DCB">
        <w:rPr>
          <w:color w:val="auto"/>
          <w:highlight w:val="yellow"/>
        </w:rPr>
        <w:t xml:space="preserve"> </w:t>
      </w:r>
      <w:r w:rsidR="00644D25" w:rsidRPr="006B6667">
        <w:rPr>
          <w:color w:val="auto"/>
          <w:highlight w:val="yellow"/>
        </w:rPr>
        <w:t>beforehand</w:t>
      </w:r>
      <w:r w:rsidR="00007F19" w:rsidRPr="006B6667">
        <w:rPr>
          <w:color w:val="auto"/>
          <w:highlight w:val="yellow"/>
        </w:rPr>
        <w:t>)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repeat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centrifugation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(</w:t>
      </w:r>
      <w:r w:rsidR="0019304C" w:rsidRPr="006B6667">
        <w:rPr>
          <w:color w:val="auto"/>
          <w:highlight w:val="yellow"/>
        </w:rPr>
        <w:t>15</w:t>
      </w:r>
      <w:r w:rsidR="0019304C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min</w:t>
      </w:r>
      <w:r w:rsidR="0019304C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at</w:t>
      </w:r>
      <w:r w:rsidR="0019304C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16</w:t>
      </w:r>
      <w:r w:rsidR="0019304C">
        <w:rPr>
          <w:color w:val="auto"/>
          <w:highlight w:val="yellow"/>
        </w:rPr>
        <w:t>,</w:t>
      </w:r>
      <w:r w:rsidR="0019304C" w:rsidRPr="006B6667">
        <w:rPr>
          <w:color w:val="auto"/>
          <w:highlight w:val="yellow"/>
        </w:rPr>
        <w:t>000</w:t>
      </w:r>
      <w:r w:rsidR="0019304C">
        <w:rPr>
          <w:color w:val="auto"/>
          <w:highlight w:val="yellow"/>
        </w:rPr>
        <w:t xml:space="preserve"> x </w:t>
      </w:r>
      <w:r w:rsidR="0019304C" w:rsidRPr="0036430C">
        <w:rPr>
          <w:i/>
          <w:iCs/>
          <w:color w:val="auto"/>
          <w:highlight w:val="yellow"/>
        </w:rPr>
        <w:t>g</w:t>
      </w:r>
      <w:r w:rsidR="0019304C">
        <w:rPr>
          <w:color w:val="auto"/>
          <w:highlight w:val="yellow"/>
        </w:rPr>
        <w:t xml:space="preserve"> and </w:t>
      </w:r>
      <w:r w:rsidR="0019304C" w:rsidRPr="006B6667">
        <w:rPr>
          <w:color w:val="auto"/>
          <w:highlight w:val="yellow"/>
        </w:rPr>
        <w:t>4</w:t>
      </w:r>
      <w:r w:rsidR="0019304C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°C</w:t>
      </w:r>
      <w:r w:rsidR="00007F19" w:rsidRPr="006B6667">
        <w:rPr>
          <w:color w:val="auto"/>
          <w:highlight w:val="yellow"/>
        </w:rPr>
        <w:t>).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T</w:t>
      </w:r>
      <w:r w:rsidR="009174A2" w:rsidRPr="006B6667">
        <w:rPr>
          <w:color w:val="auto"/>
          <w:highlight w:val="yellow"/>
        </w:rPr>
        <w:t>his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transfe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ca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be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quickly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performed</w:t>
      </w:r>
      <w:r w:rsidR="00102DCB">
        <w:rPr>
          <w:color w:val="auto"/>
          <w:highlight w:val="yellow"/>
        </w:rPr>
        <w:t xml:space="preserve"> </w:t>
      </w:r>
      <w:r w:rsidR="00045C5C">
        <w:rPr>
          <w:color w:val="auto"/>
          <w:highlight w:val="yellow"/>
        </w:rPr>
        <w:t>next</w:t>
      </w:r>
      <w:r w:rsidR="00102DCB">
        <w:rPr>
          <w:color w:val="auto"/>
          <w:highlight w:val="yellow"/>
        </w:rPr>
        <w:t xml:space="preserve"> </w:t>
      </w:r>
      <w:r w:rsidR="00045C5C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007F19" w:rsidRPr="006B6667">
        <w:rPr>
          <w:color w:val="auto"/>
          <w:highlight w:val="yellow"/>
        </w:rPr>
        <w:t>centrifuge.</w:t>
      </w:r>
    </w:p>
    <w:p w14:paraId="657E57A1" w14:textId="77777777" w:rsidR="0019304C" w:rsidRPr="006E08AC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6B8BDEA4" w14:textId="5916CF01" w:rsidR="00572D14" w:rsidRPr="00E60610" w:rsidRDefault="00007F19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E08AC">
        <w:rPr>
          <w:color w:val="auto"/>
        </w:rPr>
        <w:t>While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crude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extract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is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clearing,</w:t>
      </w:r>
      <w:r w:rsidR="00102DCB">
        <w:rPr>
          <w:color w:val="auto"/>
        </w:rPr>
        <w:t xml:space="preserve"> </w:t>
      </w:r>
      <w:r w:rsidR="00D42696" w:rsidRPr="006E08AC">
        <w:rPr>
          <w:color w:val="auto"/>
        </w:rPr>
        <w:t>initiate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644D25" w:rsidRPr="006E08AC">
        <w:rPr>
          <w:color w:val="auto"/>
        </w:rPr>
        <w:t>wash</w:t>
      </w:r>
      <w:r w:rsidR="00D42696" w:rsidRPr="006E08AC">
        <w:rPr>
          <w:color w:val="auto"/>
        </w:rPr>
        <w:t>ing</w:t>
      </w:r>
      <w:r w:rsidR="00102DCB">
        <w:rPr>
          <w:color w:val="auto"/>
        </w:rPr>
        <w:t xml:space="preserve"> </w:t>
      </w:r>
      <w:r w:rsidR="00D42696" w:rsidRPr="006E08AC">
        <w:rPr>
          <w:color w:val="auto"/>
        </w:rPr>
        <w:t>of</w:t>
      </w:r>
      <w:r w:rsidR="00102DCB">
        <w:rPr>
          <w:color w:val="auto"/>
        </w:rPr>
        <w:t xml:space="preserve"> </w:t>
      </w:r>
      <w:r w:rsidRPr="006E08AC">
        <w:rPr>
          <w:color w:val="auto"/>
        </w:rPr>
        <w:t>GFP-beads</w:t>
      </w:r>
      <w:r w:rsidR="00102DCB">
        <w:rPr>
          <w:color w:val="auto"/>
        </w:rPr>
        <w:t xml:space="preserve"> </w:t>
      </w:r>
      <w:r w:rsidR="00D42696" w:rsidRPr="006E08AC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D42696" w:rsidRPr="006E08AC">
        <w:rPr>
          <w:color w:val="auto"/>
        </w:rPr>
        <w:t>ste</w:t>
      </w:r>
      <w:r w:rsidR="000D13D5" w:rsidRPr="006E08AC">
        <w:rPr>
          <w:color w:val="auto"/>
        </w:rPr>
        <w:t>p</w:t>
      </w:r>
      <w:r w:rsidR="00102DCB">
        <w:rPr>
          <w:color w:val="auto"/>
        </w:rPr>
        <w:t xml:space="preserve"> </w:t>
      </w:r>
      <w:r w:rsidR="000D13D5" w:rsidRPr="006E08AC">
        <w:rPr>
          <w:color w:val="auto"/>
        </w:rPr>
        <w:t>6.</w:t>
      </w:r>
      <w:r w:rsidR="00C35FE8">
        <w:rPr>
          <w:color w:val="auto"/>
        </w:rPr>
        <w:t>6</w:t>
      </w:r>
      <w:r w:rsidR="000D13D5" w:rsidRPr="006E08AC">
        <w:rPr>
          <w:color w:val="auto"/>
        </w:rPr>
        <w:t>.</w:t>
      </w:r>
    </w:p>
    <w:p w14:paraId="5B1047E2" w14:textId="77777777" w:rsidR="0019304C" w:rsidRPr="00572D14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5AE3BB49" w14:textId="2F0F2541" w:rsidR="009174A2" w:rsidRPr="00572D14" w:rsidRDefault="00EC5DAC" w:rsidP="00E60610">
      <w:pPr>
        <w:widowControl/>
        <w:autoSpaceDE/>
        <w:autoSpaceDN/>
        <w:adjustRightInd/>
        <w:contextualSpacing/>
        <w:jc w:val="left"/>
        <w:rPr>
          <w:color w:val="auto"/>
          <w:highlight w:val="yellow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0D13D5" w:rsidRPr="00572D14">
        <w:rPr>
          <w:color w:val="auto"/>
        </w:rPr>
        <w:t>K</w:t>
      </w:r>
      <w:r w:rsidR="009174A2" w:rsidRPr="00572D14">
        <w:rPr>
          <w:color w:val="auto"/>
        </w:rPr>
        <w:t>eep</w:t>
      </w:r>
      <w:r w:rsidR="00102DCB">
        <w:rPr>
          <w:color w:val="auto"/>
        </w:rPr>
        <w:t xml:space="preserve"> </w:t>
      </w:r>
      <w:r w:rsidR="00007F19" w:rsidRPr="00572D14">
        <w:rPr>
          <w:color w:val="auto"/>
        </w:rPr>
        <w:t>this</w:t>
      </w:r>
      <w:r w:rsidR="00102DCB">
        <w:rPr>
          <w:color w:val="auto"/>
        </w:rPr>
        <w:t xml:space="preserve"> </w:t>
      </w:r>
      <w:r w:rsidR="00642619">
        <w:rPr>
          <w:color w:val="auto"/>
        </w:rPr>
        <w:t>ice</w:t>
      </w:r>
      <w:r w:rsidR="00102DCB">
        <w:rPr>
          <w:color w:val="auto"/>
        </w:rPr>
        <w:t xml:space="preserve"> </w:t>
      </w:r>
      <w:r w:rsidR="00007F19" w:rsidRPr="00572D14">
        <w:rPr>
          <w:color w:val="auto"/>
        </w:rPr>
        <w:t>bucket</w:t>
      </w:r>
      <w:r w:rsidR="00102DCB">
        <w:rPr>
          <w:color w:val="auto"/>
        </w:rPr>
        <w:t xml:space="preserve"> </w:t>
      </w:r>
      <w:r w:rsidR="009174A2" w:rsidRPr="00572D14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9174A2" w:rsidRPr="00572D14">
        <w:rPr>
          <w:color w:val="auto"/>
        </w:rPr>
        <w:t>rocking</w:t>
      </w:r>
      <w:r w:rsidR="00102DCB">
        <w:rPr>
          <w:color w:val="auto"/>
        </w:rPr>
        <w:t xml:space="preserve"> </w:t>
      </w:r>
      <w:r w:rsidR="009174A2" w:rsidRPr="00572D14">
        <w:rPr>
          <w:color w:val="auto"/>
        </w:rPr>
        <w:t>on</w:t>
      </w:r>
      <w:r w:rsidR="00102DCB">
        <w:rPr>
          <w:color w:val="auto"/>
        </w:rPr>
        <w:t xml:space="preserve"> </w:t>
      </w:r>
      <w:r w:rsidR="009174A2" w:rsidRPr="00572D1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174A2" w:rsidRPr="00572D14">
        <w:rPr>
          <w:color w:val="auto"/>
        </w:rPr>
        <w:t>shak</w:t>
      </w:r>
      <w:r w:rsidR="00007F19" w:rsidRPr="00572D14">
        <w:rPr>
          <w:color w:val="auto"/>
        </w:rPr>
        <w:t>er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but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do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not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place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back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into</w:t>
      </w:r>
      <w:r w:rsidR="00102DCB">
        <w:rPr>
          <w:color w:val="auto"/>
        </w:rPr>
        <w:t xml:space="preserve"> </w:t>
      </w:r>
      <w:r w:rsidR="005929A3" w:rsidRPr="00572D14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55245">
        <w:rPr>
          <w:color w:val="auto"/>
        </w:rPr>
        <w:t>sterile</w:t>
      </w:r>
      <w:r w:rsidR="00102DCB">
        <w:rPr>
          <w:color w:val="auto"/>
        </w:rPr>
        <w:t xml:space="preserve"> </w:t>
      </w:r>
      <w:r w:rsidR="00955245">
        <w:rPr>
          <w:color w:val="auto"/>
        </w:rPr>
        <w:t>bench</w:t>
      </w:r>
      <w:r w:rsidR="00102DCB">
        <w:rPr>
          <w:color w:val="auto"/>
        </w:rPr>
        <w:t xml:space="preserve"> </w:t>
      </w:r>
      <w:r w:rsidR="00D42696" w:rsidRPr="00572D14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D42696" w:rsidRPr="00572D14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D42696" w:rsidRPr="00572D14">
        <w:rPr>
          <w:color w:val="auto"/>
        </w:rPr>
        <w:t>might</w:t>
      </w:r>
      <w:r w:rsidR="00102DCB">
        <w:rPr>
          <w:color w:val="auto"/>
        </w:rPr>
        <w:t xml:space="preserve"> </w:t>
      </w:r>
      <w:r w:rsidR="00D42696" w:rsidRPr="00572D14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D42696" w:rsidRPr="00572D14">
        <w:rPr>
          <w:color w:val="auto"/>
        </w:rPr>
        <w:t>contaminated</w:t>
      </w:r>
      <w:r w:rsidR="000D13D5" w:rsidRPr="00572D14">
        <w:rPr>
          <w:color w:val="auto"/>
        </w:rPr>
        <w:t>.</w:t>
      </w:r>
    </w:p>
    <w:p w14:paraId="3ACECC64" w14:textId="77777777" w:rsidR="00D000F8" w:rsidRPr="006B6667" w:rsidRDefault="00D000F8" w:rsidP="00E60610">
      <w:pPr>
        <w:widowControl/>
        <w:autoSpaceDE/>
        <w:autoSpaceDN/>
        <w:adjustRightInd/>
        <w:contextualSpacing/>
        <w:jc w:val="left"/>
        <w:rPr>
          <w:color w:val="auto"/>
        </w:rPr>
      </w:pPr>
    </w:p>
    <w:p w14:paraId="12C53AF6" w14:textId="7494B423" w:rsidR="00015F81" w:rsidRPr="006B6667" w:rsidRDefault="009174A2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B</w:t>
      </w:r>
      <w:r w:rsidR="00015F81" w:rsidRPr="006B6667">
        <w:rPr>
          <w:color w:val="auto"/>
        </w:rPr>
        <w:t>ead</w:t>
      </w:r>
      <w:r w:rsidR="00102DCB">
        <w:rPr>
          <w:color w:val="auto"/>
        </w:rPr>
        <w:t xml:space="preserve"> </w:t>
      </w:r>
      <w:r w:rsidR="00015F81" w:rsidRPr="006B6667">
        <w:rPr>
          <w:color w:val="auto"/>
        </w:rPr>
        <w:t>wash</w:t>
      </w:r>
      <w:r w:rsidR="00102DCB">
        <w:rPr>
          <w:color w:val="auto"/>
        </w:rPr>
        <w:t xml:space="preserve"> </w:t>
      </w:r>
    </w:p>
    <w:p w14:paraId="0B1269BD" w14:textId="77777777" w:rsidR="00007F19" w:rsidRPr="006B6667" w:rsidRDefault="00007F19" w:rsidP="00E60610">
      <w:pPr>
        <w:pStyle w:val="ListParagraph"/>
        <w:ind w:left="0"/>
        <w:rPr>
          <w:color w:val="auto"/>
        </w:rPr>
      </w:pPr>
    </w:p>
    <w:p w14:paraId="74FF9E62" w14:textId="0A2E61EC" w:rsidR="009174A2" w:rsidRDefault="005929A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lastRenderedPageBreak/>
        <w:t>Aliquo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agnetic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GFP-</w:t>
      </w:r>
      <w:r w:rsidR="009174A2"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</w:t>
      </w:r>
      <w:r w:rsidRPr="006B6667">
        <w:rPr>
          <w:color w:val="auto"/>
          <w:highlight w:val="yellow"/>
        </w:rPr>
        <w:t>#sample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x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60</w:t>
      </w:r>
      <w:r w:rsidR="00102DCB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µ</w:t>
      </w:r>
      <w:r w:rsidR="0019304C">
        <w:rPr>
          <w:color w:val="auto"/>
          <w:highlight w:val="yellow"/>
        </w:rPr>
        <w:t>L</w:t>
      </w:r>
      <w:r w:rsidR="00642619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642619" w:rsidRPr="00E60610">
        <w:rPr>
          <w:b/>
          <w:bCs/>
          <w:color w:val="auto"/>
          <w:highlight w:val="yellow"/>
        </w:rPr>
        <w:t>Table</w:t>
      </w:r>
      <w:r w:rsidR="00102DCB" w:rsidRPr="00E60610">
        <w:rPr>
          <w:b/>
          <w:bCs/>
          <w:color w:val="auto"/>
          <w:highlight w:val="yellow"/>
        </w:rPr>
        <w:t xml:space="preserve"> </w:t>
      </w:r>
      <w:r w:rsidR="00642619" w:rsidRPr="00E60610">
        <w:rPr>
          <w:b/>
          <w:bCs/>
          <w:color w:val="auto"/>
          <w:highlight w:val="yellow"/>
        </w:rPr>
        <w:t>of</w:t>
      </w:r>
      <w:r w:rsidR="00102DCB" w:rsidRPr="00E60610">
        <w:rPr>
          <w:b/>
          <w:bCs/>
          <w:color w:val="auto"/>
          <w:highlight w:val="yellow"/>
        </w:rPr>
        <w:t xml:space="preserve"> </w:t>
      </w:r>
      <w:r w:rsidR="00642619" w:rsidRPr="00E60610">
        <w:rPr>
          <w:b/>
          <w:bCs/>
          <w:color w:val="auto"/>
          <w:highlight w:val="yellow"/>
        </w:rPr>
        <w:t>Materials</w:t>
      </w:r>
      <w:r w:rsidR="009174A2" w:rsidRPr="006B6667">
        <w:rPr>
          <w:color w:val="auto"/>
          <w:highlight w:val="yellow"/>
        </w:rPr>
        <w:t>)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.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ube.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28362F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magnetic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stand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hav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ollected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emov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upernatant.</w:t>
      </w:r>
      <w:r w:rsidR="00102DCB">
        <w:rPr>
          <w:color w:val="auto"/>
          <w:highlight w:val="yellow"/>
        </w:rPr>
        <w:t xml:space="preserve"> </w:t>
      </w:r>
    </w:p>
    <w:p w14:paraId="4CF1796D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0459EAEF" w14:textId="2C8D98CC" w:rsidR="009174A2" w:rsidRDefault="005929A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A</w:t>
      </w:r>
      <w:r w:rsidR="009174A2" w:rsidRPr="006B6667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of </w:t>
      </w:r>
      <w:r w:rsidR="00F162A3">
        <w:rPr>
          <w:color w:val="auto"/>
          <w:highlight w:val="yellow"/>
        </w:rPr>
        <w:t>col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B,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resuspe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collec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gain.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D</w:t>
      </w:r>
      <w:r w:rsidR="009174A2" w:rsidRPr="00FA77A5">
        <w:rPr>
          <w:color w:val="auto"/>
          <w:highlight w:val="yellow"/>
        </w:rPr>
        <w:t>iscard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wash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buffer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repeat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onc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more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of </w:t>
      </w:r>
      <w:r w:rsidR="009174A2" w:rsidRPr="00FA77A5">
        <w:rPr>
          <w:color w:val="auto"/>
          <w:highlight w:val="yellow"/>
        </w:rPr>
        <w:t>WB</w:t>
      </w:r>
      <w:r w:rsidRPr="00FA77A5">
        <w:rPr>
          <w:color w:val="auto"/>
          <w:highlight w:val="yellow"/>
        </w:rPr>
        <w:t>.</w:t>
      </w:r>
    </w:p>
    <w:p w14:paraId="40BFC25D" w14:textId="77777777" w:rsidR="0019304C" w:rsidRPr="00FA77A5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5D1F5634" w14:textId="344F8C57" w:rsidR="005929A3" w:rsidRPr="006B6667" w:rsidRDefault="005929A3" w:rsidP="00E60610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Ultimately,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resuspe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B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itia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volume</w:t>
      </w:r>
      <w:r w:rsidR="00102DCB">
        <w:rPr>
          <w:color w:val="auto"/>
          <w:highlight w:val="yellow"/>
        </w:rPr>
        <w:t xml:space="preserve"> </w:t>
      </w:r>
      <w:r w:rsidR="00BD6617">
        <w:rPr>
          <w:color w:val="auto"/>
          <w:highlight w:val="yellow"/>
        </w:rPr>
        <w:t>used</w:t>
      </w:r>
      <w:r w:rsidR="00102DCB">
        <w:rPr>
          <w:color w:val="auto"/>
          <w:highlight w:val="yellow"/>
        </w:rPr>
        <w:t xml:space="preserve"> </w:t>
      </w:r>
      <w:r w:rsidR="00BD661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BD6617">
        <w:rPr>
          <w:color w:val="auto"/>
          <w:highlight w:val="yellow"/>
        </w:rPr>
        <w:t>step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6</w:t>
      </w:r>
      <w:r w:rsidR="00FA05A7">
        <w:rPr>
          <w:color w:val="auto"/>
          <w:highlight w:val="yellow"/>
        </w:rPr>
        <w:t>.</w:t>
      </w:r>
      <w:r w:rsidR="001C2C1C">
        <w:rPr>
          <w:color w:val="auto"/>
          <w:highlight w:val="yellow"/>
        </w:rPr>
        <w:t>5</w:t>
      </w:r>
      <w:r w:rsidRPr="006B6667">
        <w:rPr>
          <w:color w:val="auto"/>
          <w:highlight w:val="yellow"/>
        </w:rPr>
        <w:t>.1.</w:t>
      </w:r>
    </w:p>
    <w:p w14:paraId="1484F816" w14:textId="77777777" w:rsidR="00A759F5" w:rsidRPr="006B6667" w:rsidRDefault="00A759F5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7CDE323F" w14:textId="6AC7BE9E" w:rsidR="005929A3" w:rsidRPr="006B6667" w:rsidRDefault="005929A3" w:rsidP="00E60610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Immunopurification</w:t>
      </w:r>
      <w:r w:rsidR="00102DCB">
        <w:rPr>
          <w:color w:val="auto"/>
        </w:rPr>
        <w:t xml:space="preserve"> </w:t>
      </w:r>
      <w:r w:rsidR="00970582" w:rsidRPr="006B6667">
        <w:rPr>
          <w:color w:val="auto"/>
        </w:rPr>
        <w:t>(IP)</w:t>
      </w:r>
    </w:p>
    <w:p w14:paraId="293ACE4B" w14:textId="77777777" w:rsidR="005929A3" w:rsidRPr="006B6667" w:rsidRDefault="005929A3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733F69C1" w14:textId="785307C5" w:rsidR="009174A2" w:rsidRDefault="005929A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Immediate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ft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entrifugation</w:t>
      </w:r>
      <w:r w:rsidR="00D42696" w:rsidRPr="006B6667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p</w:t>
      </w:r>
      <w:r w:rsidR="009174A2" w:rsidRPr="006B6667">
        <w:rPr>
          <w:color w:val="auto"/>
          <w:highlight w:val="yellow"/>
        </w:rPr>
        <w:t>ou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lear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upernatan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label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60</w:t>
      </w:r>
      <w:r w:rsidR="00EC5DAC">
        <w:rPr>
          <w:color w:val="auto"/>
          <w:highlight w:val="yellow"/>
        </w:rPr>
        <w:t xml:space="preserve"> µL </w:t>
      </w:r>
      <w:r w:rsidR="0019304C">
        <w:rPr>
          <w:color w:val="auto"/>
          <w:highlight w:val="yellow"/>
        </w:rPr>
        <w:t xml:space="preserve">of </w:t>
      </w:r>
      <w:r w:rsidR="00FA05A7">
        <w:rPr>
          <w:color w:val="auto"/>
          <w:highlight w:val="yellow"/>
        </w:rPr>
        <w:t>wash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bead</w:t>
      </w:r>
      <w:r w:rsidR="00FA05A7">
        <w:rPr>
          <w:color w:val="auto"/>
          <w:highlight w:val="yellow"/>
        </w:rPr>
        <w:t>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e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ample</w:t>
      </w:r>
      <w:r w:rsidRPr="006B6667">
        <w:rPr>
          <w:color w:val="auto"/>
          <w:highlight w:val="yellow"/>
        </w:rPr>
        <w:t>.</w:t>
      </w:r>
    </w:p>
    <w:p w14:paraId="5D9431C8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44D8C42B" w14:textId="6E06B494" w:rsidR="009174A2" w:rsidRDefault="005929A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horizontal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c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ucke</w:t>
      </w:r>
      <w:r w:rsidR="00970582" w:rsidRPr="006B6667">
        <w:rPr>
          <w:color w:val="auto"/>
          <w:highlight w:val="yellow"/>
        </w:rPr>
        <w:t>t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put</w:t>
      </w:r>
      <w:r w:rsidR="00102DCB">
        <w:rPr>
          <w:color w:val="auto"/>
          <w:highlight w:val="yellow"/>
        </w:rPr>
        <w:t xml:space="preserve"> </w:t>
      </w:r>
      <w:r w:rsidR="004540C3">
        <w:rPr>
          <w:color w:val="auto"/>
          <w:highlight w:val="yellow"/>
        </w:rPr>
        <w:t>it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shaker.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L</w:t>
      </w:r>
      <w:r w:rsidR="00970582" w:rsidRPr="006B6667">
        <w:rPr>
          <w:color w:val="auto"/>
          <w:highlight w:val="yellow"/>
        </w:rPr>
        <w:t>et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mixture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incubate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2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h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order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bind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GFP-labeled</w:t>
      </w:r>
      <w:r w:rsidR="00102DCB">
        <w:rPr>
          <w:color w:val="auto"/>
          <w:highlight w:val="yellow"/>
        </w:rPr>
        <w:t xml:space="preserve"> </w:t>
      </w:r>
      <w:r w:rsidR="00F55C10" w:rsidRPr="006B6667">
        <w:rPr>
          <w:color w:val="auto"/>
          <w:highlight w:val="yellow"/>
        </w:rPr>
        <w:t>polysomes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2696" w:rsidRPr="006B6667">
        <w:rPr>
          <w:color w:val="auto"/>
          <w:highlight w:val="yellow"/>
        </w:rPr>
        <w:t>beads</w:t>
      </w:r>
      <w:r w:rsidR="00970582"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</w:p>
    <w:p w14:paraId="124A847C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4D5CB0FB" w14:textId="3147969B" w:rsidR="009174A2" w:rsidRDefault="00970582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C</w:t>
      </w:r>
      <w:r w:rsidR="009174A2" w:rsidRPr="006B6667">
        <w:rPr>
          <w:color w:val="auto"/>
          <w:highlight w:val="yellow"/>
        </w:rPr>
        <w:t>ollec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agnetic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t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045C5C" w:rsidRPr="006B6667">
        <w:rPr>
          <w:color w:val="auto"/>
          <w:highlight w:val="yellow"/>
        </w:rPr>
        <w:t>1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357B3D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(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ce)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add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PMSF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remaining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PEB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D</w:t>
      </w:r>
      <w:r w:rsidR="009174A2" w:rsidRPr="00FA77A5">
        <w:rPr>
          <w:color w:val="auto"/>
          <w:highlight w:val="yellow"/>
        </w:rPr>
        <w:t>iscard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2696" w:rsidRPr="00FA77A5">
        <w:rPr>
          <w:color w:val="auto"/>
          <w:highlight w:val="yellow"/>
        </w:rPr>
        <w:t>supernatant</w:t>
      </w:r>
      <w:r w:rsidR="00F162A3" w:rsidRPr="00FA77A5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Pour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approximately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of </w:t>
      </w:r>
      <w:r w:rsidR="00F162A3" w:rsidRPr="00FA77A5">
        <w:rPr>
          <w:color w:val="auto"/>
          <w:highlight w:val="yellow"/>
        </w:rPr>
        <w:t>PEB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r</w:t>
      </w:r>
      <w:r w:rsidR="009174A2" w:rsidRPr="00FA77A5">
        <w:rPr>
          <w:color w:val="auto"/>
          <w:highlight w:val="yellow"/>
        </w:rPr>
        <w:t>esuspend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by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tilting</w:t>
      </w:r>
      <w:r w:rsidR="006E08AC" w:rsidRPr="00FA77A5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S</w:t>
      </w:r>
      <w:r w:rsidR="009174A2" w:rsidRPr="00FA77A5">
        <w:rPr>
          <w:color w:val="auto"/>
          <w:highlight w:val="yellow"/>
        </w:rPr>
        <w:t>hak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15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same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setup</w:t>
      </w:r>
      <w:r w:rsidR="00102DCB">
        <w:rPr>
          <w:color w:val="auto"/>
          <w:highlight w:val="yellow"/>
        </w:rPr>
        <w:t xml:space="preserve"> </w:t>
      </w:r>
      <w:r w:rsidRPr="00FA77A5">
        <w:rPr>
          <w:color w:val="auto"/>
          <w:highlight w:val="yellow"/>
        </w:rPr>
        <w:t>as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section</w:t>
      </w:r>
      <w:r w:rsidR="00102DCB">
        <w:rPr>
          <w:color w:val="auto"/>
          <w:highlight w:val="yellow"/>
        </w:rPr>
        <w:t xml:space="preserve"> </w:t>
      </w:r>
      <w:r w:rsidR="00F162A3" w:rsidRPr="00FA77A5">
        <w:rPr>
          <w:color w:val="auto"/>
          <w:highlight w:val="yellow"/>
        </w:rPr>
        <w:t>6.</w:t>
      </w:r>
      <w:r w:rsidR="0059156E" w:rsidRPr="00FA77A5">
        <w:rPr>
          <w:color w:val="auto"/>
          <w:highlight w:val="yellow"/>
        </w:rPr>
        <w:t>6</w:t>
      </w:r>
      <w:r w:rsidR="00F162A3" w:rsidRPr="00FA77A5">
        <w:rPr>
          <w:color w:val="auto"/>
          <w:highlight w:val="yellow"/>
        </w:rPr>
        <w:t>.2</w:t>
      </w:r>
      <w:r w:rsidRPr="00FA77A5">
        <w:rPr>
          <w:color w:val="auto"/>
          <w:highlight w:val="yellow"/>
        </w:rPr>
        <w:t>.</w:t>
      </w:r>
    </w:p>
    <w:p w14:paraId="3336F145" w14:textId="77777777" w:rsidR="0019304C" w:rsidRPr="00FA77A5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77FE6BAA" w14:textId="11269790" w:rsidR="009174A2" w:rsidRDefault="00970582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R</w:t>
      </w:r>
      <w:r w:rsidR="009174A2" w:rsidRPr="006B6667">
        <w:rPr>
          <w:color w:val="auto"/>
          <w:highlight w:val="yellow"/>
        </w:rPr>
        <w:t>epea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ashe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B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tal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3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ashes</w:t>
      </w:r>
      <w:r w:rsidR="00102DCB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(1</w:t>
      </w:r>
      <w:r w:rsidR="0019304C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x</w:t>
      </w:r>
      <w:r w:rsidR="0019304C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PEB,</w:t>
      </w:r>
      <w:r w:rsidR="00102DCB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2</w:t>
      </w:r>
      <w:r w:rsidR="0019304C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x</w:t>
      </w:r>
      <w:r w:rsidR="0019304C">
        <w:rPr>
          <w:color w:val="auto"/>
          <w:highlight w:val="yellow"/>
        </w:rPr>
        <w:t xml:space="preserve"> </w:t>
      </w:r>
      <w:r w:rsidR="006E08AC">
        <w:rPr>
          <w:color w:val="auto"/>
          <w:highlight w:val="yellow"/>
        </w:rPr>
        <w:t>WB)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Before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buffer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exchange</w:t>
      </w:r>
      <w:r w:rsidR="0028362F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add</w:t>
      </w:r>
      <w:r w:rsidR="00102DCB">
        <w:rPr>
          <w:color w:val="auto"/>
          <w:highlight w:val="yellow"/>
        </w:rPr>
        <w:t xml:space="preserve"> </w:t>
      </w:r>
      <w:r w:rsidR="00A46E0D">
        <w:rPr>
          <w:color w:val="auto"/>
          <w:highlight w:val="yellow"/>
        </w:rPr>
        <w:t>PMSF.</w:t>
      </w:r>
      <w:r w:rsidR="00102DCB">
        <w:rPr>
          <w:color w:val="auto"/>
          <w:highlight w:val="yellow"/>
        </w:rPr>
        <w:t xml:space="preserve"> </w:t>
      </w:r>
    </w:p>
    <w:p w14:paraId="0A67D269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0F2A83CF" w14:textId="0CDB1CA6" w:rsidR="009174A2" w:rsidRDefault="00F162A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>
        <w:rPr>
          <w:color w:val="auto"/>
          <w:highlight w:val="yellow"/>
        </w:rPr>
        <w:t>C</w:t>
      </w:r>
      <w:r w:rsidRPr="006B6667">
        <w:rPr>
          <w:color w:val="auto"/>
          <w:highlight w:val="yellow"/>
        </w:rPr>
        <w:t>ollec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of </w:t>
      </w:r>
      <w:r w:rsidRPr="006B6667">
        <w:rPr>
          <w:color w:val="auto"/>
          <w:highlight w:val="yellow"/>
        </w:rPr>
        <w:t>WB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transfer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them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1.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970582" w:rsidRPr="006B6667">
        <w:rPr>
          <w:color w:val="auto"/>
          <w:highlight w:val="yellow"/>
        </w:rPr>
        <w:t>tube.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Finally,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collect</w:t>
      </w:r>
      <w:r w:rsidR="00102DCB">
        <w:rPr>
          <w:color w:val="auto"/>
          <w:highlight w:val="yellow"/>
        </w:rPr>
        <w:t xml:space="preserve"> </w:t>
      </w:r>
      <w:r w:rsidR="00045C5C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on</w:t>
      </w:r>
      <w:r w:rsidR="00970582" w:rsidRPr="00FA77A5">
        <w:rPr>
          <w:color w:val="auto"/>
          <w:highlight w:val="yellow"/>
        </w:rPr>
        <w:t>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mor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tim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magnetic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stand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remove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="009174A2" w:rsidRPr="00FA77A5">
        <w:rPr>
          <w:color w:val="auto"/>
          <w:highlight w:val="yellow"/>
        </w:rPr>
        <w:t>liquid</w:t>
      </w:r>
      <w:r w:rsidR="00970582" w:rsidRPr="00FA77A5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Clos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keep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ice</w:t>
      </w:r>
      <w:r w:rsidR="00EC5DAC">
        <w:rPr>
          <w:color w:val="auto"/>
          <w:highlight w:val="yellow"/>
        </w:rPr>
        <w:t xml:space="preserve"> until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are</w:t>
      </w:r>
      <w:r w:rsidR="00102DCB">
        <w:rPr>
          <w:color w:val="auto"/>
          <w:highlight w:val="yellow"/>
        </w:rPr>
        <w:t xml:space="preserve"> </w:t>
      </w:r>
      <w:r w:rsidR="00970582" w:rsidRPr="00FA77A5">
        <w:rPr>
          <w:color w:val="auto"/>
          <w:highlight w:val="yellow"/>
        </w:rPr>
        <w:t>processed.</w:t>
      </w:r>
    </w:p>
    <w:p w14:paraId="1AF35C1D" w14:textId="77777777" w:rsidR="0019304C" w:rsidRPr="00FA77A5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2869608B" w14:textId="76137A42" w:rsidR="00AA1B43" w:rsidRDefault="00970582" w:rsidP="00E60610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Transport</w:t>
      </w:r>
      <w:r w:rsidR="00102DCB">
        <w:rPr>
          <w:color w:val="auto"/>
        </w:rPr>
        <w:t xml:space="preserve"> </w:t>
      </w:r>
      <w:r w:rsidR="00D000F8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D42696" w:rsidRPr="006B6667">
        <w:rPr>
          <w:color w:val="auto"/>
        </w:rPr>
        <w:t>a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fum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hoo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extraction</w:t>
      </w:r>
      <w:r w:rsidR="00D000F8" w:rsidRPr="006B6667">
        <w:rPr>
          <w:color w:val="auto"/>
        </w:rPr>
        <w:t>.</w:t>
      </w:r>
    </w:p>
    <w:p w14:paraId="61E3FA7D" w14:textId="77777777" w:rsidR="00A759F5" w:rsidRPr="00A759F5" w:rsidRDefault="00A759F5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4457BC8E" w14:textId="40578890" w:rsidR="00AA1B43" w:rsidRPr="006B6667" w:rsidRDefault="00AA1B43" w:rsidP="00E60610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Was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isposa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101083">
        <w:rPr>
          <w:color w:val="auto"/>
        </w:rPr>
        <w:t>recondition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A959D5">
        <w:rPr>
          <w:color w:val="auto"/>
        </w:rPr>
        <w:t>lab</w:t>
      </w:r>
      <w:r w:rsidR="00102DCB">
        <w:rPr>
          <w:color w:val="auto"/>
        </w:rPr>
        <w:t xml:space="preserve"> </w:t>
      </w:r>
      <w:r w:rsidR="00A959D5">
        <w:rPr>
          <w:color w:val="auto"/>
        </w:rPr>
        <w:t>supplies.</w:t>
      </w:r>
    </w:p>
    <w:p w14:paraId="618E9A37" w14:textId="77777777" w:rsidR="00AA1B43" w:rsidRPr="006B6667" w:rsidRDefault="00AA1B43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6134ACEE" w14:textId="7BDC218A" w:rsidR="002C2106" w:rsidRDefault="006069AD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>
        <w:rPr>
          <w:color w:val="auto"/>
        </w:rPr>
        <w:t>If</w:t>
      </w:r>
      <w:r w:rsidR="00102DCB">
        <w:rPr>
          <w:color w:val="auto"/>
        </w:rPr>
        <w:t xml:space="preserve"> </w:t>
      </w:r>
      <w:r>
        <w:rPr>
          <w:color w:val="auto"/>
        </w:rPr>
        <w:t>performed</w:t>
      </w:r>
      <w:r w:rsidR="00102DCB">
        <w:rPr>
          <w:color w:val="auto"/>
        </w:rPr>
        <w:t xml:space="preserve"> </w:t>
      </w:r>
      <w:r>
        <w:rPr>
          <w:color w:val="auto"/>
        </w:rPr>
        <w:t>according</w:t>
      </w:r>
      <w:r w:rsidR="00102DCB">
        <w:rPr>
          <w:color w:val="auto"/>
        </w:rPr>
        <w:t xml:space="preserve"> </w:t>
      </w:r>
      <w:r>
        <w:rPr>
          <w:color w:val="auto"/>
        </w:rPr>
        <w:t>to</w:t>
      </w:r>
      <w:r w:rsidR="00102DCB">
        <w:rPr>
          <w:color w:val="auto"/>
        </w:rPr>
        <w:t xml:space="preserve"> </w:t>
      </w:r>
      <w:r>
        <w:rPr>
          <w:color w:val="auto"/>
        </w:rPr>
        <w:t>good</w:t>
      </w:r>
      <w:r w:rsidR="00102DCB">
        <w:rPr>
          <w:color w:val="auto"/>
        </w:rPr>
        <w:t xml:space="preserve"> </w:t>
      </w:r>
      <w:r>
        <w:rPr>
          <w:color w:val="auto"/>
        </w:rPr>
        <w:t>lab</w:t>
      </w:r>
      <w:r w:rsidR="00102DCB">
        <w:rPr>
          <w:color w:val="auto"/>
        </w:rPr>
        <w:t xml:space="preserve"> </w:t>
      </w:r>
      <w:r>
        <w:rPr>
          <w:color w:val="auto"/>
        </w:rPr>
        <w:t>practice</w:t>
      </w:r>
      <w:r w:rsidR="00102DCB">
        <w:rPr>
          <w:color w:val="auto"/>
        </w:rPr>
        <w:t xml:space="preserve"> </w:t>
      </w:r>
      <w:r w:rsidR="00955245">
        <w:rPr>
          <w:color w:val="auto"/>
        </w:rPr>
        <w:t>(see</w:t>
      </w:r>
      <w:r w:rsidR="00102DCB">
        <w:rPr>
          <w:color w:val="auto"/>
        </w:rPr>
        <w:t xml:space="preserve"> </w:t>
      </w:r>
      <w:r w:rsidR="00955245">
        <w:rPr>
          <w:color w:val="auto"/>
        </w:rPr>
        <w:t>section</w:t>
      </w:r>
      <w:r w:rsidR="00102DCB">
        <w:rPr>
          <w:color w:val="auto"/>
        </w:rPr>
        <w:t xml:space="preserve"> </w:t>
      </w:r>
      <w:r w:rsidR="00955245">
        <w:rPr>
          <w:color w:val="auto"/>
        </w:rPr>
        <w:t>2.2.1)</w:t>
      </w:r>
      <w:r>
        <w:rPr>
          <w:color w:val="auto"/>
        </w:rPr>
        <w:t>,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sterilization</w:t>
      </w:r>
      <w:r w:rsidR="00102DCB">
        <w:rPr>
          <w:color w:val="auto"/>
        </w:rPr>
        <w:t xml:space="preserve"> </w:t>
      </w:r>
      <w:r>
        <w:rPr>
          <w:color w:val="auto"/>
        </w:rPr>
        <w:t>procedure</w:t>
      </w:r>
      <w:r w:rsidR="00102DCB">
        <w:rPr>
          <w:color w:val="auto"/>
        </w:rPr>
        <w:t xml:space="preserve"> </w:t>
      </w:r>
      <w:r>
        <w:rPr>
          <w:color w:val="auto"/>
        </w:rPr>
        <w:t>yields</w:t>
      </w:r>
      <w:r w:rsidR="00102DCB">
        <w:rPr>
          <w:color w:val="auto"/>
        </w:rPr>
        <w:t xml:space="preserve"> </w:t>
      </w:r>
      <w:r>
        <w:rPr>
          <w:color w:val="auto"/>
        </w:rPr>
        <w:t>an</w:t>
      </w:r>
      <w:r w:rsidR="00102DCB">
        <w:rPr>
          <w:color w:val="auto"/>
        </w:rPr>
        <w:t xml:space="preserve"> </w:t>
      </w:r>
      <w:r>
        <w:rPr>
          <w:color w:val="auto"/>
        </w:rPr>
        <w:t>aqueous</w:t>
      </w:r>
      <w:r w:rsidR="00102DCB">
        <w:rPr>
          <w:color w:val="auto"/>
        </w:rPr>
        <w:t xml:space="preserve"> </w:t>
      </w:r>
      <w:r>
        <w:rPr>
          <w:color w:val="auto"/>
        </w:rPr>
        <w:t>NaCl</w:t>
      </w:r>
      <w:r w:rsidR="00102DCB">
        <w:rPr>
          <w:color w:val="auto"/>
        </w:rPr>
        <w:t xml:space="preserve"> </w:t>
      </w:r>
      <w:r>
        <w:rPr>
          <w:color w:val="auto"/>
        </w:rPr>
        <w:t>solution.</w:t>
      </w:r>
      <w:r w:rsidR="00102DCB">
        <w:rPr>
          <w:color w:val="auto"/>
        </w:rPr>
        <w:t xml:space="preserve"> </w:t>
      </w:r>
      <w:r w:rsidR="0019304C">
        <w:rPr>
          <w:color w:val="auto"/>
        </w:rPr>
        <w:t>Leave the c</w:t>
      </w:r>
      <w:r w:rsidR="0019304C" w:rsidRPr="006B6667">
        <w:rPr>
          <w:color w:val="auto"/>
        </w:rPr>
        <w:t>hlorine</w:t>
      </w:r>
      <w:r w:rsidR="0019304C">
        <w:rPr>
          <w:color w:val="auto"/>
        </w:rPr>
        <w:t xml:space="preserve"> </w:t>
      </w:r>
      <w:r w:rsidR="002C2106" w:rsidRPr="006B6667">
        <w:rPr>
          <w:color w:val="auto"/>
        </w:rPr>
        <w:t>gas</w:t>
      </w:r>
      <w:r w:rsidR="0028362F">
        <w:rPr>
          <w:color w:val="auto"/>
        </w:rPr>
        <w:t>,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well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residual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HCl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bleach,</w:t>
      </w:r>
      <w:r w:rsidR="00102DCB">
        <w:rPr>
          <w:color w:val="auto"/>
        </w:rPr>
        <w:t xml:space="preserve"> </w:t>
      </w:r>
      <w:r>
        <w:rPr>
          <w:color w:val="auto"/>
        </w:rPr>
        <w:t>to</w:t>
      </w:r>
      <w:r w:rsidR="00102DCB">
        <w:rPr>
          <w:color w:val="auto"/>
        </w:rPr>
        <w:t xml:space="preserve"> </w:t>
      </w:r>
      <w:r w:rsidR="00045C5C">
        <w:rPr>
          <w:color w:val="auto"/>
        </w:rPr>
        <w:t>defumigate</w:t>
      </w:r>
      <w:r w:rsidR="00102DCB">
        <w:rPr>
          <w:color w:val="auto"/>
        </w:rPr>
        <w:t xml:space="preserve"> </w:t>
      </w:r>
      <w:r>
        <w:rPr>
          <w:color w:val="auto"/>
        </w:rPr>
        <w:t>in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fume</w:t>
      </w:r>
      <w:r w:rsidR="00102DCB">
        <w:rPr>
          <w:color w:val="auto"/>
        </w:rPr>
        <w:t xml:space="preserve"> </w:t>
      </w:r>
      <w:r>
        <w:rPr>
          <w:color w:val="auto"/>
        </w:rPr>
        <w:t>hood.</w:t>
      </w:r>
      <w:r w:rsidR="00102DCB">
        <w:rPr>
          <w:color w:val="auto"/>
        </w:rPr>
        <w:t xml:space="preserve"> </w:t>
      </w:r>
    </w:p>
    <w:p w14:paraId="137507AE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0844E303" w14:textId="65A57065" w:rsidR="00AA1B43" w:rsidRDefault="00AA1B43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PEB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WB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isposal: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CHX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ecompose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high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H,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ollect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l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liquid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bring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H&gt;9.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ispose</w:t>
      </w:r>
      <w:r w:rsidR="00102DCB">
        <w:rPr>
          <w:color w:val="auto"/>
        </w:rPr>
        <w:t xml:space="preserve"> </w:t>
      </w:r>
      <w:r w:rsidR="0028362F">
        <w:rPr>
          <w:color w:val="auto"/>
        </w:rPr>
        <w:t>of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liqui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was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halogenated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hemica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waste.</w:t>
      </w:r>
      <w:r w:rsidR="00102DCB">
        <w:rPr>
          <w:color w:val="auto"/>
        </w:rPr>
        <w:t xml:space="preserve"> </w:t>
      </w:r>
      <w:r w:rsidR="00D42696" w:rsidRPr="006B6667">
        <w:rPr>
          <w:color w:val="auto"/>
        </w:rPr>
        <w:t>All</w:t>
      </w:r>
      <w:r w:rsidR="00102DCB">
        <w:rPr>
          <w:color w:val="auto"/>
        </w:rPr>
        <w:t xml:space="preserve"> </w:t>
      </w:r>
      <w:r w:rsidR="00D42696" w:rsidRPr="006B6667">
        <w:rPr>
          <w:color w:val="auto"/>
        </w:rPr>
        <w:t>s</w:t>
      </w:r>
      <w:r w:rsidRPr="006B6667">
        <w:rPr>
          <w:color w:val="auto"/>
        </w:rPr>
        <w:t>olids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(</w:t>
      </w:r>
      <w:r w:rsidRPr="006B6667">
        <w:rPr>
          <w:color w:val="auto"/>
        </w:rPr>
        <w:t>tissues,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erologica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ipettes</w:t>
      </w:r>
      <w:r w:rsidR="00000E6F" w:rsidRPr="006B6667">
        <w:rPr>
          <w:color w:val="auto"/>
        </w:rPr>
        <w:t>,</w:t>
      </w:r>
      <w:r w:rsidR="00102DCB">
        <w:rPr>
          <w:color w:val="auto"/>
        </w:rPr>
        <w:t xml:space="preserve"> </w:t>
      </w:r>
      <w:r w:rsidR="004540C3">
        <w:rPr>
          <w:color w:val="auto"/>
        </w:rPr>
        <w:t>gloves,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etc.)</w:t>
      </w:r>
      <w:r w:rsidR="00102DCB">
        <w:rPr>
          <w:color w:val="auto"/>
        </w:rPr>
        <w:t xml:space="preserve"> </w:t>
      </w:r>
      <w:r w:rsidR="00D42696" w:rsidRPr="006B6667">
        <w:rPr>
          <w:color w:val="auto"/>
        </w:rPr>
        <w:t>should</w:t>
      </w:r>
      <w:r w:rsidR="00102DCB">
        <w:rPr>
          <w:color w:val="auto"/>
        </w:rPr>
        <w:t xml:space="preserve"> </w:t>
      </w:r>
      <w:r w:rsidR="00D42696" w:rsidRPr="006B6667">
        <w:rPr>
          <w:color w:val="auto"/>
        </w:rPr>
        <w:t>be</w:t>
      </w:r>
      <w:r w:rsidR="00102DCB">
        <w:rPr>
          <w:color w:val="auto"/>
        </w:rPr>
        <w:t xml:space="preserve"> </w:t>
      </w:r>
      <w:r w:rsidR="00705DD3" w:rsidRPr="006B6667">
        <w:rPr>
          <w:color w:val="auto"/>
        </w:rPr>
        <w:t>dispos</w:t>
      </w:r>
      <w:r w:rsidR="00705DD3">
        <w:rPr>
          <w:color w:val="auto"/>
        </w:rPr>
        <w:t>ed</w:t>
      </w:r>
      <w:r w:rsidR="00102DCB">
        <w:rPr>
          <w:color w:val="auto"/>
        </w:rPr>
        <w:t xml:space="preserve"> </w:t>
      </w:r>
      <w:r w:rsidR="001F29EA">
        <w:rPr>
          <w:color w:val="auto"/>
        </w:rPr>
        <w:t>of</w:t>
      </w:r>
      <w:r w:rsidR="00102DCB">
        <w:rPr>
          <w:color w:val="auto"/>
        </w:rPr>
        <w:t xml:space="preserve"> </w:t>
      </w:r>
      <w:r w:rsidR="00705DD3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705DD3">
        <w:rPr>
          <w:color w:val="auto"/>
        </w:rPr>
        <w:t>chemical</w:t>
      </w:r>
      <w:r w:rsidR="00102DCB">
        <w:rPr>
          <w:color w:val="auto"/>
        </w:rPr>
        <w:t xml:space="preserve"> </w:t>
      </w:r>
      <w:r w:rsidR="00705DD3">
        <w:rPr>
          <w:color w:val="auto"/>
        </w:rPr>
        <w:t>waste</w:t>
      </w:r>
      <w:r w:rsidR="00D42696" w:rsidRPr="006B6667">
        <w:rPr>
          <w:color w:val="auto"/>
        </w:rPr>
        <w:t>.</w:t>
      </w:r>
    </w:p>
    <w:p w14:paraId="16D5BB85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1B93F438" w14:textId="4C0E1152" w:rsidR="00000E6F" w:rsidRDefault="0019304C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>
        <w:rPr>
          <w:color w:val="auto"/>
        </w:rPr>
        <w:t>Collect p</w:t>
      </w:r>
      <w:r w:rsidRPr="006B6667">
        <w:rPr>
          <w:color w:val="auto"/>
        </w:rPr>
        <w:t>henol</w:t>
      </w:r>
      <w:r w:rsidR="00000E6F" w:rsidRPr="006B6667">
        <w:rPr>
          <w:color w:val="auto"/>
        </w:rPr>
        <w:t>-containing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liquids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separately,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well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phenol-</w:t>
      </w:r>
      <w:r w:rsidR="0054769F">
        <w:rPr>
          <w:color w:val="auto"/>
        </w:rPr>
        <w:t>contaminated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material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(tips,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tubes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54769F">
        <w:rPr>
          <w:color w:val="auto"/>
        </w:rPr>
        <w:t>gloves</w:t>
      </w:r>
      <w:r w:rsidR="00000E6F" w:rsidRPr="006B6667">
        <w:rPr>
          <w:color w:val="auto"/>
        </w:rPr>
        <w:t>).</w:t>
      </w:r>
      <w:r w:rsidR="00102DCB">
        <w:rPr>
          <w:color w:val="auto"/>
        </w:rPr>
        <w:t xml:space="preserve"> </w:t>
      </w:r>
    </w:p>
    <w:p w14:paraId="5ACFF0DA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040ED76A" w14:textId="77D4795D" w:rsidR="00000E6F" w:rsidRDefault="00D4726D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4540C3">
        <w:rPr>
          <w:color w:val="auto"/>
          <w:highlight w:val="yellow"/>
        </w:rPr>
        <w:lastRenderedPageBreak/>
        <w:t>Hand-wash</w:t>
      </w:r>
      <w:r w:rsidR="00102DCB">
        <w:rPr>
          <w:color w:val="auto"/>
          <w:highlight w:val="yellow"/>
        </w:rPr>
        <w:t xml:space="preserve"> </w:t>
      </w:r>
      <w:r w:rsidRPr="004540C3">
        <w:rPr>
          <w:color w:val="auto"/>
          <w:highlight w:val="yellow"/>
        </w:rPr>
        <w:t>m</w:t>
      </w:r>
      <w:r w:rsidR="00513E56">
        <w:rPr>
          <w:color w:val="auto"/>
          <w:highlight w:val="yellow"/>
        </w:rPr>
        <w:t>ortars,</w:t>
      </w:r>
      <w:r w:rsidR="00102DCB">
        <w:rPr>
          <w:color w:val="auto"/>
          <w:highlight w:val="yellow"/>
        </w:rPr>
        <w:t xml:space="preserve"> </w:t>
      </w:r>
      <w:r w:rsidR="00513E56">
        <w:rPr>
          <w:color w:val="auto"/>
          <w:highlight w:val="yellow"/>
        </w:rPr>
        <w:t>pestle</w:t>
      </w:r>
      <w:r w:rsidR="00000E6F" w:rsidRPr="004540C3">
        <w:rPr>
          <w:color w:val="auto"/>
          <w:highlight w:val="yellow"/>
        </w:rPr>
        <w:t>s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homogenizers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(sponges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and </w:t>
      </w:r>
      <w:r w:rsidR="00000E6F" w:rsidRPr="004540C3">
        <w:rPr>
          <w:color w:val="auto"/>
          <w:highlight w:val="yellow"/>
        </w:rPr>
        <w:t>brush)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soap</w:t>
      </w:r>
      <w:r w:rsidR="00102DCB">
        <w:rPr>
          <w:color w:val="auto"/>
          <w:highlight w:val="yellow"/>
        </w:rPr>
        <w:t xml:space="preserve"> </w:t>
      </w:r>
      <w:r w:rsidRPr="004540C3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4540C3">
        <w:rPr>
          <w:color w:val="auto"/>
          <w:highlight w:val="yellow"/>
        </w:rPr>
        <w:t>rinse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thoroughly.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Subsequently,</w:t>
      </w:r>
      <w:r w:rsidR="00102DCB">
        <w:rPr>
          <w:color w:val="auto"/>
          <w:highlight w:val="yellow"/>
        </w:rPr>
        <w:t xml:space="preserve"> </w:t>
      </w:r>
      <w:r w:rsidRPr="004540C3">
        <w:rPr>
          <w:color w:val="auto"/>
          <w:highlight w:val="yellow"/>
        </w:rPr>
        <w:t>bake</w:t>
      </w:r>
      <w:r w:rsidR="00102DCB">
        <w:rPr>
          <w:color w:val="auto"/>
          <w:highlight w:val="yellow"/>
        </w:rPr>
        <w:t xml:space="preserve"> </w:t>
      </w:r>
      <w:r w:rsidRPr="004540C3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material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&gt;220</w:t>
      </w:r>
      <w:r w:rsidR="0019304C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°C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overnight.</w:t>
      </w:r>
      <w:r w:rsidR="00102DCB">
        <w:rPr>
          <w:color w:val="auto"/>
        </w:rPr>
        <w:t xml:space="preserve"> </w:t>
      </w:r>
      <w:r w:rsidR="00000E6F" w:rsidRPr="004540C3">
        <w:rPr>
          <w:color w:val="auto"/>
          <w:highlight w:val="yellow"/>
        </w:rPr>
        <w:t>Either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wrap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tin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foil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before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treatment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heat-proof,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covered</w:t>
      </w:r>
      <w:r w:rsidR="00102DCB">
        <w:rPr>
          <w:color w:val="auto"/>
          <w:highlight w:val="yellow"/>
        </w:rPr>
        <w:t xml:space="preserve"> </w:t>
      </w:r>
      <w:r w:rsidR="00000E6F" w:rsidRPr="004540C3">
        <w:rPr>
          <w:color w:val="auto"/>
          <w:highlight w:val="yellow"/>
        </w:rPr>
        <w:t>container.</w:t>
      </w:r>
    </w:p>
    <w:p w14:paraId="3B975003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288A24D7" w14:textId="3057217D" w:rsidR="004540C3" w:rsidRDefault="0019304C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>
        <w:rPr>
          <w:color w:val="auto"/>
        </w:rPr>
        <w:t>Brush clean c</w:t>
      </w:r>
      <w:r w:rsidRPr="006B6667">
        <w:rPr>
          <w:color w:val="auto"/>
        </w:rPr>
        <w:t>entrifuge</w:t>
      </w:r>
      <w:r>
        <w:rPr>
          <w:color w:val="auto"/>
        </w:rPr>
        <w:t xml:space="preserve"> </w:t>
      </w:r>
      <w:r w:rsidR="00000E6F" w:rsidRPr="006B6667">
        <w:rPr>
          <w:color w:val="auto"/>
        </w:rPr>
        <w:t>tubes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detergent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</w:rPr>
        <w:t>then</w:t>
      </w:r>
      <w:r w:rsidR="00102DCB">
        <w:rPr>
          <w:color w:val="auto"/>
        </w:rPr>
        <w:t xml:space="preserve"> </w:t>
      </w:r>
      <w:r w:rsidR="004540C3">
        <w:t>diethylpyrocarbonate</w:t>
      </w:r>
      <w:r w:rsidR="00102DCB">
        <w:t xml:space="preserve"> </w:t>
      </w:r>
      <w:r w:rsidR="004540C3">
        <w:t>(</w:t>
      </w:r>
      <w:r w:rsidR="00000E6F" w:rsidRPr="006B6667">
        <w:rPr>
          <w:color w:val="auto"/>
        </w:rPr>
        <w:t>DEPC</w:t>
      </w:r>
      <w:r w:rsidR="004540C3">
        <w:rPr>
          <w:color w:val="auto"/>
        </w:rPr>
        <w:t>)</w:t>
      </w:r>
      <w:r w:rsidR="00A46E0D">
        <w:rPr>
          <w:color w:val="auto"/>
        </w:rPr>
        <w:t>-</w:t>
      </w:r>
      <w:r w:rsidR="00000E6F" w:rsidRPr="006B6667">
        <w:rPr>
          <w:color w:val="auto"/>
        </w:rPr>
        <w:t>trea</w:t>
      </w:r>
      <w:r>
        <w:rPr>
          <w:color w:val="auto"/>
        </w:rPr>
        <w:t>t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B3467E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fume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hood</w:t>
      </w:r>
      <w:r w:rsidR="00000E6F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  <w:r w:rsidR="00000E6F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000E6F" w:rsidRPr="006B6667">
        <w:rPr>
          <w:color w:val="auto"/>
          <w:highlight w:val="yellow"/>
        </w:rPr>
        <w:t>this</w:t>
      </w:r>
      <w:r w:rsidR="00102DCB">
        <w:rPr>
          <w:color w:val="auto"/>
          <w:highlight w:val="yellow"/>
        </w:rPr>
        <w:t xml:space="preserve"> </w:t>
      </w:r>
      <w:r w:rsidR="00000E6F" w:rsidRPr="006B6667">
        <w:rPr>
          <w:color w:val="auto"/>
          <w:highlight w:val="yellow"/>
        </w:rPr>
        <w:t>end</w:t>
      </w:r>
      <w:r w:rsidR="00D4726D" w:rsidRPr="006B6667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ad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liqui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DEPC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deionize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water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(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 xml:space="preserve">of </w:t>
      </w:r>
      <w:r w:rsidR="00D4726D" w:rsidRPr="006B6667">
        <w:rPr>
          <w:color w:val="auto"/>
          <w:highlight w:val="yellow"/>
        </w:rPr>
        <w:t>DEPC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1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L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 xml:space="preserve">of </w:t>
      </w:r>
      <w:r w:rsidR="00D4726D" w:rsidRPr="006B6667">
        <w:rPr>
          <w:color w:val="auto"/>
          <w:highlight w:val="yellow"/>
        </w:rPr>
        <w:t>H</w:t>
      </w:r>
      <w:r w:rsidR="00D4726D" w:rsidRPr="006B6667">
        <w:rPr>
          <w:color w:val="auto"/>
          <w:highlight w:val="yellow"/>
          <w:vertAlign w:val="subscript"/>
        </w:rPr>
        <w:t>2</w:t>
      </w:r>
      <w:r w:rsidR="00D4726D" w:rsidRPr="006B6667">
        <w:rPr>
          <w:color w:val="auto"/>
          <w:highlight w:val="yellow"/>
        </w:rPr>
        <w:t>O)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mix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via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shaking.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Plac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onto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an</w:t>
      </w:r>
      <w:r w:rsidR="00102DCB">
        <w:rPr>
          <w:color w:val="auto"/>
          <w:highlight w:val="yellow"/>
        </w:rPr>
        <w:t xml:space="preserve"> </w:t>
      </w:r>
      <w:r w:rsidR="00B3467E" w:rsidRPr="006B6667">
        <w:rPr>
          <w:color w:val="auto"/>
          <w:highlight w:val="yellow"/>
        </w:rPr>
        <w:t>autoclavabl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ray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hat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catches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spille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DEPC-water.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Pour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suspension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leave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3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h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="00D4726D" w:rsidRPr="006B6667">
        <w:rPr>
          <w:color w:val="auto"/>
          <w:highlight w:val="yellow"/>
        </w:rPr>
        <w:t>overnight.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DEPC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decomposes</w:t>
      </w:r>
      <w:r w:rsidR="00102DCB">
        <w:rPr>
          <w:color w:val="auto"/>
        </w:rPr>
        <w:t xml:space="preserve"> </w:t>
      </w:r>
      <w:r w:rsidR="00D4726D" w:rsidRPr="006B6667">
        <w:rPr>
          <w:color w:val="auto"/>
        </w:rPr>
        <w:t>i</w:t>
      </w:r>
      <w:r w:rsidR="002C2106" w:rsidRPr="006B6667">
        <w:rPr>
          <w:color w:val="auto"/>
        </w:rPr>
        <w:t>n</w:t>
      </w:r>
      <w:r w:rsidR="00102DCB">
        <w:rPr>
          <w:color w:val="auto"/>
        </w:rPr>
        <w:t xml:space="preserve"> </w:t>
      </w:r>
      <w:r w:rsidR="002C2106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2C2106" w:rsidRPr="006B6667">
        <w:rPr>
          <w:color w:val="auto"/>
        </w:rPr>
        <w:t>subsequent</w:t>
      </w:r>
      <w:r w:rsidR="00102DCB">
        <w:rPr>
          <w:color w:val="auto"/>
        </w:rPr>
        <w:t xml:space="preserve"> </w:t>
      </w:r>
      <w:r w:rsidR="002C2106" w:rsidRPr="006B6667">
        <w:rPr>
          <w:color w:val="auto"/>
        </w:rPr>
        <w:t>autoclaving</w:t>
      </w:r>
      <w:r w:rsidR="00102DCB">
        <w:rPr>
          <w:color w:val="auto"/>
        </w:rPr>
        <w:t xml:space="preserve"> </w:t>
      </w:r>
      <w:r w:rsidR="002C2106" w:rsidRPr="006B6667">
        <w:rPr>
          <w:color w:val="auto"/>
        </w:rPr>
        <w:t>process.</w:t>
      </w:r>
      <w:r w:rsidR="00102DCB">
        <w:rPr>
          <w:color w:val="auto"/>
        </w:rPr>
        <w:t xml:space="preserve"> </w:t>
      </w:r>
    </w:p>
    <w:p w14:paraId="4F396585" w14:textId="77777777" w:rsidR="0019304C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146898D3" w14:textId="6097850F" w:rsidR="001829A3" w:rsidRDefault="00D4726D" w:rsidP="00E60610">
      <w:pPr>
        <w:widowControl/>
        <w:autoSpaceDE/>
        <w:autoSpaceDN/>
        <w:adjustRightInd/>
        <w:contextualSpacing/>
        <w:jc w:val="left"/>
        <w:rPr>
          <w:color w:val="auto"/>
        </w:rPr>
      </w:pPr>
      <w:r w:rsidRPr="004206B2">
        <w:rPr>
          <w:color w:val="auto"/>
        </w:rPr>
        <w:t>CAUTION:</w:t>
      </w:r>
      <w:r w:rsidR="00102DCB">
        <w:rPr>
          <w:color w:val="auto"/>
        </w:rPr>
        <w:t xml:space="preserve"> </w:t>
      </w:r>
      <w:r w:rsidRPr="004206B2">
        <w:rPr>
          <w:color w:val="auto"/>
        </w:rPr>
        <w:t>DEPC</w:t>
      </w:r>
      <w:r w:rsidR="00102DCB">
        <w:rPr>
          <w:color w:val="auto"/>
        </w:rPr>
        <w:t xml:space="preserve"> </w:t>
      </w:r>
      <w:r w:rsidRPr="004206B2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B3467E" w:rsidRPr="004206B2">
        <w:rPr>
          <w:color w:val="auto"/>
        </w:rPr>
        <w:t>highly</w:t>
      </w:r>
      <w:r w:rsidR="00102DCB">
        <w:rPr>
          <w:color w:val="auto"/>
        </w:rPr>
        <w:t xml:space="preserve"> </w:t>
      </w:r>
      <w:r w:rsidRPr="004206B2">
        <w:rPr>
          <w:color w:val="auto"/>
        </w:rPr>
        <w:t>toxic.</w:t>
      </w:r>
    </w:p>
    <w:p w14:paraId="14640FE1" w14:textId="77777777" w:rsidR="004540C3" w:rsidRPr="006B6667" w:rsidRDefault="004540C3" w:rsidP="00E60610">
      <w:pPr>
        <w:contextualSpacing/>
        <w:rPr>
          <w:color w:val="auto"/>
        </w:rPr>
      </w:pPr>
    </w:p>
    <w:p w14:paraId="4F679A61" w14:textId="2D23DACC" w:rsidR="009174A2" w:rsidRPr="006B6667" w:rsidRDefault="00015F81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auto"/>
        </w:rPr>
      </w:pPr>
      <w:r w:rsidRPr="006B6667">
        <w:rPr>
          <w:b/>
          <w:color w:val="auto"/>
        </w:rPr>
        <w:t>RNA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extraction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and</w:t>
      </w:r>
      <w:r w:rsidR="00102DCB">
        <w:rPr>
          <w:b/>
          <w:color w:val="auto"/>
        </w:rPr>
        <w:t xml:space="preserve"> </w:t>
      </w:r>
      <w:r w:rsidRPr="006B6667">
        <w:rPr>
          <w:b/>
          <w:color w:val="auto"/>
        </w:rPr>
        <w:t>QC</w:t>
      </w:r>
    </w:p>
    <w:p w14:paraId="4C5300C2" w14:textId="77777777" w:rsidR="00A759F5" w:rsidRPr="006B6667" w:rsidRDefault="00A759F5" w:rsidP="00E60610">
      <w:pPr>
        <w:pStyle w:val="ListParagraph"/>
        <w:ind w:left="0"/>
        <w:rPr>
          <w:b/>
          <w:color w:val="auto"/>
        </w:rPr>
      </w:pPr>
    </w:p>
    <w:p w14:paraId="0E412336" w14:textId="538D7D0E" w:rsidR="00CF702B" w:rsidRDefault="00D000F8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extraction</w:t>
      </w:r>
    </w:p>
    <w:p w14:paraId="709FB9CD" w14:textId="77777777" w:rsidR="00ED74F2" w:rsidRPr="006B6667" w:rsidRDefault="00ED74F2" w:rsidP="00E60610">
      <w:pPr>
        <w:pStyle w:val="ListParagraph"/>
        <w:ind w:left="0"/>
        <w:rPr>
          <w:color w:val="auto"/>
        </w:rPr>
      </w:pPr>
    </w:p>
    <w:p w14:paraId="6C06EADB" w14:textId="6C5452A8" w:rsidR="00CF702B" w:rsidRDefault="00CF702B" w:rsidP="00EC5DAC">
      <w:pPr>
        <w:pStyle w:val="ListParagraph"/>
        <w:numPr>
          <w:ilvl w:val="2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Cool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dow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abletop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entrifuge</w:t>
      </w:r>
      <w:r w:rsidR="00102DCB">
        <w:rPr>
          <w:color w:val="auto"/>
        </w:rPr>
        <w:t xml:space="preserve"> </w:t>
      </w:r>
      <w:r w:rsidR="00521CD9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521CD9" w:rsidRPr="006B6667">
        <w:rPr>
          <w:color w:val="auto"/>
        </w:rPr>
        <w:t>4</w:t>
      </w:r>
      <w:r w:rsidR="0019304C">
        <w:rPr>
          <w:color w:val="auto"/>
        </w:rPr>
        <w:t xml:space="preserve"> </w:t>
      </w:r>
      <w:r w:rsidR="00C767E1">
        <w:rPr>
          <w:color w:val="auto"/>
        </w:rPr>
        <w:t>°</w:t>
      </w:r>
      <w:r w:rsidR="00521CD9" w:rsidRPr="006B6667">
        <w:rPr>
          <w:color w:val="auto"/>
        </w:rPr>
        <w:t>C</w:t>
      </w:r>
      <w:r w:rsidRPr="006B6667">
        <w:rPr>
          <w:color w:val="auto"/>
        </w:rPr>
        <w:t>.</w:t>
      </w:r>
    </w:p>
    <w:p w14:paraId="5C0F177F" w14:textId="77777777" w:rsidR="0019304C" w:rsidRPr="006B6667" w:rsidRDefault="0019304C" w:rsidP="00E60610">
      <w:pPr>
        <w:pStyle w:val="ListParagraph"/>
        <w:ind w:left="0"/>
        <w:rPr>
          <w:color w:val="auto"/>
        </w:rPr>
      </w:pPr>
    </w:p>
    <w:p w14:paraId="494F9D96" w14:textId="0BF4F89E" w:rsidR="009174A2" w:rsidRPr="00E60610" w:rsidRDefault="00D000F8" w:rsidP="00EC5DAC">
      <w:pPr>
        <w:pStyle w:val="ListParagraph"/>
        <w:numPr>
          <w:ilvl w:val="2"/>
          <w:numId w:val="29"/>
        </w:numPr>
        <w:ind w:left="0" w:firstLine="0"/>
        <w:rPr>
          <w:b/>
          <w:color w:val="auto"/>
          <w:highlight w:val="yellow"/>
        </w:rPr>
      </w:pPr>
      <w:r w:rsidRPr="006B6667">
        <w:rPr>
          <w:color w:val="auto"/>
          <w:highlight w:val="yellow"/>
        </w:rPr>
        <w:t>A</w:t>
      </w:r>
      <w:r w:rsidR="009174A2" w:rsidRPr="006B6667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</w:rPr>
        <w:t xml:space="preserve">of </w:t>
      </w:r>
      <w:r w:rsidR="001F29EA">
        <w:t>acid-guanidinium-phenol-</w:t>
      </w:r>
      <w:r w:rsidR="00150F2D">
        <w:t>based</w:t>
      </w:r>
      <w:r w:rsidR="00102DCB">
        <w:t xml:space="preserve"> </w:t>
      </w:r>
      <w:r w:rsidRPr="006B6667">
        <w:rPr>
          <w:color w:val="auto"/>
          <w:highlight w:val="yellow"/>
        </w:rPr>
        <w:t>reagent</w:t>
      </w:r>
      <w:r w:rsidR="00102DCB">
        <w:rPr>
          <w:color w:val="auto"/>
          <w:highlight w:val="yellow"/>
        </w:rPr>
        <w:t xml:space="preserve"> </w:t>
      </w:r>
      <w:r w:rsidR="00150F2D">
        <w:t>(</w:t>
      </w:r>
      <w:r w:rsidR="00150F2D" w:rsidRPr="00E60610">
        <w:rPr>
          <w:b/>
          <w:bCs/>
        </w:rPr>
        <w:t>Table</w:t>
      </w:r>
      <w:r w:rsidR="00102DCB" w:rsidRPr="00E60610">
        <w:rPr>
          <w:b/>
          <w:bCs/>
        </w:rPr>
        <w:t xml:space="preserve"> </w:t>
      </w:r>
      <w:r w:rsidR="00150F2D" w:rsidRPr="00E60610">
        <w:rPr>
          <w:b/>
          <w:bCs/>
        </w:rPr>
        <w:t>of</w:t>
      </w:r>
      <w:r w:rsidR="00102DCB" w:rsidRPr="00E60610">
        <w:rPr>
          <w:b/>
          <w:bCs/>
        </w:rPr>
        <w:t xml:space="preserve"> </w:t>
      </w:r>
      <w:r w:rsidR="00150F2D" w:rsidRPr="00E60610">
        <w:rPr>
          <w:b/>
          <w:bCs/>
        </w:rPr>
        <w:t>Materials</w:t>
      </w:r>
      <w:r w:rsidR="00150F2D">
        <w:t>)</w:t>
      </w:r>
      <w:r w:rsidR="00102DCB"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ac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,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nver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resuspe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beads</w:t>
      </w:r>
      <w:r w:rsidR="00102DCB">
        <w:rPr>
          <w:color w:val="auto"/>
          <w:highlight w:val="yellow"/>
        </w:rPr>
        <w:t xml:space="preserve"> </w:t>
      </w:r>
      <w:r w:rsidR="00705DD3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="00705DD3">
        <w:rPr>
          <w:color w:val="auto"/>
          <w:highlight w:val="yellow"/>
        </w:rPr>
        <w:t>total</w:t>
      </w:r>
      <w:r w:rsidR="00102DCB">
        <w:rPr>
          <w:color w:val="auto"/>
          <w:highlight w:val="yellow"/>
        </w:rPr>
        <w:t xml:space="preserve"> </w:t>
      </w:r>
      <w:r w:rsidR="00705DD3">
        <w:rPr>
          <w:color w:val="auto"/>
          <w:highlight w:val="yellow"/>
        </w:rPr>
        <w:t>RNA</w:t>
      </w:r>
      <w:r w:rsidR="00102DCB">
        <w:rPr>
          <w:color w:val="auto"/>
          <w:highlight w:val="yellow"/>
        </w:rPr>
        <w:t xml:space="preserve"> </w:t>
      </w:r>
      <w:r w:rsidR="00705DD3">
        <w:rPr>
          <w:color w:val="auto"/>
          <w:highlight w:val="yellow"/>
        </w:rPr>
        <w:t>slurr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cubat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5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ce.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D</w:t>
      </w:r>
      <w:r w:rsidR="00ED74F2">
        <w:rPr>
          <w:color w:val="auto"/>
          <w:highlight w:val="yellow"/>
        </w:rPr>
        <w:t>o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not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vortex</w:t>
      </w:r>
      <w:r w:rsidR="009174A2" w:rsidRPr="006B6667">
        <w:rPr>
          <w:color w:val="auto"/>
          <w:highlight w:val="yellow"/>
        </w:rPr>
        <w:t>!</w:t>
      </w:r>
    </w:p>
    <w:p w14:paraId="2EFFBB1B" w14:textId="77777777" w:rsidR="0019304C" w:rsidRPr="006B6667" w:rsidRDefault="0019304C" w:rsidP="00E60610">
      <w:pPr>
        <w:pStyle w:val="ListParagraph"/>
        <w:ind w:left="0"/>
        <w:rPr>
          <w:b/>
          <w:color w:val="auto"/>
          <w:highlight w:val="yellow"/>
        </w:rPr>
      </w:pPr>
    </w:p>
    <w:p w14:paraId="2D8D862B" w14:textId="496A70B6" w:rsidR="009174A2" w:rsidRPr="00E60610" w:rsidRDefault="00D000F8" w:rsidP="00EC5DAC">
      <w:pPr>
        <w:pStyle w:val="ListParagraph"/>
        <w:numPr>
          <w:ilvl w:val="2"/>
          <w:numId w:val="29"/>
        </w:numPr>
        <w:ind w:left="0" w:firstLine="0"/>
        <w:rPr>
          <w:b/>
          <w:color w:val="auto"/>
          <w:highlight w:val="yellow"/>
        </w:rPr>
      </w:pPr>
      <w:r w:rsidRPr="006B6667">
        <w:rPr>
          <w:color w:val="auto"/>
          <w:highlight w:val="yellow"/>
        </w:rPr>
        <w:t>A</w:t>
      </w:r>
      <w:r w:rsidR="009174A2" w:rsidRPr="006B6667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200</w:t>
      </w:r>
      <w:r w:rsidR="00EC5DAC">
        <w:rPr>
          <w:color w:val="auto"/>
          <w:highlight w:val="yellow"/>
        </w:rPr>
        <w:t xml:space="preserve"> µL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hloroform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7F270F" w:rsidRPr="006B6667">
        <w:rPr>
          <w:color w:val="auto"/>
          <w:highlight w:val="yellow"/>
        </w:rPr>
        <w:t>incubate</w:t>
      </w:r>
      <w:r w:rsidR="00102DCB">
        <w:rPr>
          <w:color w:val="auto"/>
          <w:highlight w:val="yellow"/>
        </w:rPr>
        <w:t xml:space="preserve"> </w:t>
      </w:r>
      <w:r w:rsidR="007F270F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3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="00955245">
        <w:rPr>
          <w:color w:val="auto"/>
          <w:highlight w:val="yellow"/>
        </w:rPr>
        <w:t>on</w:t>
      </w:r>
      <w:r w:rsidR="00102DCB">
        <w:rPr>
          <w:color w:val="auto"/>
          <w:highlight w:val="yellow"/>
        </w:rPr>
        <w:t xml:space="preserve"> </w:t>
      </w:r>
      <w:r w:rsidR="00955245">
        <w:rPr>
          <w:color w:val="auto"/>
          <w:highlight w:val="yellow"/>
        </w:rPr>
        <w:t>ice</w:t>
      </w:r>
      <w:r w:rsidR="00ED74F2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The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orough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vortex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amples.</w:t>
      </w:r>
    </w:p>
    <w:p w14:paraId="65D4FA43" w14:textId="77777777" w:rsidR="0019304C" w:rsidRPr="006B6667" w:rsidRDefault="0019304C" w:rsidP="00E60610">
      <w:pPr>
        <w:pStyle w:val="ListParagraph"/>
        <w:ind w:left="0"/>
        <w:rPr>
          <w:b/>
          <w:color w:val="auto"/>
          <w:highlight w:val="yellow"/>
        </w:rPr>
      </w:pPr>
    </w:p>
    <w:p w14:paraId="31A5C2EA" w14:textId="39BD3BBF" w:rsidR="0019304C" w:rsidRPr="00E60610" w:rsidRDefault="00D000F8" w:rsidP="00E60610">
      <w:pPr>
        <w:pStyle w:val="ListParagraph"/>
        <w:numPr>
          <w:ilvl w:val="2"/>
          <w:numId w:val="29"/>
        </w:numPr>
        <w:ind w:left="0" w:firstLine="0"/>
        <w:rPr>
          <w:b/>
          <w:color w:val="auto"/>
          <w:highlight w:val="yellow"/>
        </w:rPr>
      </w:pP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aid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phas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eparat</w:t>
      </w:r>
      <w:r w:rsidR="00ED74F2">
        <w:rPr>
          <w:color w:val="auto"/>
          <w:highlight w:val="yellow"/>
        </w:rPr>
        <w:t>ion</w:t>
      </w:r>
      <w:r w:rsidRPr="006B6667">
        <w:rPr>
          <w:color w:val="auto"/>
          <w:highlight w:val="yellow"/>
        </w:rPr>
        <w:t>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centrifug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max.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spe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0-15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min,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4</w:t>
      </w:r>
      <w:r w:rsidR="0019304C">
        <w:rPr>
          <w:color w:val="auto"/>
          <w:highlight w:val="yellow"/>
        </w:rPr>
        <w:t xml:space="preserve"> </w:t>
      </w:r>
      <w:r w:rsidR="00C767E1">
        <w:rPr>
          <w:color w:val="auto"/>
          <w:highlight w:val="yellow"/>
        </w:rPr>
        <w:t>°</w:t>
      </w:r>
      <w:r w:rsidRPr="006B6667">
        <w:rPr>
          <w:color w:val="auto"/>
          <w:highlight w:val="yellow"/>
        </w:rPr>
        <w:t>C.</w:t>
      </w:r>
    </w:p>
    <w:p w14:paraId="78B6F7D0" w14:textId="77777777" w:rsidR="0019304C" w:rsidRPr="006B6667" w:rsidRDefault="0019304C" w:rsidP="00E60610">
      <w:pPr>
        <w:pStyle w:val="ListParagraph"/>
        <w:ind w:left="0"/>
        <w:rPr>
          <w:b/>
          <w:color w:val="auto"/>
          <w:highlight w:val="yellow"/>
        </w:rPr>
      </w:pPr>
    </w:p>
    <w:p w14:paraId="42BB0DC9" w14:textId="3D309902" w:rsidR="00D000F8" w:rsidRPr="00E60610" w:rsidRDefault="00D000F8" w:rsidP="00EC5DAC">
      <w:pPr>
        <w:pStyle w:val="ListParagraph"/>
        <w:numPr>
          <w:ilvl w:val="2"/>
          <w:numId w:val="29"/>
        </w:numPr>
        <w:ind w:left="0" w:firstLine="0"/>
        <w:rPr>
          <w:b/>
          <w:color w:val="auto"/>
          <w:highlight w:val="yellow"/>
        </w:rPr>
      </w:pPr>
      <w:r w:rsidRPr="006B6667">
        <w:rPr>
          <w:color w:val="auto"/>
          <w:highlight w:val="yellow"/>
        </w:rPr>
        <w:t>Labe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1.5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D5164">
        <w:rPr>
          <w:color w:val="auto"/>
          <w:highlight w:val="yellow"/>
        </w:rPr>
        <w:t>low-retentio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(</w:t>
      </w:r>
      <w:r w:rsidR="001D5164" w:rsidRPr="00E60610">
        <w:rPr>
          <w:b/>
          <w:bCs/>
          <w:color w:val="auto"/>
          <w:highlight w:val="yellow"/>
        </w:rPr>
        <w:t>Table</w:t>
      </w:r>
      <w:r w:rsidR="00102DCB" w:rsidRPr="00E60610">
        <w:rPr>
          <w:b/>
          <w:bCs/>
          <w:color w:val="auto"/>
          <w:highlight w:val="yellow"/>
        </w:rPr>
        <w:t xml:space="preserve"> </w:t>
      </w:r>
      <w:r w:rsidR="001D5164" w:rsidRPr="00E60610">
        <w:rPr>
          <w:b/>
          <w:bCs/>
          <w:color w:val="auto"/>
          <w:highlight w:val="yellow"/>
        </w:rPr>
        <w:t>of</w:t>
      </w:r>
      <w:r w:rsidR="00102DCB" w:rsidRPr="00E60610">
        <w:rPr>
          <w:b/>
          <w:bCs/>
          <w:color w:val="auto"/>
          <w:highlight w:val="yellow"/>
        </w:rPr>
        <w:t xml:space="preserve"> </w:t>
      </w:r>
      <w:r w:rsidR="001D5164" w:rsidRPr="00E60610">
        <w:rPr>
          <w:b/>
          <w:bCs/>
          <w:color w:val="auto"/>
          <w:highlight w:val="yellow"/>
        </w:rPr>
        <w:t>Materials</w:t>
      </w:r>
      <w:r w:rsidRPr="006B6667">
        <w:rPr>
          <w:color w:val="auto"/>
          <w:highlight w:val="yellow"/>
        </w:rPr>
        <w:t>)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liquot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650</w:t>
      </w:r>
      <w:r w:rsidR="00EC5DAC">
        <w:rPr>
          <w:color w:val="auto"/>
          <w:highlight w:val="yellow"/>
        </w:rPr>
        <w:t xml:space="preserve"> µL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sopropano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n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each.</w:t>
      </w:r>
    </w:p>
    <w:p w14:paraId="7D9AC87E" w14:textId="77777777" w:rsidR="0019304C" w:rsidRPr="006B6667" w:rsidRDefault="0019304C" w:rsidP="00E60610">
      <w:pPr>
        <w:pStyle w:val="ListParagraph"/>
        <w:ind w:left="0"/>
        <w:rPr>
          <w:b/>
          <w:color w:val="auto"/>
          <w:highlight w:val="yellow"/>
        </w:rPr>
      </w:pPr>
    </w:p>
    <w:p w14:paraId="034A0F5A" w14:textId="0C6ABAD2" w:rsidR="009174A2" w:rsidRPr="00E60610" w:rsidRDefault="00D000F8" w:rsidP="00EC5DAC">
      <w:pPr>
        <w:pStyle w:val="ListParagraph"/>
        <w:numPr>
          <w:ilvl w:val="2"/>
          <w:numId w:val="29"/>
        </w:numPr>
        <w:ind w:left="0" w:firstLine="0"/>
        <w:rPr>
          <w:b/>
          <w:color w:val="auto"/>
          <w:highlight w:val="yellow"/>
        </w:rPr>
      </w:pPr>
      <w:r w:rsidRPr="006B6667">
        <w:rPr>
          <w:color w:val="auto"/>
          <w:highlight w:val="yellow"/>
        </w:rPr>
        <w:t>Carefully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ak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upper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queou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has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ca.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650</w:t>
      </w:r>
      <w:r w:rsidR="00102DCB">
        <w:rPr>
          <w:color w:val="auto"/>
          <w:highlight w:val="yellow"/>
        </w:rPr>
        <w:t xml:space="preserve"> </w:t>
      </w:r>
      <w:r w:rsidR="0019304C" w:rsidRPr="006B6667">
        <w:rPr>
          <w:color w:val="auto"/>
          <w:highlight w:val="yellow"/>
        </w:rPr>
        <w:t>µ</w:t>
      </w:r>
      <w:r w:rsidR="0019304C">
        <w:rPr>
          <w:color w:val="auto"/>
          <w:highlight w:val="yellow"/>
        </w:rPr>
        <w:t>L</w:t>
      </w:r>
      <w:r w:rsidR="009174A2" w:rsidRPr="006B6667">
        <w:rPr>
          <w:color w:val="auto"/>
          <w:highlight w:val="yellow"/>
        </w:rPr>
        <w:t>)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ransfe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045C5C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repare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ubes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isopropanol.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Avoid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touching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pink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organic</w:t>
      </w:r>
      <w:r w:rsidR="00102DCB">
        <w:rPr>
          <w:color w:val="auto"/>
          <w:highlight w:val="yellow"/>
        </w:rPr>
        <w:t xml:space="preserve"> </w:t>
      </w:r>
      <w:r w:rsidR="00ED74F2">
        <w:rPr>
          <w:color w:val="auto"/>
          <w:highlight w:val="yellow"/>
        </w:rPr>
        <w:t>phase.</w:t>
      </w:r>
    </w:p>
    <w:p w14:paraId="4BBC15B0" w14:textId="77777777" w:rsidR="0019304C" w:rsidRPr="006B6667" w:rsidRDefault="0019304C" w:rsidP="00E60610">
      <w:pPr>
        <w:pStyle w:val="ListParagraph"/>
        <w:ind w:left="0"/>
        <w:rPr>
          <w:b/>
          <w:color w:val="auto"/>
          <w:highlight w:val="yellow"/>
        </w:rPr>
      </w:pPr>
    </w:p>
    <w:p w14:paraId="605CDAEC" w14:textId="71F7E6C2" w:rsidR="00CF702B" w:rsidRPr="00E60610" w:rsidRDefault="00CF702B" w:rsidP="00EC5DAC">
      <w:pPr>
        <w:pStyle w:val="ListParagraph"/>
        <w:numPr>
          <w:ilvl w:val="2"/>
          <w:numId w:val="29"/>
        </w:numPr>
        <w:ind w:left="0" w:firstLine="0"/>
        <w:rPr>
          <w:b/>
          <w:color w:val="auto"/>
        </w:rPr>
      </w:pPr>
      <w:r w:rsidRPr="006B6667">
        <w:rPr>
          <w:color w:val="auto"/>
        </w:rPr>
        <w:t>Precipitat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over</w:t>
      </w:r>
      <w:r w:rsidR="009174A2" w:rsidRPr="006B6667">
        <w:rPr>
          <w:color w:val="auto"/>
        </w:rPr>
        <w:t>nigh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2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Pr="006B6667">
        <w:rPr>
          <w:color w:val="auto"/>
        </w:rPr>
        <w:t>.</w:t>
      </w:r>
    </w:p>
    <w:p w14:paraId="0C5ECD09" w14:textId="77777777" w:rsidR="0019304C" w:rsidRPr="006B6667" w:rsidRDefault="0019304C" w:rsidP="00E60610">
      <w:pPr>
        <w:pStyle w:val="ListParagraph"/>
        <w:ind w:left="0"/>
        <w:rPr>
          <w:b/>
          <w:color w:val="auto"/>
        </w:rPr>
      </w:pPr>
    </w:p>
    <w:p w14:paraId="49F84045" w14:textId="758DBCA3" w:rsidR="009174A2" w:rsidRPr="006B6667" w:rsidRDefault="00EC5DAC" w:rsidP="00E60610">
      <w:pPr>
        <w:contextualSpacing/>
        <w:rPr>
          <w:b/>
          <w:color w:val="auto"/>
        </w:rPr>
      </w:pPr>
      <w:r>
        <w:rPr>
          <w:color w:val="auto"/>
        </w:rPr>
        <w:t>NOTE: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I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i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recommende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tor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isopropanol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2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or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8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only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olubilize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in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water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whe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needed.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queou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degrade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eve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8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whe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tore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for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weeks/months.</w:t>
      </w:r>
    </w:p>
    <w:p w14:paraId="34DC381A" w14:textId="77777777" w:rsidR="009174A2" w:rsidRPr="006B6667" w:rsidRDefault="009174A2" w:rsidP="00E60610">
      <w:pPr>
        <w:contextualSpacing/>
        <w:rPr>
          <w:color w:val="auto"/>
        </w:rPr>
      </w:pPr>
    </w:p>
    <w:p w14:paraId="375D4252" w14:textId="067DECD6" w:rsidR="009174A2" w:rsidRDefault="009174A2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RNA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recipitation</w:t>
      </w:r>
    </w:p>
    <w:p w14:paraId="75522224" w14:textId="77777777" w:rsidR="00ED74F2" w:rsidRPr="006B6667" w:rsidRDefault="00ED74F2" w:rsidP="00E60610">
      <w:pPr>
        <w:pStyle w:val="ListParagraph"/>
        <w:ind w:left="0"/>
        <w:rPr>
          <w:color w:val="auto"/>
        </w:rPr>
      </w:pPr>
    </w:p>
    <w:p w14:paraId="0FC626D9" w14:textId="57BDB388" w:rsidR="009174A2" w:rsidRDefault="00CF702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C</w:t>
      </w:r>
      <w:r w:rsidR="009174A2" w:rsidRPr="006B6667">
        <w:rPr>
          <w:color w:val="auto"/>
        </w:rPr>
        <w:t>ool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dow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abletop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centrifuge</w:t>
      </w:r>
      <w:r w:rsidR="00102DCB">
        <w:rPr>
          <w:color w:val="auto"/>
        </w:rPr>
        <w:t xml:space="preserve"> </w:t>
      </w:r>
      <w:r w:rsidR="007F270F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7F270F" w:rsidRPr="006B6667">
        <w:rPr>
          <w:color w:val="auto"/>
        </w:rPr>
        <w:t>4</w:t>
      </w:r>
      <w:r w:rsidR="0019304C">
        <w:rPr>
          <w:color w:val="auto"/>
        </w:rPr>
        <w:t xml:space="preserve"> </w:t>
      </w:r>
      <w:r w:rsidR="00C767E1">
        <w:rPr>
          <w:color w:val="auto"/>
        </w:rPr>
        <w:t>°</w:t>
      </w:r>
      <w:r w:rsidR="007F270F" w:rsidRPr="006B6667">
        <w:rPr>
          <w:color w:val="auto"/>
        </w:rPr>
        <w:t>C</w:t>
      </w:r>
      <w:r w:rsidRPr="006B6667">
        <w:rPr>
          <w:color w:val="auto"/>
        </w:rPr>
        <w:t>.</w:t>
      </w:r>
    </w:p>
    <w:p w14:paraId="5B78DEE4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3FCD0B41" w14:textId="33584B8B" w:rsidR="009174A2" w:rsidRDefault="00CF702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 w:rsidRPr="006B6667">
        <w:rPr>
          <w:color w:val="auto"/>
        </w:rPr>
        <w:t>P</w:t>
      </w:r>
      <w:r w:rsidR="009174A2" w:rsidRPr="006B6667">
        <w:rPr>
          <w:color w:val="auto"/>
        </w:rPr>
        <w:t>repare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fresh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80%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EtOH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with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RNase-fre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water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cool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dow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2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(5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min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-80</w:t>
      </w:r>
      <w:r w:rsidR="0019304C">
        <w:rPr>
          <w:color w:val="auto"/>
        </w:rPr>
        <w:t xml:space="preserve"> </w:t>
      </w:r>
      <w:r w:rsidR="009174A2" w:rsidRPr="006B6667">
        <w:rPr>
          <w:color w:val="auto"/>
        </w:rPr>
        <w:t>°C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help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spee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up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process)</w:t>
      </w:r>
      <w:r w:rsidRPr="006B6667">
        <w:rPr>
          <w:color w:val="auto"/>
        </w:rPr>
        <w:t>.</w:t>
      </w:r>
    </w:p>
    <w:p w14:paraId="5D56D116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</w:rPr>
      </w:pPr>
    </w:p>
    <w:p w14:paraId="02E5C088" w14:textId="3A540B7B" w:rsidR="009174A2" w:rsidRDefault="00CF702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C</w:t>
      </w:r>
      <w:r w:rsidR="009174A2" w:rsidRPr="006B6667">
        <w:rPr>
          <w:color w:val="auto"/>
          <w:highlight w:val="yellow"/>
        </w:rPr>
        <w:t>entrifug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ample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ax</w:t>
      </w:r>
      <w:r w:rsidRPr="006B6667">
        <w:rPr>
          <w:color w:val="auto"/>
          <w:highlight w:val="yellow"/>
        </w:rPr>
        <w:t>imum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pe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(ca.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3</w:t>
      </w:r>
      <w:r w:rsidR="008C27BF">
        <w:rPr>
          <w:color w:val="auto"/>
          <w:highlight w:val="yellow"/>
        </w:rPr>
        <w:t>,</w:t>
      </w:r>
      <w:r w:rsidR="009174A2" w:rsidRPr="006B6667">
        <w:rPr>
          <w:color w:val="auto"/>
          <w:highlight w:val="yellow"/>
        </w:rPr>
        <w:t>000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x </w:t>
      </w:r>
      <w:r w:rsidR="009174A2" w:rsidRPr="00E60610">
        <w:rPr>
          <w:i/>
          <w:iCs/>
          <w:color w:val="auto"/>
          <w:highlight w:val="yellow"/>
        </w:rPr>
        <w:t>g</w:t>
      </w:r>
      <w:r w:rsidR="009174A2" w:rsidRPr="006B6667">
        <w:rPr>
          <w:color w:val="auto"/>
          <w:highlight w:val="yellow"/>
        </w:rPr>
        <w:t>)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30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discard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supernatant.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</w:t>
      </w:r>
      <w:r w:rsidR="009174A2" w:rsidRPr="006B6667">
        <w:rPr>
          <w:color w:val="auto"/>
          <w:highlight w:val="yellow"/>
        </w:rPr>
        <w:t>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elle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ill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no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b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visible,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so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carefully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pipett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f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i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as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here</w:t>
      </w:r>
      <w:r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A</w:t>
      </w:r>
      <w:r w:rsidR="009174A2" w:rsidRPr="00D13BB5">
        <w:rPr>
          <w:color w:val="auto"/>
          <w:highlight w:val="yellow"/>
        </w:rPr>
        <w:t>dd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1</w:t>
      </w:r>
      <w:r w:rsidR="00EC5DAC">
        <w:rPr>
          <w:color w:val="auto"/>
          <w:highlight w:val="yellow"/>
        </w:rPr>
        <w:t xml:space="preserve"> mL</w:t>
      </w:r>
      <w:r w:rsidR="00102DCB">
        <w:rPr>
          <w:color w:val="auto"/>
          <w:highlight w:val="yellow"/>
        </w:rPr>
        <w:t xml:space="preserve"> </w:t>
      </w:r>
      <w:r w:rsidR="0019304C">
        <w:rPr>
          <w:color w:val="auto"/>
          <w:highlight w:val="yellow"/>
        </w:rPr>
        <w:t xml:space="preserve">of </w:t>
      </w:r>
      <w:r w:rsidR="009174A2" w:rsidRPr="00D13BB5">
        <w:rPr>
          <w:color w:val="auto"/>
          <w:highlight w:val="yellow"/>
        </w:rPr>
        <w:t>cold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80%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EtOH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invert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tube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one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or</w:t>
      </w:r>
      <w:r w:rsidR="00102DCB">
        <w:rPr>
          <w:color w:val="auto"/>
          <w:highlight w:val="yellow"/>
        </w:rPr>
        <w:t xml:space="preserve"> </w:t>
      </w:r>
      <w:r w:rsidRPr="00D13BB5">
        <w:rPr>
          <w:color w:val="auto"/>
          <w:highlight w:val="yellow"/>
        </w:rPr>
        <w:t>two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times</w:t>
      </w:r>
      <w:r w:rsidRPr="00D13BB5">
        <w:rPr>
          <w:color w:val="auto"/>
          <w:highlight w:val="yellow"/>
        </w:rPr>
        <w:t>.</w:t>
      </w:r>
    </w:p>
    <w:p w14:paraId="32EA2066" w14:textId="77777777" w:rsidR="0019304C" w:rsidRPr="00D13BB5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4317C4B3" w14:textId="51556625" w:rsidR="009174A2" w:rsidRDefault="00CF702B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 w:rsidRPr="006B6667">
        <w:rPr>
          <w:color w:val="auto"/>
          <w:highlight w:val="yellow"/>
        </w:rPr>
        <w:t>C</w:t>
      </w:r>
      <w:r w:rsidR="009174A2" w:rsidRPr="006B6667">
        <w:rPr>
          <w:color w:val="auto"/>
          <w:highlight w:val="yellow"/>
        </w:rPr>
        <w:t>entrifug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gai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30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="00ED4C51" w:rsidRPr="006B6667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ED4C51" w:rsidRPr="006B6667">
        <w:rPr>
          <w:color w:val="auto"/>
          <w:highlight w:val="yellow"/>
        </w:rPr>
        <w:t>maximum</w:t>
      </w:r>
      <w:r w:rsidR="00102DCB">
        <w:rPr>
          <w:color w:val="auto"/>
          <w:highlight w:val="yellow"/>
        </w:rPr>
        <w:t xml:space="preserve"> </w:t>
      </w:r>
      <w:r w:rsidR="00ED4C51" w:rsidRPr="006B6667">
        <w:rPr>
          <w:color w:val="auto"/>
          <w:highlight w:val="yellow"/>
        </w:rPr>
        <w:t>spee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repeat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ash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otal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of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two</w:t>
      </w:r>
      <w:r w:rsidR="00102DCB">
        <w:rPr>
          <w:color w:val="auto"/>
          <w:highlight w:val="yellow"/>
        </w:rPr>
        <w:t xml:space="preserve"> </w:t>
      </w:r>
      <w:r w:rsidRPr="006B6667">
        <w:rPr>
          <w:color w:val="auto"/>
          <w:highlight w:val="yellow"/>
        </w:rPr>
        <w:t>washes.</w:t>
      </w:r>
    </w:p>
    <w:p w14:paraId="543C8A6F" w14:textId="77777777" w:rsidR="0019304C" w:rsidRPr="006B6667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4EEA4AF0" w14:textId="3713C5E1" w:rsidR="009174A2" w:rsidRDefault="00C767E1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  <w:highlight w:val="yellow"/>
        </w:rPr>
      </w:pPr>
      <w:r>
        <w:rPr>
          <w:color w:val="auto"/>
          <w:highlight w:val="yellow"/>
        </w:rPr>
        <w:t>S</w:t>
      </w:r>
      <w:r w:rsidR="009174A2" w:rsidRPr="006B6667">
        <w:rPr>
          <w:color w:val="auto"/>
          <w:highlight w:val="yellow"/>
        </w:rPr>
        <w:t>pin</w:t>
      </w:r>
      <w:r w:rsidR="00102DCB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dow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2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remove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ll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residual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EtOH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with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a</w:t>
      </w:r>
      <w:r w:rsidR="00102DCB">
        <w:rPr>
          <w:color w:val="auto"/>
          <w:highlight w:val="yellow"/>
        </w:rPr>
        <w:t xml:space="preserve"> </w:t>
      </w:r>
      <w:r w:rsidR="009174A2" w:rsidRPr="006B6667">
        <w:rPr>
          <w:color w:val="auto"/>
          <w:highlight w:val="yellow"/>
        </w:rPr>
        <w:t>10</w:t>
      </w:r>
      <w:r w:rsidR="00EC5DAC">
        <w:rPr>
          <w:color w:val="auto"/>
          <w:highlight w:val="yellow"/>
        </w:rPr>
        <w:t xml:space="preserve"> µL </w:t>
      </w:r>
      <w:r w:rsidR="009174A2" w:rsidRPr="006B6667">
        <w:rPr>
          <w:color w:val="auto"/>
          <w:highlight w:val="yellow"/>
        </w:rPr>
        <w:t>tip</w:t>
      </w:r>
      <w:r w:rsidR="00CF702B" w:rsidRPr="006B6667">
        <w:rPr>
          <w:color w:val="auto"/>
          <w:highlight w:val="yellow"/>
        </w:rPr>
        <w:t>.</w:t>
      </w:r>
      <w:r w:rsidR="00102DCB">
        <w:rPr>
          <w:color w:val="auto"/>
          <w:highlight w:val="yellow"/>
        </w:rPr>
        <w:t xml:space="preserve"> </w:t>
      </w:r>
      <w:r w:rsidR="00CF702B" w:rsidRPr="00D13BB5">
        <w:rPr>
          <w:color w:val="auto"/>
          <w:highlight w:val="yellow"/>
        </w:rPr>
        <w:t>L</w:t>
      </w:r>
      <w:r w:rsidR="009174A2" w:rsidRPr="00D13BB5">
        <w:rPr>
          <w:color w:val="auto"/>
          <w:highlight w:val="yellow"/>
        </w:rPr>
        <w:t>eave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the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pellet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to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dry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for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3-5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min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(not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more)</w:t>
      </w:r>
      <w:r w:rsidR="00102DCB">
        <w:rPr>
          <w:color w:val="auto"/>
          <w:highlight w:val="yellow"/>
        </w:rPr>
        <w:t xml:space="preserve"> </w:t>
      </w:r>
      <w:r w:rsidR="00955245" w:rsidRPr="00D13BB5">
        <w:rPr>
          <w:color w:val="auto"/>
          <w:highlight w:val="yellow"/>
        </w:rPr>
        <w:t>at</w:t>
      </w:r>
      <w:r w:rsidR="00102DCB">
        <w:rPr>
          <w:color w:val="auto"/>
          <w:highlight w:val="yellow"/>
        </w:rPr>
        <w:t xml:space="preserve"> </w:t>
      </w:r>
      <w:r w:rsidR="00955245" w:rsidRPr="00D13BB5">
        <w:rPr>
          <w:color w:val="auto"/>
          <w:highlight w:val="yellow"/>
        </w:rPr>
        <w:t>room</w:t>
      </w:r>
      <w:r w:rsidR="00102DCB">
        <w:rPr>
          <w:color w:val="auto"/>
          <w:highlight w:val="yellow"/>
        </w:rPr>
        <w:t xml:space="preserve"> </w:t>
      </w:r>
      <w:r w:rsidR="00955245" w:rsidRPr="00D13BB5">
        <w:rPr>
          <w:color w:val="auto"/>
          <w:highlight w:val="yellow"/>
        </w:rPr>
        <w:t>temperature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and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resuspend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in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20</w:t>
      </w:r>
      <w:r w:rsidR="00EC5DAC">
        <w:rPr>
          <w:color w:val="auto"/>
          <w:highlight w:val="yellow"/>
        </w:rPr>
        <w:t xml:space="preserve"> µL </w:t>
      </w:r>
      <w:r w:rsidR="009174A2" w:rsidRPr="00D13BB5">
        <w:rPr>
          <w:color w:val="auto"/>
          <w:highlight w:val="yellow"/>
        </w:rPr>
        <w:t>RNase-free</w:t>
      </w:r>
      <w:r w:rsidR="00102DCB">
        <w:rPr>
          <w:color w:val="auto"/>
          <w:highlight w:val="yellow"/>
        </w:rPr>
        <w:t xml:space="preserve"> </w:t>
      </w:r>
      <w:r w:rsidR="009174A2" w:rsidRPr="00D13BB5">
        <w:rPr>
          <w:color w:val="auto"/>
          <w:highlight w:val="yellow"/>
        </w:rPr>
        <w:t>water</w:t>
      </w:r>
      <w:r w:rsidR="00CF702B" w:rsidRPr="00D13BB5">
        <w:rPr>
          <w:color w:val="auto"/>
          <w:highlight w:val="yellow"/>
        </w:rPr>
        <w:t>.</w:t>
      </w:r>
    </w:p>
    <w:p w14:paraId="411EE574" w14:textId="77777777" w:rsidR="0019304C" w:rsidRPr="00D13BB5" w:rsidRDefault="0019304C" w:rsidP="00E60610">
      <w:pPr>
        <w:pStyle w:val="ListParagraph"/>
        <w:widowControl/>
        <w:autoSpaceDE/>
        <w:autoSpaceDN/>
        <w:adjustRightInd/>
        <w:ind w:left="0"/>
        <w:jc w:val="left"/>
        <w:rPr>
          <w:color w:val="auto"/>
          <w:highlight w:val="yellow"/>
        </w:rPr>
      </w:pPr>
    </w:p>
    <w:p w14:paraId="07C20172" w14:textId="0C9B0F2D" w:rsidR="009174A2" w:rsidRDefault="006A25E2" w:rsidP="00EC5DAC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color w:val="auto"/>
        </w:rPr>
      </w:pPr>
      <w:r>
        <w:rPr>
          <w:color w:val="auto"/>
        </w:rPr>
        <w:t>Keep</w:t>
      </w:r>
      <w:r w:rsidR="00102DCB">
        <w:rPr>
          <w:color w:val="auto"/>
        </w:rPr>
        <w:t xml:space="preserve"> </w:t>
      </w:r>
      <w:r>
        <w:rPr>
          <w:color w:val="auto"/>
        </w:rPr>
        <w:t>the</w:t>
      </w:r>
      <w:r w:rsidR="00102DCB">
        <w:rPr>
          <w:color w:val="auto"/>
        </w:rPr>
        <w:t xml:space="preserve"> </w:t>
      </w:r>
      <w:r>
        <w:rPr>
          <w:color w:val="auto"/>
        </w:rPr>
        <w:t>samples</w:t>
      </w:r>
      <w:r w:rsidR="00102DCB">
        <w:rPr>
          <w:color w:val="auto"/>
        </w:rPr>
        <w:t xml:space="preserve"> </w:t>
      </w:r>
      <w:r>
        <w:rPr>
          <w:color w:val="auto"/>
        </w:rPr>
        <w:t>on</w:t>
      </w:r>
      <w:r w:rsidR="00102DCB">
        <w:rPr>
          <w:color w:val="auto"/>
        </w:rPr>
        <w:t xml:space="preserve"> </w:t>
      </w:r>
      <w:r>
        <w:rPr>
          <w:color w:val="auto"/>
        </w:rPr>
        <w:t>ice</w:t>
      </w:r>
      <w:r w:rsidR="00102DCB">
        <w:rPr>
          <w:color w:val="auto"/>
        </w:rPr>
        <w:t xml:space="preserve"> </w:t>
      </w:r>
      <w:r>
        <w:rPr>
          <w:color w:val="auto"/>
        </w:rPr>
        <w:t>and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perform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quality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control</w:t>
      </w:r>
      <w:r w:rsidR="00102DCB">
        <w:rPr>
          <w:color w:val="auto"/>
        </w:rPr>
        <w:t xml:space="preserve"> </w:t>
      </w:r>
      <w:r>
        <w:rPr>
          <w:color w:val="auto"/>
        </w:rPr>
        <w:t>a</w:t>
      </w:r>
      <w:r w:rsidRPr="006B6667">
        <w:rPr>
          <w:color w:val="auto"/>
        </w:rPr>
        <w:t>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soon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as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possible</w:t>
      </w:r>
      <w:r>
        <w:rPr>
          <w:color w:val="auto"/>
        </w:rPr>
        <w:t>.</w:t>
      </w:r>
      <w:r w:rsidR="00102DCB">
        <w:rPr>
          <w:color w:val="auto"/>
        </w:rPr>
        <w:t xml:space="preserve"> </w:t>
      </w:r>
      <w:r>
        <w:rPr>
          <w:color w:val="auto"/>
        </w:rPr>
        <w:t>P</w:t>
      </w:r>
      <w:r w:rsidR="00CF702B" w:rsidRPr="006B6667">
        <w:rPr>
          <w:color w:val="auto"/>
        </w:rPr>
        <w:t>roceed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s</w:t>
      </w:r>
      <w:r w:rsidR="009174A2" w:rsidRPr="006B6667">
        <w:rPr>
          <w:color w:val="auto"/>
        </w:rPr>
        <w:t>tore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samples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at</w:t>
      </w:r>
      <w:r w:rsidR="00102DCB">
        <w:rPr>
          <w:color w:val="auto"/>
        </w:rPr>
        <w:t xml:space="preserve"> </w:t>
      </w:r>
      <w:r w:rsidR="0019304C">
        <w:rPr>
          <w:color w:val="auto"/>
        </w:rPr>
        <w:t>–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80</w:t>
      </w:r>
      <w:r w:rsidR="0019304C">
        <w:rPr>
          <w:color w:val="auto"/>
        </w:rPr>
        <w:t xml:space="preserve"> </w:t>
      </w:r>
      <w:r w:rsidR="00CF702B" w:rsidRPr="006B6667">
        <w:rPr>
          <w:color w:val="auto"/>
        </w:rPr>
        <w:t>°C.</w:t>
      </w:r>
      <w:r w:rsidR="00102DCB">
        <w:rPr>
          <w:color w:val="auto"/>
        </w:rPr>
        <w:t xml:space="preserve"> </w:t>
      </w:r>
      <w:r w:rsidR="00CF702B" w:rsidRPr="006B6667">
        <w:rPr>
          <w:color w:val="auto"/>
        </w:rPr>
        <w:t>A</w:t>
      </w:r>
      <w:r w:rsidR="009174A2" w:rsidRPr="006B6667">
        <w:rPr>
          <w:color w:val="auto"/>
        </w:rPr>
        <w:t>void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freeze</w:t>
      </w:r>
      <w:r w:rsidR="0028362F">
        <w:rPr>
          <w:color w:val="auto"/>
        </w:rPr>
        <w:t>-</w:t>
      </w:r>
      <w:r w:rsidR="009174A2" w:rsidRPr="006B6667">
        <w:rPr>
          <w:color w:val="auto"/>
        </w:rPr>
        <w:t>thaw</w:t>
      </w:r>
      <w:r w:rsidR="00102DCB">
        <w:rPr>
          <w:color w:val="auto"/>
        </w:rPr>
        <w:t xml:space="preserve"> </w:t>
      </w:r>
      <w:r w:rsidR="009174A2" w:rsidRPr="006B6667">
        <w:rPr>
          <w:color w:val="auto"/>
        </w:rPr>
        <w:t>cycles</w:t>
      </w:r>
      <w:r w:rsidR="00CF702B" w:rsidRPr="006B6667">
        <w:rPr>
          <w:color w:val="auto"/>
        </w:rPr>
        <w:t>.</w:t>
      </w:r>
    </w:p>
    <w:p w14:paraId="3441D923" w14:textId="77777777" w:rsidR="001829A3" w:rsidRPr="006B6667" w:rsidRDefault="001829A3" w:rsidP="00E60610">
      <w:pPr>
        <w:pStyle w:val="ListParagraph"/>
        <w:ind w:left="0"/>
        <w:rPr>
          <w:color w:val="auto"/>
        </w:rPr>
      </w:pPr>
    </w:p>
    <w:p w14:paraId="25498F33" w14:textId="38B34BE3" w:rsidR="001829A3" w:rsidRPr="006B6667" w:rsidRDefault="009174A2" w:rsidP="00E60610">
      <w:pPr>
        <w:pStyle w:val="ListParagraph"/>
        <w:numPr>
          <w:ilvl w:val="1"/>
          <w:numId w:val="29"/>
        </w:numPr>
        <w:ind w:left="0" w:firstLine="0"/>
        <w:rPr>
          <w:color w:val="auto"/>
        </w:rPr>
      </w:pPr>
      <w:r w:rsidRPr="006B6667">
        <w:rPr>
          <w:color w:val="auto"/>
        </w:rPr>
        <w:t>Quality</w:t>
      </w:r>
      <w:r w:rsidR="00102DCB">
        <w:rPr>
          <w:color w:val="auto"/>
        </w:rPr>
        <w:t xml:space="preserve"> </w:t>
      </w:r>
      <w:r w:rsidRPr="006B6667">
        <w:rPr>
          <w:color w:val="auto"/>
        </w:rPr>
        <w:t>control</w:t>
      </w:r>
      <w:r w:rsidR="00102DCB">
        <w:rPr>
          <w:color w:val="auto"/>
        </w:rPr>
        <w:t xml:space="preserve"> </w:t>
      </w:r>
      <w:r w:rsidR="00360D73">
        <w:rPr>
          <w:color w:val="auto"/>
        </w:rPr>
        <w:t>using</w:t>
      </w:r>
      <w:r w:rsidR="00102DCB">
        <w:rPr>
          <w:color w:val="auto"/>
        </w:rPr>
        <w:t xml:space="preserve"> </w:t>
      </w:r>
      <w:r w:rsidR="00360D73">
        <w:rPr>
          <w:color w:val="auto"/>
        </w:rPr>
        <w:t>dedicated</w:t>
      </w:r>
      <w:r w:rsidR="00102DCB">
        <w:rPr>
          <w:color w:val="auto"/>
        </w:rPr>
        <w:t xml:space="preserve"> </w:t>
      </w:r>
      <w:r w:rsidR="00360D73">
        <w:rPr>
          <w:color w:val="auto"/>
        </w:rPr>
        <w:t>equipment</w:t>
      </w:r>
      <w:r w:rsidR="00102DCB">
        <w:rPr>
          <w:color w:val="auto"/>
        </w:rPr>
        <w:t xml:space="preserve"> </w:t>
      </w:r>
      <w:r w:rsidR="00360D73" w:rsidRPr="00360D73">
        <w:rPr>
          <w:color w:val="auto"/>
        </w:rPr>
        <w:t>(</w:t>
      </w:r>
      <w:r w:rsidR="00360D73" w:rsidRPr="00E60610">
        <w:rPr>
          <w:b/>
          <w:bCs/>
          <w:color w:val="auto"/>
        </w:rPr>
        <w:t>Table</w:t>
      </w:r>
      <w:r w:rsidR="00102DCB" w:rsidRPr="00E60610">
        <w:rPr>
          <w:b/>
          <w:bCs/>
          <w:color w:val="auto"/>
        </w:rPr>
        <w:t xml:space="preserve"> </w:t>
      </w:r>
      <w:r w:rsidR="00360D73" w:rsidRPr="00E60610">
        <w:rPr>
          <w:b/>
          <w:bCs/>
          <w:color w:val="auto"/>
        </w:rPr>
        <w:t>of</w:t>
      </w:r>
      <w:r w:rsidR="00102DCB" w:rsidRPr="00E60610">
        <w:rPr>
          <w:b/>
          <w:bCs/>
          <w:color w:val="auto"/>
        </w:rPr>
        <w:t xml:space="preserve"> </w:t>
      </w:r>
      <w:r w:rsidR="00360D73" w:rsidRPr="00E60610">
        <w:rPr>
          <w:b/>
          <w:bCs/>
          <w:color w:val="auto"/>
        </w:rPr>
        <w:t>Materials</w:t>
      </w:r>
      <w:r w:rsidR="00360D73" w:rsidRPr="00360D73">
        <w:rPr>
          <w:color w:val="auto"/>
        </w:rPr>
        <w:t>)</w:t>
      </w:r>
      <w:r w:rsidR="00102DCB">
        <w:rPr>
          <w:color w:val="auto"/>
        </w:rPr>
        <w:t xml:space="preserve"> </w:t>
      </w:r>
      <w:r w:rsidR="00360D73" w:rsidRPr="006B6667">
        <w:rPr>
          <w:color w:val="auto"/>
        </w:rPr>
        <w:t>according</w:t>
      </w:r>
      <w:r w:rsidR="00102DCB">
        <w:rPr>
          <w:color w:val="auto"/>
        </w:rPr>
        <w:t xml:space="preserve"> </w:t>
      </w:r>
      <w:r w:rsidR="00360D73" w:rsidRPr="006B6667">
        <w:rPr>
          <w:color w:val="auto"/>
        </w:rPr>
        <w:t>to</w:t>
      </w:r>
      <w:r w:rsidR="00102DCB">
        <w:rPr>
          <w:color w:val="auto"/>
        </w:rPr>
        <w:t xml:space="preserve"> </w:t>
      </w:r>
      <w:r w:rsidR="00360D73">
        <w:rPr>
          <w:color w:val="auto"/>
        </w:rPr>
        <w:t>the</w:t>
      </w:r>
      <w:r w:rsidR="00102DCB">
        <w:rPr>
          <w:color w:val="auto"/>
        </w:rPr>
        <w:t xml:space="preserve"> </w:t>
      </w:r>
      <w:r w:rsidR="00360D73" w:rsidRPr="006B6667">
        <w:rPr>
          <w:color w:val="auto"/>
        </w:rPr>
        <w:t>manufacture</w:t>
      </w:r>
      <w:r w:rsidR="00360D73">
        <w:rPr>
          <w:color w:val="auto"/>
        </w:rPr>
        <w:t>r’s</w:t>
      </w:r>
      <w:r w:rsidR="00102DCB">
        <w:rPr>
          <w:color w:val="auto"/>
        </w:rPr>
        <w:t xml:space="preserve"> </w:t>
      </w:r>
      <w:r w:rsidR="00360D73">
        <w:rPr>
          <w:color w:val="auto"/>
        </w:rPr>
        <w:t>recommendations</w:t>
      </w:r>
      <w:r w:rsidR="00360D73" w:rsidRPr="006B6667">
        <w:rPr>
          <w:color w:val="auto"/>
        </w:rPr>
        <w:t>.</w:t>
      </w:r>
      <w:r w:rsidR="00102DCB">
        <w:rPr>
          <w:color w:val="auto"/>
        </w:rPr>
        <w:t xml:space="preserve"> </w:t>
      </w:r>
    </w:p>
    <w:p w14:paraId="2B284C9B" w14:textId="77777777" w:rsidR="001829A3" w:rsidRPr="003C688B" w:rsidRDefault="001829A3" w:rsidP="00E60610">
      <w:pPr>
        <w:contextualSpacing/>
        <w:rPr>
          <w:color w:val="4F81BD" w:themeColor="accent1"/>
        </w:rPr>
      </w:pPr>
    </w:p>
    <w:p w14:paraId="31FE250F" w14:textId="517324A5" w:rsidR="00015F81" w:rsidRPr="004E572D" w:rsidRDefault="00E52F55" w:rsidP="00E60610">
      <w:pPr>
        <w:pStyle w:val="ListParagraph"/>
        <w:numPr>
          <w:ilvl w:val="0"/>
          <w:numId w:val="29"/>
        </w:numPr>
        <w:ind w:left="0" w:firstLine="0"/>
        <w:rPr>
          <w:b/>
          <w:color w:val="000000" w:themeColor="text1"/>
        </w:rPr>
      </w:pPr>
      <w:r w:rsidRPr="004E572D">
        <w:rPr>
          <w:b/>
          <w:color w:val="000000" w:themeColor="text1"/>
        </w:rPr>
        <w:t>Library</w:t>
      </w:r>
      <w:r w:rsidR="00102DCB">
        <w:rPr>
          <w:b/>
          <w:color w:val="000000" w:themeColor="text1"/>
        </w:rPr>
        <w:t xml:space="preserve"> </w:t>
      </w:r>
      <w:r w:rsidRPr="004E572D">
        <w:rPr>
          <w:b/>
          <w:color w:val="000000" w:themeColor="text1"/>
        </w:rPr>
        <w:t>preparation</w:t>
      </w:r>
    </w:p>
    <w:p w14:paraId="2A3B266C" w14:textId="77777777" w:rsidR="00A759F5" w:rsidRPr="004E572D" w:rsidRDefault="00A759F5" w:rsidP="00E60610">
      <w:pPr>
        <w:pStyle w:val="ListParagraph"/>
        <w:ind w:left="0"/>
        <w:rPr>
          <w:color w:val="000000" w:themeColor="text1"/>
        </w:rPr>
      </w:pPr>
    </w:p>
    <w:p w14:paraId="6017E970" w14:textId="3B4586D2" w:rsidR="001829A3" w:rsidRDefault="00975928" w:rsidP="00B05136">
      <w:pPr>
        <w:pStyle w:val="ListParagraph"/>
        <w:numPr>
          <w:ilvl w:val="1"/>
          <w:numId w:val="29"/>
        </w:numPr>
        <w:ind w:left="0" w:firstLine="0"/>
        <w:rPr>
          <w:color w:val="000000" w:themeColor="text1"/>
        </w:rPr>
      </w:pPr>
      <w:r w:rsidRPr="00B05136">
        <w:rPr>
          <w:color w:val="000000" w:themeColor="text1"/>
        </w:rPr>
        <w:t>cDNA</w:t>
      </w:r>
      <w:r w:rsidR="00102DCB" w:rsidRPr="00B05136">
        <w:rPr>
          <w:color w:val="000000" w:themeColor="text1"/>
        </w:rPr>
        <w:t xml:space="preserve"> </w:t>
      </w:r>
      <w:r w:rsidRPr="00B05136">
        <w:rPr>
          <w:color w:val="000000" w:themeColor="text1"/>
        </w:rPr>
        <w:t>synthesis</w:t>
      </w:r>
      <w:r w:rsidR="00102DCB" w:rsidRPr="0019304C">
        <w:rPr>
          <w:color w:val="000000" w:themeColor="text1"/>
        </w:rPr>
        <w:t xml:space="preserve"> </w:t>
      </w:r>
      <w:r w:rsidRPr="0019304C">
        <w:rPr>
          <w:color w:val="000000" w:themeColor="text1"/>
        </w:rPr>
        <w:t>and</w:t>
      </w:r>
      <w:r w:rsidR="00102DCB" w:rsidRPr="0019304C">
        <w:rPr>
          <w:color w:val="000000" w:themeColor="text1"/>
        </w:rPr>
        <w:t xml:space="preserve"> </w:t>
      </w:r>
      <w:r w:rsidR="00E52F55" w:rsidRPr="0019304C">
        <w:rPr>
          <w:color w:val="000000" w:themeColor="text1"/>
        </w:rPr>
        <w:t>amplification</w:t>
      </w:r>
      <w:r w:rsidR="00102DCB" w:rsidRPr="0019304C">
        <w:rPr>
          <w:color w:val="000000" w:themeColor="text1"/>
        </w:rPr>
        <w:t xml:space="preserve"> </w:t>
      </w:r>
      <w:r w:rsidR="00E52F55"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E52F55"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MART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v4</w:t>
      </w:r>
      <w:r w:rsidR="00102DCB">
        <w:rPr>
          <w:color w:val="000000" w:themeColor="text1"/>
        </w:rPr>
        <w:t xml:space="preserve"> </w:t>
      </w:r>
      <w:r w:rsidR="00E52F55" w:rsidRPr="004E572D">
        <w:rPr>
          <w:color w:val="000000" w:themeColor="text1"/>
        </w:rPr>
        <w:t>Ultra</w:t>
      </w:r>
      <w:r w:rsidR="00102DCB">
        <w:rPr>
          <w:color w:val="000000" w:themeColor="text1"/>
        </w:rPr>
        <w:t xml:space="preserve"> </w:t>
      </w:r>
      <w:r w:rsidR="00E52F55" w:rsidRPr="004E572D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E52F55" w:rsidRPr="004E572D">
        <w:rPr>
          <w:color w:val="000000" w:themeColor="text1"/>
        </w:rPr>
        <w:t>In</w:t>
      </w:r>
      <w:r w:rsidR="004E572D" w:rsidRPr="004E572D">
        <w:rPr>
          <w:color w:val="000000" w:themeColor="text1"/>
        </w:rPr>
        <w:t>put</w:t>
      </w:r>
      <w:r w:rsidR="00102DCB">
        <w:rPr>
          <w:color w:val="000000" w:themeColor="text1"/>
        </w:rPr>
        <w:t xml:space="preserve"> </w:t>
      </w:r>
      <w:r w:rsidR="004E572D" w:rsidRPr="004E572D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="004E572D" w:rsidRPr="004E572D">
        <w:rPr>
          <w:color w:val="000000" w:themeColor="text1"/>
        </w:rPr>
        <w:t>Kit</w:t>
      </w:r>
    </w:p>
    <w:p w14:paraId="36B45DC9" w14:textId="77777777" w:rsidR="004E572D" w:rsidRPr="00B05136" w:rsidRDefault="004E572D" w:rsidP="00E60610">
      <w:pPr>
        <w:pStyle w:val="ListParagraph"/>
        <w:ind w:left="0"/>
        <w:rPr>
          <w:color w:val="000000" w:themeColor="text1"/>
        </w:rPr>
      </w:pPr>
    </w:p>
    <w:p w14:paraId="50731F02" w14:textId="320C8992" w:rsidR="00FF449E" w:rsidRDefault="00FF449E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Calculat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dilutio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1.5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 w:rsidR="0019304C">
        <w:rPr>
          <w:color w:val="000000" w:themeColor="text1"/>
        </w:rPr>
        <w:t xml:space="preserve">of </w:t>
      </w:r>
      <w:r w:rsidRPr="004E572D">
        <w:rPr>
          <w:color w:val="000000" w:themeColor="text1"/>
        </w:rPr>
        <w:t>TRAP-RNA</w:t>
      </w:r>
      <w:r w:rsidR="00102DCB">
        <w:rPr>
          <w:color w:val="000000" w:themeColor="text1"/>
        </w:rPr>
        <w:t xml:space="preserve"> </w:t>
      </w:r>
      <w:r w:rsidR="00705DD3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705DD3">
        <w:rPr>
          <w:color w:val="000000" w:themeColor="text1"/>
        </w:rPr>
        <w:t>total</w:t>
      </w:r>
      <w:r w:rsidR="00102DCB">
        <w:rPr>
          <w:color w:val="000000" w:themeColor="text1"/>
        </w:rPr>
        <w:t xml:space="preserve"> </w:t>
      </w:r>
      <w:r w:rsidR="00705DD3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volum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4.75</w:t>
      </w:r>
      <w:r w:rsidR="00102DCB">
        <w:rPr>
          <w:color w:val="000000" w:themeColor="text1"/>
        </w:rPr>
        <w:t xml:space="preserve"> </w:t>
      </w:r>
      <w:r w:rsidR="0019304C" w:rsidRPr="004E572D">
        <w:rPr>
          <w:color w:val="000000" w:themeColor="text1"/>
        </w:rPr>
        <w:t>µ</w:t>
      </w:r>
      <w:r w:rsidR="0019304C">
        <w:rPr>
          <w:color w:val="000000" w:themeColor="text1"/>
        </w:rPr>
        <w:t>L</w:t>
      </w:r>
      <w:r w:rsidRPr="004E572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reaction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CR-tubes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dilute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fresh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aliquots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RNase-free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water</w:t>
      </w:r>
      <w:r w:rsidRPr="004E572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1D3F9842" w14:textId="77777777" w:rsidR="0019304C" w:rsidRPr="004E572D" w:rsidRDefault="0019304C" w:rsidP="00E60610">
      <w:pPr>
        <w:pStyle w:val="ListParagraph"/>
        <w:ind w:left="0"/>
        <w:rPr>
          <w:color w:val="000000" w:themeColor="text1"/>
        </w:rPr>
      </w:pPr>
    </w:p>
    <w:p w14:paraId="57C6D31A" w14:textId="19513FAE" w:rsidR="00FD74F2" w:rsidRDefault="00FF449E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tep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ccording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manufacturer</w:t>
      </w:r>
      <w:r w:rsidR="001B47B9">
        <w:rPr>
          <w:color w:val="000000" w:themeColor="text1"/>
        </w:rPr>
        <w:t>’s</w:t>
      </w:r>
      <w:r w:rsidR="00102DCB">
        <w:rPr>
          <w:color w:val="000000" w:themeColor="text1"/>
        </w:rPr>
        <w:t xml:space="preserve"> </w:t>
      </w:r>
      <w:r w:rsidR="001B47B9">
        <w:rPr>
          <w:color w:val="000000" w:themeColor="text1"/>
        </w:rPr>
        <w:t>recommendation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3D2AE2">
        <w:rPr>
          <w:color w:val="000000" w:themeColor="text1"/>
        </w:rPr>
        <w:t>½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reaction</w:t>
      </w:r>
      <w:r w:rsidR="00102DCB">
        <w:rPr>
          <w:color w:val="000000" w:themeColor="text1"/>
        </w:rPr>
        <w:t xml:space="preserve"> </w:t>
      </w:r>
      <w:r w:rsidR="00FD74F2" w:rsidRPr="004E572D">
        <w:rPr>
          <w:color w:val="000000" w:themeColor="text1"/>
        </w:rPr>
        <w:t>volume</w:t>
      </w:r>
      <w:r w:rsidRPr="004E572D">
        <w:rPr>
          <w:color w:val="000000" w:themeColor="text1"/>
        </w:rPr>
        <w:t>s.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mplify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DNA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12-13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C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ycles.</w:t>
      </w:r>
      <w:r w:rsidR="00102DCB">
        <w:rPr>
          <w:color w:val="000000" w:themeColor="text1"/>
        </w:rPr>
        <w:t xml:space="preserve"> </w:t>
      </w:r>
    </w:p>
    <w:p w14:paraId="5D04BDC4" w14:textId="77777777" w:rsidR="0019304C" w:rsidRPr="004E572D" w:rsidRDefault="0019304C" w:rsidP="00E60610">
      <w:pPr>
        <w:pStyle w:val="ListParagraph"/>
        <w:ind w:left="0"/>
        <w:rPr>
          <w:color w:val="000000" w:themeColor="text1"/>
        </w:rPr>
      </w:pPr>
    </w:p>
    <w:p w14:paraId="43EAEA49" w14:textId="0487D959" w:rsidR="00947EFB" w:rsidRDefault="00947EFB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Clea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C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dding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0.5</w:t>
      </w:r>
      <w:r w:rsidR="00EC5DAC">
        <w:rPr>
          <w:color w:val="000000" w:themeColor="text1"/>
        </w:rPr>
        <w:t xml:space="preserve"> µL </w:t>
      </w:r>
      <w:r w:rsidRPr="004E572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19304C" w:rsidRPr="004E572D">
        <w:rPr>
          <w:color w:val="000000" w:themeColor="text1"/>
        </w:rPr>
        <w:t>10</w:t>
      </w:r>
      <w:r w:rsidR="0019304C">
        <w:rPr>
          <w:color w:val="000000" w:themeColor="text1"/>
        </w:rPr>
        <w:t xml:space="preserve">x </w:t>
      </w:r>
      <w:r w:rsidRPr="004E572D">
        <w:rPr>
          <w:color w:val="000000" w:themeColor="text1"/>
        </w:rPr>
        <w:t>lysi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uff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25</w:t>
      </w:r>
      <w:r w:rsidR="00EC5DAC">
        <w:rPr>
          <w:color w:val="000000" w:themeColor="text1"/>
        </w:rPr>
        <w:t xml:space="preserve"> µL </w:t>
      </w:r>
      <w:r w:rsidR="0019304C">
        <w:rPr>
          <w:color w:val="000000" w:themeColor="text1"/>
        </w:rPr>
        <w:t xml:space="preserve">of </w:t>
      </w:r>
      <w:r w:rsidR="00E924B4">
        <w:rPr>
          <w:color w:val="000000" w:themeColor="text1"/>
        </w:rPr>
        <w:t>SPRI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eads</w:t>
      </w:r>
      <w:r w:rsidR="00102DCB">
        <w:rPr>
          <w:color w:val="000000" w:themeColor="text1"/>
        </w:rPr>
        <w:t xml:space="preserve"> </w:t>
      </w:r>
      <w:r w:rsidR="001B47B9">
        <w:rPr>
          <w:color w:val="000000" w:themeColor="text1"/>
        </w:rPr>
        <w:t>(</w:t>
      </w:r>
      <w:r w:rsidR="001B47B9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1B47B9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1B47B9" w:rsidRPr="00E60610">
        <w:rPr>
          <w:b/>
          <w:bCs/>
          <w:color w:val="000000" w:themeColor="text1"/>
        </w:rPr>
        <w:t>Materials</w:t>
      </w:r>
      <w:r w:rsidR="001B47B9">
        <w:rPr>
          <w:color w:val="000000" w:themeColor="text1"/>
        </w:rPr>
        <w:t>)</w:t>
      </w:r>
      <w:r w:rsidRPr="004E572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If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many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rocessed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lysi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uff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ead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re-mixed.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Mak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ur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ead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evenly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dispersed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befor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ipetting.</w:t>
      </w:r>
      <w:r w:rsidR="00102DCB">
        <w:rPr>
          <w:color w:val="000000" w:themeColor="text1"/>
        </w:rPr>
        <w:t xml:space="preserve"> </w:t>
      </w:r>
    </w:p>
    <w:p w14:paraId="5529956A" w14:textId="77777777" w:rsidR="0019304C" w:rsidRPr="004E572D" w:rsidRDefault="0019304C" w:rsidP="00E60610">
      <w:pPr>
        <w:pStyle w:val="ListParagraph"/>
        <w:ind w:left="0"/>
        <w:rPr>
          <w:color w:val="000000" w:themeColor="text1"/>
        </w:rPr>
      </w:pPr>
    </w:p>
    <w:p w14:paraId="033318BF" w14:textId="1550E45F" w:rsidR="00975928" w:rsidRDefault="00BF3680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Proceed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protocol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full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reactio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volumes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(17</w:t>
      </w:r>
      <w:r w:rsidR="00EC5DAC">
        <w:rPr>
          <w:color w:val="000000" w:themeColor="text1"/>
        </w:rPr>
        <w:t xml:space="preserve"> µL </w:t>
      </w:r>
      <w:r w:rsidR="0019304C">
        <w:rPr>
          <w:color w:val="000000" w:themeColor="text1"/>
        </w:rPr>
        <w:t xml:space="preserve">of </w:t>
      </w:r>
      <w:r w:rsidR="00975928" w:rsidRPr="004E572D">
        <w:rPr>
          <w:color w:val="000000" w:themeColor="text1"/>
        </w:rPr>
        <w:t>elutio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buffer).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Do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let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beads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dry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tha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3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minutes.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Overdried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potentially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rescued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prolonged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incubation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times.</w:t>
      </w:r>
      <w:r w:rsidR="00102DCB">
        <w:rPr>
          <w:color w:val="000000" w:themeColor="text1"/>
        </w:rPr>
        <w:t xml:space="preserve"> </w:t>
      </w:r>
    </w:p>
    <w:p w14:paraId="3C8DED3E" w14:textId="77777777" w:rsidR="0019304C" w:rsidRPr="004E572D" w:rsidRDefault="0019304C" w:rsidP="00E60610">
      <w:pPr>
        <w:pStyle w:val="ListParagraph"/>
        <w:ind w:left="0"/>
        <w:rPr>
          <w:color w:val="000000" w:themeColor="text1"/>
        </w:rPr>
      </w:pPr>
    </w:p>
    <w:p w14:paraId="496139E6" w14:textId="6CB432CB" w:rsidR="00975928" w:rsidRDefault="00975928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Measur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oncentration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Qubit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H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DNA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kit.</w:t>
      </w:r>
      <w:r w:rsidR="00102DCB">
        <w:rPr>
          <w:color w:val="000000" w:themeColor="text1"/>
        </w:rPr>
        <w:t xml:space="preserve"> </w:t>
      </w:r>
    </w:p>
    <w:p w14:paraId="13C2CE62" w14:textId="77777777" w:rsidR="0019304C" w:rsidRPr="004E572D" w:rsidRDefault="0019304C" w:rsidP="00E60610">
      <w:pPr>
        <w:pStyle w:val="ListParagraph"/>
        <w:ind w:left="0"/>
        <w:rPr>
          <w:color w:val="000000" w:themeColor="text1"/>
        </w:rPr>
      </w:pPr>
    </w:p>
    <w:p w14:paraId="5E14C73A" w14:textId="5B55D033" w:rsidR="00FF449E" w:rsidRPr="004E572D" w:rsidRDefault="00EC5DAC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NOTE: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SMARTer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v4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kit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tolerate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down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200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pg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input.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did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obtain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libraries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cases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where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Qubit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values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could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determined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(below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250</w:t>
      </w:r>
      <w:r w:rsidR="00102DCB">
        <w:rPr>
          <w:color w:val="000000" w:themeColor="text1"/>
        </w:rPr>
        <w:t xml:space="preserve"> </w:t>
      </w:r>
      <w:r w:rsidR="00FF449E" w:rsidRPr="004E572D">
        <w:rPr>
          <w:color w:val="000000" w:themeColor="text1"/>
        </w:rPr>
        <w:t>pg</w:t>
      </w:r>
      <w:r w:rsidR="00855448" w:rsidRPr="004E572D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detection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limit)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16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cycle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PCR.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However,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limited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material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might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also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yield</w:t>
      </w:r>
      <w:r w:rsidR="00102DCB">
        <w:rPr>
          <w:color w:val="000000" w:themeColor="text1"/>
        </w:rPr>
        <w:t xml:space="preserve"> </w:t>
      </w:r>
      <w:proofErr w:type="gramStart"/>
      <w:r w:rsidR="00975928" w:rsidRPr="004E572D">
        <w:rPr>
          <w:color w:val="000000" w:themeColor="text1"/>
        </w:rPr>
        <w:t>less</w:t>
      </w:r>
      <w:proofErr w:type="gramEnd"/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complex</w:t>
      </w:r>
      <w:r w:rsidR="00102DCB">
        <w:rPr>
          <w:color w:val="000000" w:themeColor="text1"/>
        </w:rPr>
        <w:t xml:space="preserve"> </w:t>
      </w:r>
      <w:r w:rsidR="00855448" w:rsidRPr="004E572D">
        <w:rPr>
          <w:color w:val="000000" w:themeColor="text1"/>
        </w:rPr>
        <w:t>libraries.</w:t>
      </w:r>
      <w:r w:rsidR="00102DCB">
        <w:rPr>
          <w:color w:val="000000" w:themeColor="text1"/>
        </w:rPr>
        <w:t xml:space="preserve"> </w:t>
      </w:r>
    </w:p>
    <w:p w14:paraId="7FCCABF5" w14:textId="77777777" w:rsidR="00A759F5" w:rsidRPr="004E572D" w:rsidRDefault="00A759F5" w:rsidP="00E60610">
      <w:pPr>
        <w:pStyle w:val="ListParagraph"/>
        <w:ind w:left="0"/>
        <w:rPr>
          <w:color w:val="000000" w:themeColor="text1"/>
        </w:rPr>
      </w:pPr>
    </w:p>
    <w:p w14:paraId="16005D59" w14:textId="3938DBC7" w:rsidR="004E572D" w:rsidRPr="004E572D" w:rsidRDefault="004E572D" w:rsidP="00E60610">
      <w:pPr>
        <w:pStyle w:val="ListParagraph"/>
        <w:numPr>
          <w:ilvl w:val="1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Fragmentatio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dapt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ligatio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CR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N</w:t>
      </w:r>
      <w:r w:rsidR="00975928" w:rsidRPr="004E572D">
        <w:rPr>
          <w:color w:val="000000" w:themeColor="text1"/>
        </w:rPr>
        <w:t>extera</w:t>
      </w:r>
      <w:r w:rsidR="00102DCB">
        <w:rPr>
          <w:color w:val="000000" w:themeColor="text1"/>
        </w:rPr>
        <w:t xml:space="preserve"> </w:t>
      </w:r>
      <w:r w:rsidR="00975928" w:rsidRPr="004E572D">
        <w:rPr>
          <w:color w:val="000000" w:themeColor="text1"/>
        </w:rPr>
        <w:t>XT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DNA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Kit</w:t>
      </w:r>
    </w:p>
    <w:p w14:paraId="16E7F5B4" w14:textId="77777777" w:rsidR="004E572D" w:rsidRPr="004E572D" w:rsidRDefault="004E572D" w:rsidP="00E60610">
      <w:pPr>
        <w:pStyle w:val="ListParagraph"/>
        <w:ind w:left="0"/>
        <w:rPr>
          <w:color w:val="000000" w:themeColor="text1"/>
        </w:rPr>
      </w:pPr>
    </w:p>
    <w:p w14:paraId="66B2015E" w14:textId="1F15C898" w:rsidR="004E572D" w:rsidRDefault="004E572D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lastRenderedPageBreak/>
        <w:t>Dilut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DNA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RNase-free</w:t>
      </w:r>
      <w:r w:rsidR="00102DCB">
        <w:rPr>
          <w:color w:val="000000" w:themeColor="text1"/>
        </w:rPr>
        <w:t xml:space="preserve"> </w:t>
      </w:r>
      <w:r w:rsidR="00A759F5">
        <w:rPr>
          <w:color w:val="000000" w:themeColor="text1"/>
        </w:rPr>
        <w:t>wat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obtai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oncentr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200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g/µl</w:t>
      </w:r>
      <w:r w:rsidR="00102DCB">
        <w:rPr>
          <w:color w:val="000000" w:themeColor="text1"/>
        </w:rPr>
        <w:t xml:space="preserve"> </w:t>
      </w:r>
      <w:r w:rsidR="00F606F9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F606F9">
        <w:rPr>
          <w:color w:val="000000" w:themeColor="text1"/>
        </w:rPr>
        <w:t>pipette</w:t>
      </w:r>
      <w:r w:rsidR="00102DCB">
        <w:rPr>
          <w:color w:val="000000" w:themeColor="text1"/>
        </w:rPr>
        <w:t xml:space="preserve"> </w:t>
      </w:r>
      <w:r w:rsidR="00F606F9">
        <w:rPr>
          <w:color w:val="000000" w:themeColor="text1"/>
        </w:rPr>
        <w:t>1.25</w:t>
      </w:r>
      <w:r w:rsidR="00EC5DAC">
        <w:rPr>
          <w:color w:val="000000" w:themeColor="text1"/>
        </w:rPr>
        <w:t xml:space="preserve"> µL </w:t>
      </w:r>
      <w:r w:rsidR="00F606F9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F606F9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F606F9">
        <w:rPr>
          <w:color w:val="000000" w:themeColor="text1"/>
        </w:rPr>
        <w:t>PCR-tube.</w:t>
      </w:r>
    </w:p>
    <w:p w14:paraId="6B55D79A" w14:textId="77777777" w:rsidR="0019304C" w:rsidRDefault="0019304C" w:rsidP="00E60610">
      <w:pPr>
        <w:pStyle w:val="ListParagraph"/>
        <w:ind w:left="0"/>
        <w:rPr>
          <w:color w:val="000000" w:themeColor="text1"/>
        </w:rPr>
      </w:pPr>
    </w:p>
    <w:p w14:paraId="36DDD98F" w14:textId="219D6A1F" w:rsidR="00F606F9" w:rsidRDefault="00F606F9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 w:rsidRPr="004E572D"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steps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according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manufacture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¼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reaction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volume</w:t>
      </w:r>
      <w:r>
        <w:rPr>
          <w:color w:val="000000" w:themeColor="text1"/>
        </w:rPr>
        <w:t>s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mplif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DN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12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PCR</w:t>
      </w:r>
      <w:r w:rsidR="00102DCB">
        <w:rPr>
          <w:color w:val="000000" w:themeColor="text1"/>
        </w:rPr>
        <w:t xml:space="preserve"> </w:t>
      </w:r>
      <w:r w:rsidRPr="004E572D">
        <w:rPr>
          <w:color w:val="000000" w:themeColor="text1"/>
        </w:rPr>
        <w:t>cycles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compatible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adapters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belong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one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pool</w:t>
      </w:r>
      <w:r w:rsidRPr="004E572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Illumina’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dex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Kit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384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ultiplexed.</w:t>
      </w:r>
      <w:r w:rsidR="00102DCB">
        <w:rPr>
          <w:color w:val="000000" w:themeColor="text1"/>
        </w:rPr>
        <w:t xml:space="preserve"> </w:t>
      </w:r>
    </w:p>
    <w:p w14:paraId="2EFCF99C" w14:textId="77777777" w:rsidR="0019304C" w:rsidRDefault="0019304C" w:rsidP="00E60610">
      <w:pPr>
        <w:pStyle w:val="ListParagraph"/>
        <w:ind w:left="0"/>
        <w:rPr>
          <w:color w:val="000000" w:themeColor="text1"/>
        </w:rPr>
      </w:pPr>
    </w:p>
    <w:p w14:paraId="6E92C6C1" w14:textId="3FA1ED7E" w:rsidR="00682A7D" w:rsidRDefault="00F606F9" w:rsidP="00EC5DAC">
      <w:pPr>
        <w:pStyle w:val="ListParagraph"/>
        <w:numPr>
          <w:ilvl w:val="2"/>
          <w:numId w:val="29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C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le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dd</w:t>
      </w:r>
      <w:r w:rsidR="00102DCB">
        <w:rPr>
          <w:color w:val="000000" w:themeColor="text1"/>
        </w:rPr>
        <w:t xml:space="preserve"> </w:t>
      </w:r>
      <w:r w:rsidR="00FD74F2" w:rsidRPr="00F606F9">
        <w:rPr>
          <w:color w:val="000000" w:themeColor="text1"/>
        </w:rPr>
        <w:t>12.5</w:t>
      </w:r>
      <w:r w:rsidR="00EC5DAC">
        <w:rPr>
          <w:color w:val="000000" w:themeColor="text1"/>
        </w:rPr>
        <w:t xml:space="preserve"> µL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esuspens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uffer</w:t>
      </w:r>
      <w:r w:rsidR="00102DCB">
        <w:rPr>
          <w:color w:val="000000" w:themeColor="text1"/>
        </w:rPr>
        <w:t xml:space="preserve"> </w:t>
      </w:r>
      <w:r w:rsidR="00FD74F2" w:rsidRPr="00F606F9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FD74F2" w:rsidRPr="00F606F9">
        <w:rPr>
          <w:color w:val="000000" w:themeColor="text1"/>
        </w:rPr>
        <w:t>22.5</w:t>
      </w:r>
      <w:r w:rsidR="00EC5DAC">
        <w:rPr>
          <w:color w:val="000000" w:themeColor="text1"/>
        </w:rPr>
        <w:t xml:space="preserve"> µL </w:t>
      </w:r>
      <w:r w:rsidR="0019304C">
        <w:rPr>
          <w:color w:val="000000" w:themeColor="text1"/>
        </w:rPr>
        <w:t xml:space="preserve">of </w:t>
      </w:r>
      <w:r w:rsidR="000F4211">
        <w:rPr>
          <w:color w:val="000000" w:themeColor="text1"/>
        </w:rPr>
        <w:t>SPRI</w:t>
      </w:r>
      <w:r w:rsidR="000F4211">
        <w:rPr>
          <w:color w:val="000000" w:themeColor="text1"/>
        </w:rPr>
        <w:t xml:space="preserve"> </w:t>
      </w:r>
      <w:r>
        <w:rPr>
          <w:color w:val="000000" w:themeColor="text1"/>
        </w:rPr>
        <w:t>bead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(</w:t>
      </w:r>
      <w:r w:rsidR="00682A7D">
        <w:rPr>
          <w:color w:val="000000" w:themeColor="text1"/>
        </w:rPr>
        <w:t>0.9x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ratio).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Elute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22</w:t>
      </w:r>
      <w:r w:rsidR="00EC5DAC">
        <w:rPr>
          <w:color w:val="000000" w:themeColor="text1"/>
        </w:rPr>
        <w:t xml:space="preserve"> µL </w:t>
      </w:r>
      <w:r w:rsidR="0019304C">
        <w:rPr>
          <w:color w:val="000000" w:themeColor="text1"/>
        </w:rPr>
        <w:t xml:space="preserve">of </w:t>
      </w:r>
      <w:r w:rsidR="00682A7D">
        <w:rPr>
          <w:color w:val="000000" w:themeColor="text1"/>
        </w:rPr>
        <w:t>elution</w:t>
      </w:r>
      <w:r w:rsidR="00102DCB">
        <w:rPr>
          <w:color w:val="000000" w:themeColor="text1"/>
        </w:rPr>
        <w:t xml:space="preserve"> </w:t>
      </w:r>
      <w:r w:rsidR="00682A7D">
        <w:rPr>
          <w:color w:val="000000" w:themeColor="text1"/>
        </w:rPr>
        <w:t>buffer.</w:t>
      </w:r>
      <w:r w:rsidR="00102DCB">
        <w:rPr>
          <w:color w:val="000000" w:themeColor="text1"/>
        </w:rPr>
        <w:t xml:space="preserve"> </w:t>
      </w:r>
    </w:p>
    <w:p w14:paraId="7EA97CF2" w14:textId="77777777" w:rsidR="0019304C" w:rsidRDefault="0019304C" w:rsidP="00E60610">
      <w:pPr>
        <w:pStyle w:val="ListParagraph"/>
        <w:ind w:left="0"/>
        <w:rPr>
          <w:color w:val="000000" w:themeColor="text1"/>
        </w:rPr>
      </w:pPr>
    </w:p>
    <w:p w14:paraId="27ED261E" w14:textId="24C44B40" w:rsidR="00682A7D" w:rsidRDefault="000F4211" w:rsidP="00E60610">
      <w:pPr>
        <w:pStyle w:val="ListParagraph"/>
        <w:ind w:left="0"/>
        <w:rPr>
          <w:color w:val="000000" w:themeColor="text1"/>
        </w:rPr>
      </w:pPr>
      <w:r>
        <w:rPr>
          <w:color w:val="000000" w:themeColor="text1"/>
        </w:rPr>
        <w:t xml:space="preserve">NOTE: </w:t>
      </w:r>
      <w:r w:rsidR="00682A7D">
        <w:rPr>
          <w:color w:val="000000" w:themeColor="text1"/>
        </w:rPr>
        <w:t>Q</w:t>
      </w:r>
      <w:r w:rsidR="00FD74F2" w:rsidRPr="00682A7D">
        <w:rPr>
          <w:color w:val="000000" w:themeColor="text1"/>
        </w:rPr>
        <w:t>C</w:t>
      </w:r>
      <w:r w:rsidR="00102DCB">
        <w:rPr>
          <w:color w:val="000000" w:themeColor="text1"/>
        </w:rPr>
        <w:t xml:space="preserve"> </w:t>
      </w:r>
      <w:r w:rsidR="00FD74F2" w:rsidRPr="00682A7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pooling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was performed </w:t>
      </w:r>
      <w:r w:rsidR="00B758D2" w:rsidRPr="00682A7D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company</w:t>
      </w:r>
      <w:r w:rsidR="00102DCB">
        <w:rPr>
          <w:color w:val="000000" w:themeColor="text1"/>
        </w:rPr>
        <w:t xml:space="preserve"> </w:t>
      </w:r>
      <w:r w:rsidR="00705DD3">
        <w:rPr>
          <w:color w:val="000000" w:themeColor="text1"/>
        </w:rPr>
        <w:t>(</w:t>
      </w:r>
      <w:r w:rsidR="00705DD3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705DD3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705DD3" w:rsidRPr="00E60610">
        <w:rPr>
          <w:b/>
          <w:bCs/>
          <w:color w:val="000000" w:themeColor="text1"/>
        </w:rPr>
        <w:t>Materials</w:t>
      </w:r>
      <w:r w:rsidR="00705DD3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thus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no</w:t>
      </w:r>
      <w:r w:rsidR="00102DCB">
        <w:rPr>
          <w:color w:val="000000" w:themeColor="text1"/>
        </w:rPr>
        <w:t xml:space="preserve"> </w:t>
      </w:r>
      <w:r w:rsidR="00B758D2" w:rsidRPr="00682A7D">
        <w:rPr>
          <w:color w:val="000000" w:themeColor="text1"/>
        </w:rPr>
        <w:t>bead-based</w:t>
      </w:r>
      <w:r w:rsidR="00102DCB">
        <w:rPr>
          <w:color w:val="000000" w:themeColor="text1"/>
        </w:rPr>
        <w:t xml:space="preserve"> </w:t>
      </w:r>
      <w:r w:rsidR="00FD74F2" w:rsidRPr="00682A7D">
        <w:rPr>
          <w:color w:val="000000" w:themeColor="text1"/>
        </w:rPr>
        <w:t>normalization</w:t>
      </w:r>
      <w:r w:rsidR="00102DCB">
        <w:rPr>
          <w:color w:val="000000" w:themeColor="text1"/>
        </w:rPr>
        <w:t xml:space="preserve"> </w:t>
      </w:r>
      <w:r w:rsidR="003367C8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="00EB53ED">
        <w:rPr>
          <w:color w:val="000000" w:themeColor="text1"/>
        </w:rPr>
        <w:t>needed.</w:t>
      </w:r>
      <w:r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nzymatic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fragmentatio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eactio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(tagmentation)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sensitiv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material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very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nzym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ut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nce.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refore,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do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xceed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oncentratio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ecommendation.</w:t>
      </w:r>
    </w:p>
    <w:bookmarkEnd w:id="0"/>
    <w:p w14:paraId="2D46C600" w14:textId="77777777" w:rsidR="00015F81" w:rsidRPr="001B1519" w:rsidRDefault="00015F81" w:rsidP="00E60610">
      <w:pPr>
        <w:contextualSpacing/>
        <w:rPr>
          <w:rFonts w:asciiTheme="minorHAnsi" w:hAnsiTheme="minorHAnsi" w:cstheme="minorHAnsi"/>
          <w:b/>
        </w:rPr>
      </w:pPr>
    </w:p>
    <w:p w14:paraId="41F2154B" w14:textId="37CA8231" w:rsidR="00B70216" w:rsidRDefault="006305D7" w:rsidP="00E60610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</w:t>
      </w:r>
      <w:r w:rsidR="00102DCB">
        <w:rPr>
          <w:rFonts w:asciiTheme="minorHAnsi" w:hAnsiTheme="minorHAnsi" w:cstheme="minorHAnsi"/>
          <w:b/>
        </w:rPr>
        <w:t xml:space="preserve"> </w:t>
      </w:r>
      <w:r w:rsidRPr="001B1519">
        <w:rPr>
          <w:rFonts w:asciiTheme="minorHAnsi" w:hAnsiTheme="minorHAnsi" w:cstheme="minorHAnsi"/>
          <w:b/>
        </w:rPr>
        <w:t>RESULTS</w:t>
      </w:r>
      <w:r w:rsidR="00EF1462" w:rsidRPr="001B1519">
        <w:rPr>
          <w:rFonts w:asciiTheme="minorHAnsi" w:hAnsiTheme="minorHAnsi" w:cstheme="minorHAnsi"/>
          <w:b/>
        </w:rPr>
        <w:t>:</w:t>
      </w:r>
      <w:r w:rsidR="00102DCB">
        <w:rPr>
          <w:rFonts w:asciiTheme="minorHAnsi" w:hAnsiTheme="minorHAnsi" w:cstheme="minorHAnsi"/>
          <w:b/>
          <w:bCs/>
        </w:rPr>
        <w:t xml:space="preserve"> </w:t>
      </w:r>
    </w:p>
    <w:p w14:paraId="54CE0A7C" w14:textId="6EF17621" w:rsidR="0074565D" w:rsidRDefault="002620C5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F</w:t>
      </w:r>
      <w:r w:rsidR="00E94BFA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assessment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bove</w:t>
      </w:r>
      <w:r w:rsidR="0028362F">
        <w:rPr>
          <w:color w:val="000000" w:themeColor="text1"/>
        </w:rPr>
        <w:t>-</w:t>
      </w:r>
      <w:r w:rsidR="00E94BFA">
        <w:rPr>
          <w:color w:val="000000" w:themeColor="text1"/>
        </w:rPr>
        <w:t>mention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rocedure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shoul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rob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ever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ntermediat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teps: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atter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validation</w:t>
      </w:r>
      <w:r w:rsidR="00102DCB">
        <w:rPr>
          <w:color w:val="000000" w:themeColor="text1"/>
        </w:rPr>
        <w:t xml:space="preserve"> </w:t>
      </w:r>
      <w:r w:rsidR="0074565D" w:rsidRPr="00E60610">
        <w:rPr>
          <w:color w:val="000000" w:themeColor="text1"/>
        </w:rPr>
        <w:t>in</w:t>
      </w:r>
      <w:r w:rsidR="00102DCB" w:rsidRPr="00E60610">
        <w:rPr>
          <w:color w:val="000000" w:themeColor="text1"/>
        </w:rPr>
        <w:t xml:space="preserve"> </w:t>
      </w:r>
      <w:r w:rsidR="0074565D" w:rsidRPr="00E60610">
        <w:rPr>
          <w:color w:val="000000" w:themeColor="text1"/>
        </w:rPr>
        <w:t>planta</w:t>
      </w:r>
      <w:r w:rsidR="002F358B" w:rsidRPr="00984EF4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ontro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isolat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olysom</w:t>
      </w:r>
      <w:r w:rsidR="00E94BFA">
        <w:rPr>
          <w:color w:val="000000" w:themeColor="text1"/>
        </w:rPr>
        <w:t>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el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in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librar</w:t>
      </w:r>
      <w:r w:rsidR="00E94BFA">
        <w:rPr>
          <w:color w:val="000000" w:themeColor="text1"/>
        </w:rPr>
        <w:t>ies</w:t>
      </w:r>
      <w:r w:rsidR="0074565D"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572D14">
        <w:rPr>
          <w:color w:val="000000" w:themeColor="text1"/>
        </w:rPr>
        <w:t>q</w:t>
      </w:r>
      <w:r w:rsidR="0074565D" w:rsidRPr="00984EF4">
        <w:rPr>
          <w:color w:val="000000" w:themeColor="text1"/>
        </w:rPr>
        <w:t>RT-PCR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using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know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rker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gene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an</w:t>
      </w:r>
      <w:r w:rsidR="00E94BFA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addition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erform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onfirm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respons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reatmen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ondition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fine</w:t>
      </w:r>
      <w:r>
        <w:rPr>
          <w:color w:val="000000" w:themeColor="text1"/>
        </w:rPr>
        <w:t>-</w:t>
      </w:r>
      <w:r w:rsidR="0028362F">
        <w:rPr>
          <w:color w:val="000000" w:themeColor="text1"/>
        </w:rPr>
        <w:t>tune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experimental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conditions.</w:t>
      </w:r>
      <w:r w:rsidR="00102DCB">
        <w:rPr>
          <w:color w:val="000000" w:themeColor="text1"/>
        </w:rPr>
        <w:t xml:space="preserve"> </w:t>
      </w:r>
    </w:p>
    <w:p w14:paraId="481ACFA9" w14:textId="77777777" w:rsidR="000826E1" w:rsidRPr="00984EF4" w:rsidRDefault="000826E1" w:rsidP="00E60610">
      <w:pPr>
        <w:contextualSpacing/>
        <w:rPr>
          <w:color w:val="000000" w:themeColor="text1"/>
        </w:rPr>
      </w:pPr>
    </w:p>
    <w:p w14:paraId="08D20111" w14:textId="404DB225" w:rsidR="002F358B" w:rsidRPr="00984EF4" w:rsidRDefault="0074565D" w:rsidP="00E60610">
      <w:pPr>
        <w:contextualSpacing/>
        <w:rPr>
          <w:color w:val="000000" w:themeColor="text1"/>
        </w:rPr>
      </w:pPr>
      <w:r w:rsidRPr="00984EF4">
        <w:rPr>
          <w:b/>
          <w:color w:val="000000" w:themeColor="text1"/>
        </w:rPr>
        <w:t>Confocal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analysis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of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GFP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signal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distribution</w:t>
      </w:r>
    </w:p>
    <w:p w14:paraId="04F6FC92" w14:textId="2DF3150E" w:rsidR="0074565D" w:rsidRDefault="0074565D" w:rsidP="00E60610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heck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ndoderm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atterns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alyz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omozygou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proofErr w:type="gramStart"/>
      <w:r w:rsidRPr="008C1D4C">
        <w:rPr>
          <w:i/>
          <w:iCs/>
          <w:color w:val="000000" w:themeColor="text1"/>
        </w:rPr>
        <w:t>p</w:t>
      </w:r>
      <w:r w:rsidRPr="003367C8">
        <w:rPr>
          <w:i/>
          <w:iCs/>
          <w:color w:val="000000" w:themeColor="text1"/>
        </w:rPr>
        <w:t>ELTP</w:t>
      </w:r>
      <w:r w:rsidRPr="008C1D4C">
        <w:rPr>
          <w:i/>
          <w:iCs/>
          <w:color w:val="000000" w:themeColor="text1"/>
        </w:rPr>
        <w:t>::</w:t>
      </w:r>
      <w:proofErr w:type="gramEnd"/>
      <w:r w:rsidRPr="008C1D4C">
        <w:rPr>
          <w:i/>
          <w:iCs/>
          <w:color w:val="000000" w:themeColor="text1"/>
        </w:rPr>
        <w:t>GFP-RPL18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8C1D4C">
        <w:rPr>
          <w:i/>
          <w:iCs/>
          <w:color w:val="000000" w:themeColor="text1"/>
        </w:rPr>
        <w:t>p</w:t>
      </w:r>
      <w:r w:rsidRPr="003367C8">
        <w:rPr>
          <w:i/>
          <w:iCs/>
          <w:color w:val="000000" w:themeColor="text1"/>
        </w:rPr>
        <w:t>XPP</w:t>
      </w:r>
      <w:r w:rsidRPr="008C1D4C">
        <w:rPr>
          <w:i/>
          <w:iCs/>
          <w:color w:val="000000" w:themeColor="text1"/>
        </w:rPr>
        <w:t>::GFP-RPL18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foc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icroscopy.</w:t>
      </w:r>
      <w:r w:rsidR="00102DCB">
        <w:rPr>
          <w:color w:val="000000" w:themeColor="text1"/>
        </w:rPr>
        <w:t xml:space="preserve"> </w:t>
      </w:r>
      <w:r w:rsidRPr="00E60610">
        <w:rPr>
          <w:b/>
          <w:bCs/>
          <w:color w:val="000000" w:themeColor="text1"/>
        </w:rPr>
        <w:t>Figure</w:t>
      </w:r>
      <w:r w:rsidR="00102DCB" w:rsidRPr="00E60610">
        <w:rPr>
          <w:b/>
          <w:bCs/>
          <w:color w:val="000000" w:themeColor="text1"/>
        </w:rPr>
        <w:t xml:space="preserve"> </w:t>
      </w:r>
      <w:r w:rsidRPr="00E60610">
        <w:rPr>
          <w:b/>
          <w:bCs/>
          <w:color w:val="000000" w:themeColor="text1"/>
        </w:rPr>
        <w:t>2</w:t>
      </w:r>
      <w:r w:rsidR="00955245" w:rsidRPr="00E60610">
        <w:rPr>
          <w:b/>
          <w:bCs/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0B3659" w:rsidRPr="00E60610">
        <w:rPr>
          <w:b/>
          <w:bCs/>
          <w:color w:val="000000" w:themeColor="text1"/>
        </w:rPr>
        <w:t>Figure</w:t>
      </w:r>
      <w:r w:rsidR="000B3659">
        <w:rPr>
          <w:color w:val="000000" w:themeColor="text1"/>
        </w:rPr>
        <w:t xml:space="preserve"> </w:t>
      </w:r>
      <w:r w:rsidRPr="00E60610">
        <w:rPr>
          <w:b/>
          <w:bCs/>
          <w:color w:val="000000" w:themeColor="text1"/>
        </w:rPr>
        <w:t>2</w:t>
      </w:r>
      <w:r w:rsidR="00955245" w:rsidRPr="00E60610">
        <w:rPr>
          <w:b/>
          <w:bCs/>
          <w:color w:val="000000" w:themeColor="text1"/>
        </w:rPr>
        <w:t>B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epresentativ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lant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GFP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signals</w:t>
      </w:r>
      <w:r w:rsidR="00102DCB">
        <w:rPr>
          <w:color w:val="000000" w:themeColor="text1"/>
        </w:rPr>
        <w:t xml:space="preserve"> </w:t>
      </w:r>
      <w:r w:rsidR="00572D14">
        <w:rPr>
          <w:color w:val="000000" w:themeColor="text1"/>
        </w:rPr>
        <w:t>(</w:t>
      </w:r>
      <w:r w:rsidR="00C37388">
        <w:rPr>
          <w:color w:val="000000" w:themeColor="text1"/>
        </w:rPr>
        <w:t>green</w:t>
      </w:r>
      <w:r w:rsidR="00572D1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e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unterstain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pidiu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odide</w:t>
      </w:r>
      <w:r w:rsidR="00102DCB">
        <w:rPr>
          <w:color w:val="000000" w:themeColor="text1"/>
        </w:rPr>
        <w:t xml:space="preserve"> </w:t>
      </w:r>
      <w:r w:rsidR="00572D14">
        <w:rPr>
          <w:color w:val="000000" w:themeColor="text1"/>
        </w:rPr>
        <w:t>(</w:t>
      </w:r>
      <w:r w:rsidR="00064F8E">
        <w:rPr>
          <w:color w:val="000000" w:themeColor="text1"/>
        </w:rPr>
        <w:t>magenta</w:t>
      </w:r>
      <w:r w:rsidR="00572D1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E94BFA">
        <w:rPr>
          <w:color w:val="000000" w:themeColor="text1"/>
        </w:rPr>
        <w:t>outli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all</w:t>
      </w:r>
      <w:r w:rsidR="00E94BFA">
        <w:rPr>
          <w:color w:val="000000" w:themeColor="text1"/>
        </w:rPr>
        <w:t>s</w:t>
      </w:r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790EFE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90EFE">
        <w:rPr>
          <w:color w:val="000000" w:themeColor="text1"/>
        </w:rPr>
        <w:t>cross</w:t>
      </w:r>
      <w:r w:rsidR="0028362F">
        <w:rPr>
          <w:color w:val="000000" w:themeColor="text1"/>
        </w:rPr>
        <w:t>-</w:t>
      </w:r>
      <w:r w:rsidR="00790EFE">
        <w:rPr>
          <w:color w:val="000000" w:themeColor="text1"/>
        </w:rPr>
        <w:t>section</w:t>
      </w:r>
      <w:r w:rsidR="00102DCB">
        <w:rPr>
          <w:color w:val="000000" w:themeColor="text1"/>
        </w:rPr>
        <w:t xml:space="preserve"> </w:t>
      </w:r>
      <w:r w:rsidR="00790EFE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0B3659">
        <w:rPr>
          <w:b/>
          <w:bCs/>
          <w:color w:val="000000" w:themeColor="text1"/>
        </w:rPr>
        <w:t>F</w:t>
      </w:r>
      <w:r w:rsidR="000B3659" w:rsidRPr="00E60610">
        <w:rPr>
          <w:b/>
          <w:bCs/>
          <w:color w:val="000000" w:themeColor="text1"/>
        </w:rPr>
        <w:t xml:space="preserve">igure </w:t>
      </w:r>
      <w:r w:rsidR="00790EFE" w:rsidRPr="00E60610">
        <w:rPr>
          <w:b/>
          <w:bCs/>
          <w:color w:val="000000" w:themeColor="text1"/>
        </w:rPr>
        <w:t>2B1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centric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ir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ay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utside</w:t>
      </w:r>
      <w:r w:rsidR="00C37388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correspond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endodermis</w:t>
      </w:r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endoderm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F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ign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itiat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rt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bove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meristematic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zone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="003D23A5" w:rsidRPr="00E60610">
        <w:rPr>
          <w:b/>
          <w:bCs/>
          <w:color w:val="000000" w:themeColor="text1"/>
        </w:rPr>
        <w:t>2B2</w:t>
      </w:r>
      <w:r w:rsidRPr="00984EF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ppear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ytoso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rou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nuclei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ells</w:t>
      </w:r>
      <w:r w:rsidR="00C37388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correspond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ribosomes</w:t>
      </w:r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trast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hib</w:t>
      </w:r>
      <w:r w:rsidR="003D23A5">
        <w:rPr>
          <w:color w:val="000000" w:themeColor="text1"/>
        </w:rPr>
        <w:t>its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two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distinct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poles</w:t>
      </w:r>
      <w:r w:rsidR="00C37388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correspond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 w:rsidR="003D23A5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="003D23A5" w:rsidRPr="00E60610">
        <w:rPr>
          <w:b/>
          <w:bCs/>
          <w:color w:val="000000" w:themeColor="text1"/>
        </w:rPr>
        <w:t>2C1</w:t>
      </w:r>
      <w:r w:rsidRPr="00984EF4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pproximate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re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ell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ol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tar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bov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ristematic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zo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hibi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F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ignal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us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mply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ocaliz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atter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XPP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espective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2A</w:t>
      </w:r>
      <w:r w:rsidRPr="00984EF4">
        <w:rPr>
          <w:color w:val="000000" w:themeColor="text1"/>
        </w:rPr>
        <w:t>)</w:t>
      </w:r>
      <w:sdt>
        <w:sdtPr>
          <w:rPr>
            <w:color w:val="000000" w:themeColor="text1"/>
          </w:rPr>
          <w:alias w:val="Don't edit this field"/>
          <w:tag w:val="CitaviPlaceholder#48e5265d-06d5-4776-9f83-758991666d19"/>
          <w:id w:val="-585769482"/>
          <w:placeholder>
            <w:docPart w:val="DefaultPlaceholder_-1854013440"/>
          </w:placeholder>
        </w:sdtPr>
        <w:sdtEndPr/>
        <w:sdtContent>
          <w:r w:rsidR="000826E1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yZWYiOiI1In19LHsiJGlkIjoiMTI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wMzgvbmF0dXJlMjU5Nz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}</w:instrText>
          </w:r>
          <w:r w:rsidR="000826E1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3</w:t>
          </w:r>
          <w:r w:rsidR="000826E1">
            <w:rPr>
              <w:color w:val="000000" w:themeColor="text1"/>
            </w:rPr>
            <w:fldChar w:fldCharType="end"/>
          </w:r>
        </w:sdtContent>
      </w:sdt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4BDA9720" w14:textId="77777777" w:rsidR="000826E1" w:rsidRPr="00984EF4" w:rsidRDefault="000826E1" w:rsidP="00E60610">
      <w:pPr>
        <w:contextualSpacing/>
        <w:rPr>
          <w:color w:val="000000" w:themeColor="text1"/>
        </w:rPr>
      </w:pPr>
    </w:p>
    <w:p w14:paraId="46C1B2D9" w14:textId="617B853D" w:rsidR="002F358B" w:rsidRPr="00984EF4" w:rsidRDefault="0074565D" w:rsidP="00E60610">
      <w:pPr>
        <w:contextualSpacing/>
        <w:rPr>
          <w:color w:val="000000" w:themeColor="text1"/>
        </w:rPr>
      </w:pPr>
      <w:r w:rsidRPr="00984EF4">
        <w:rPr>
          <w:b/>
          <w:color w:val="000000" w:themeColor="text1"/>
        </w:rPr>
        <w:t>Polysome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RNA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validation</w:t>
      </w:r>
    </w:p>
    <w:p w14:paraId="587E850D" w14:textId="1352EC1F" w:rsidR="0074565D" w:rsidRPr="00984EF4" w:rsidRDefault="0074565D" w:rsidP="00E60610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termi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btain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olyso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performed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contro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asurements,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us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w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utomat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lectrophores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ystems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(</w:t>
      </w:r>
      <w:r w:rsidR="00896CA4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Materials</w:t>
      </w:r>
      <w:r w:rsidR="00896CA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ork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EC5DAC">
        <w:rPr>
          <w:color w:val="000000" w:themeColor="text1"/>
        </w:rPr>
        <w:t xml:space="preserve"> µL </w:t>
      </w:r>
      <w:r w:rsidRPr="00984EF4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mount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ls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lcula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tegrit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numb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RIN)</w:t>
      </w:r>
      <w:sdt>
        <w:sdtPr>
          <w:rPr>
            <w:color w:val="000000" w:themeColor="text1"/>
          </w:rPr>
          <w:alias w:val="Don't edit this field"/>
          <w:tag w:val="CitaviPlaceholder#f22b2aa2-72d9-46fe-b363-49e416fdda3d"/>
          <w:id w:val="1423527281"/>
          <w:placeholder>
            <w:docPart w:val="DefaultPlaceholder_1081868574"/>
          </w:placeholder>
        </w:sdtPr>
        <w:sdtEndPr/>
        <w:sdtContent>
          <w:r w:rsidR="00714F28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U0In1dfSwiVGFnIjoiQ2l0YXZpUGxhY2Vob2xkZXIjZjIyYjJhYTItNzJkOS00NmZlLWIzNjMtNDllNDE2ZmRkYTNkIiwiVGV4dCI6IjU0IiwiV0FJVmVyc2lvbiI6IjYuMy4wLjAifQ==}</w:instrText>
          </w:r>
          <w:r w:rsidR="00714F28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4</w:t>
          </w:r>
          <w:r w:rsidR="00714F28">
            <w:rPr>
              <w:color w:val="000000" w:themeColor="text1"/>
            </w:rPr>
            <w:fldChar w:fldCharType="end"/>
          </w:r>
        </w:sdtContent>
      </w:sdt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prietar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lgorithm</w:t>
      </w:r>
      <w:r w:rsidR="00102DCB">
        <w:rPr>
          <w:color w:val="000000" w:themeColor="text1"/>
        </w:rPr>
        <w:t xml:space="preserve"> </w:t>
      </w:r>
      <w:r w:rsidR="00B12181" w:rsidRPr="00984EF4">
        <w:rPr>
          <w:color w:val="000000" w:themeColor="text1"/>
        </w:rPr>
        <w:t>assign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alu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etwe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1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10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lectropherogra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obus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eproducibl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asur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lity</w:t>
      </w:r>
      <w:r w:rsidR="000B3659">
        <w:rPr>
          <w:color w:val="000000" w:themeColor="text1"/>
        </w:rPr>
        <w:t xml:space="preserve"> (</w:t>
      </w:r>
      <w:r w:rsidRPr="00984EF4">
        <w:rPr>
          <w:color w:val="000000" w:themeColor="text1"/>
        </w:rPr>
        <w:t>i.e.</w:t>
      </w:r>
      <w:r w:rsidR="000B3659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gradation</w:t>
      </w:r>
      <w:r w:rsidR="000B3659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–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ow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alu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grad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amp</w:t>
      </w:r>
      <w:r w:rsidR="00B12181" w:rsidRPr="00984EF4">
        <w:rPr>
          <w:color w:val="000000" w:themeColor="text1"/>
        </w:rPr>
        <w:t>le.</w:t>
      </w:r>
      <w:r w:rsidR="00102DCB">
        <w:rPr>
          <w:color w:val="000000" w:themeColor="text1"/>
        </w:rPr>
        <w:t xml:space="preserve"> </w:t>
      </w:r>
      <w:r w:rsidR="00B12181" w:rsidRPr="00E60610">
        <w:rPr>
          <w:b/>
          <w:bCs/>
          <w:color w:val="000000" w:themeColor="text1"/>
        </w:rPr>
        <w:t>Figure</w:t>
      </w:r>
      <w:r w:rsidR="00102DCB" w:rsidRPr="00E60610">
        <w:rPr>
          <w:b/>
          <w:bCs/>
          <w:color w:val="000000" w:themeColor="text1"/>
        </w:rPr>
        <w:t xml:space="preserve"> </w:t>
      </w:r>
      <w:r w:rsidRPr="00E60610">
        <w:rPr>
          <w:b/>
          <w:bCs/>
          <w:color w:val="000000" w:themeColor="text1"/>
        </w:rPr>
        <w:t>3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ampl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asurement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btain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olyso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os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ard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y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appare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grad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alu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ang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9-10</w:t>
      </w:r>
      <w:r w:rsidR="000826E1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accordance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previous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reports</w:t>
      </w:r>
      <w:sdt>
        <w:sdtPr>
          <w:rPr>
            <w:color w:val="000000" w:themeColor="text1"/>
          </w:rPr>
          <w:alias w:val="Don't edit this field"/>
          <w:tag w:val="CitaviPlaceholder#7dfca37f-5a7d-4096-ae81-910581379e24"/>
          <w:id w:val="-1155523973"/>
          <w:placeholder>
            <w:docPart w:val="DefaultPlaceholder_-1854013440"/>
          </w:placeholder>
        </w:sdtPr>
        <w:sdtEndPr/>
        <w:sdtContent>
          <w:r w:rsidR="000826E1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}</w:instrText>
          </w:r>
          <w:r w:rsidR="000826E1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5,56</w:t>
          </w:r>
          <w:r w:rsidR="000826E1">
            <w:rPr>
              <w:color w:val="000000" w:themeColor="text1"/>
            </w:rPr>
            <w:fldChar w:fldCharType="end"/>
          </w:r>
        </w:sdtContent>
      </w:sdt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mprop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andling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special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eriod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long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levat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emperatur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e.g.</w:t>
      </w:r>
      <w:r w:rsidR="000B3659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o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emperature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tamin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oul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lastRenderedPageBreak/>
        <w:t>evide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tage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strument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ls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lcula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centration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i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lectropherogram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3</w:t>
      </w:r>
      <w:r w:rsidR="000826E1" w:rsidRPr="00E60610">
        <w:rPr>
          <w:b/>
          <w:bCs/>
          <w:color w:val="000000" w:themeColor="text1"/>
        </w:rPr>
        <w:t>A</w:t>
      </w:r>
      <w:r w:rsidRPr="00984EF4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ary</w:t>
      </w:r>
      <w:r w:rsidR="00102DCB">
        <w:rPr>
          <w:color w:val="000000" w:themeColor="text1"/>
        </w:rPr>
        <w:t xml:space="preserve"> </w:t>
      </w:r>
      <w:r w:rsidR="000826E1">
        <w:rPr>
          <w:color w:val="000000" w:themeColor="text1"/>
        </w:rPr>
        <w:t>su</w:t>
      </w:r>
      <w:r w:rsidR="0068401D">
        <w:rPr>
          <w:color w:val="000000" w:themeColor="text1"/>
        </w:rPr>
        <w:t>b</w:t>
      </w:r>
      <w:r w:rsidR="000826E1">
        <w:rPr>
          <w:color w:val="000000" w:themeColor="text1"/>
        </w:rPr>
        <w:t>stantial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ost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ow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tec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mit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e</w:t>
      </w:r>
      <w:r w:rsidR="0028362F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therefore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dvise</w:t>
      </w:r>
      <w:r w:rsidR="00102DCB">
        <w:rPr>
          <w:color w:val="000000" w:themeColor="text1"/>
        </w:rPr>
        <w:t xml:space="preserve"> </w:t>
      </w:r>
      <w:r w:rsidR="0028362F">
        <w:rPr>
          <w:color w:val="000000" w:themeColor="text1"/>
        </w:rPr>
        <w:t>us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luorometric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asurement</w:t>
      </w:r>
      <w:r w:rsidR="00896CA4">
        <w:rPr>
          <w:color w:val="000000" w:themeColor="text1"/>
        </w:rPr>
        <w:t>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ccurate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ntif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centrations.</w:t>
      </w:r>
      <w:r w:rsidR="00102DCB">
        <w:rPr>
          <w:color w:val="000000" w:themeColor="text1"/>
        </w:rPr>
        <w:t xml:space="preserve"> </w:t>
      </w:r>
    </w:p>
    <w:p w14:paraId="48685E1F" w14:textId="77777777" w:rsidR="0074565D" w:rsidRPr="00984EF4" w:rsidRDefault="0074565D" w:rsidP="00E60610">
      <w:pPr>
        <w:contextualSpacing/>
        <w:rPr>
          <w:color w:val="000000" w:themeColor="text1"/>
        </w:rPr>
      </w:pPr>
    </w:p>
    <w:p w14:paraId="36B5D345" w14:textId="6F390DEB" w:rsidR="002F358B" w:rsidRPr="00984EF4" w:rsidRDefault="0074565D" w:rsidP="00E60610">
      <w:pPr>
        <w:contextualSpacing/>
        <w:rPr>
          <w:color w:val="000000" w:themeColor="text1"/>
        </w:rPr>
      </w:pPr>
      <w:r w:rsidRPr="00984EF4">
        <w:rPr>
          <w:b/>
          <w:color w:val="000000" w:themeColor="text1"/>
        </w:rPr>
        <w:t>Library</w:t>
      </w:r>
      <w:r w:rsidR="00102DCB">
        <w:rPr>
          <w:b/>
          <w:color w:val="000000" w:themeColor="text1"/>
        </w:rPr>
        <w:t xml:space="preserve"> </w:t>
      </w:r>
      <w:r w:rsidRPr="00984EF4">
        <w:rPr>
          <w:b/>
          <w:color w:val="000000" w:themeColor="text1"/>
        </w:rPr>
        <w:t>QC</w:t>
      </w:r>
    </w:p>
    <w:p w14:paraId="731E3DD9" w14:textId="44F0BA4B" w:rsidR="0074565D" w:rsidRDefault="0074565D" w:rsidP="00EC5DAC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most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labs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do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ouse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trol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oft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u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specializ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aciliti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A12D15" w:rsidRPr="00984EF4">
        <w:rPr>
          <w:color w:val="000000" w:themeColor="text1"/>
        </w:rPr>
        <w:t>throughpu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vic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="00896CA4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Materials</w:t>
      </w:r>
      <w:r w:rsidRPr="00984EF4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outine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sses</w:t>
      </w:r>
      <w:r w:rsidR="001B47B9">
        <w:rPr>
          <w:color w:val="000000" w:themeColor="text1"/>
        </w:rPr>
        <w:t>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uantif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centration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qPC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072DC2">
        <w:rPr>
          <w:color w:val="000000" w:themeColor="text1"/>
        </w:rPr>
        <w:t>fluorometric</w:t>
      </w:r>
      <w:r w:rsidR="00102DCB">
        <w:rPr>
          <w:color w:val="000000" w:themeColor="text1"/>
        </w:rPr>
        <w:t xml:space="preserve"> </w:t>
      </w:r>
      <w:r w:rsidR="00072DC2">
        <w:rPr>
          <w:color w:val="000000" w:themeColor="text1"/>
        </w:rPr>
        <w:t>assays</w:t>
      </w:r>
      <w:r w:rsidR="00B05136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(</w:t>
      </w:r>
      <w:r w:rsidR="00896CA4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Materials</w:t>
      </w:r>
      <w:r w:rsidR="00896CA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ccura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easurement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erequisi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ooling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Nevertheless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utsourced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utco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specialized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equipment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(</w:t>
      </w:r>
      <w:r w:rsidR="00896CA4" w:rsidRPr="00E60610">
        <w:rPr>
          <w:b/>
          <w:bCs/>
          <w:color w:val="000000" w:themeColor="text1"/>
        </w:rPr>
        <w:t>Table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of</w:t>
      </w:r>
      <w:r w:rsidR="00102DCB" w:rsidRPr="00E60610">
        <w:rPr>
          <w:b/>
          <w:bCs/>
          <w:color w:val="000000" w:themeColor="text1"/>
        </w:rPr>
        <w:t xml:space="preserve"> </w:t>
      </w:r>
      <w:r w:rsidR="00896CA4" w:rsidRPr="00E60610">
        <w:rPr>
          <w:b/>
          <w:bCs/>
          <w:color w:val="000000" w:themeColor="text1"/>
        </w:rPr>
        <w:t>Materials</w:t>
      </w:r>
      <w:r w:rsidR="00896CA4">
        <w:rPr>
          <w:color w:val="000000" w:themeColor="text1"/>
        </w:rPr>
        <w:t>)</w:t>
      </w:r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E60610">
        <w:rPr>
          <w:b/>
          <w:bCs/>
          <w:color w:val="000000" w:themeColor="text1"/>
        </w:rPr>
        <w:t>Figure</w:t>
      </w:r>
      <w:r w:rsidR="00102DCB" w:rsidRPr="00E60610">
        <w:rPr>
          <w:b/>
          <w:bCs/>
          <w:color w:val="000000" w:themeColor="text1"/>
        </w:rPr>
        <w:t xml:space="preserve"> </w:t>
      </w:r>
      <w:r w:rsidR="003E1621" w:rsidRPr="00E60610">
        <w:rPr>
          <w:b/>
          <w:bCs/>
          <w:color w:val="000000" w:themeColor="text1"/>
        </w:rPr>
        <w:t>4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rac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A12D15" w:rsidRPr="00984EF4">
        <w:rPr>
          <w:color w:val="000000" w:themeColor="text1"/>
        </w:rPr>
        <w:t>successful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epar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braries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recommended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protocol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(A)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highlights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robustness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procedure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despite</w:t>
      </w:r>
      <w:r w:rsidR="00102DCB">
        <w:rPr>
          <w:color w:val="000000" w:themeColor="text1"/>
        </w:rPr>
        <w:t xml:space="preserve"> </w:t>
      </w:r>
      <w:r w:rsidR="0068401D">
        <w:rPr>
          <w:color w:val="000000" w:themeColor="text1"/>
        </w:rPr>
        <w:t>scaled-</w:t>
      </w:r>
      <w:r w:rsidR="00E234B0">
        <w:rPr>
          <w:color w:val="000000" w:themeColor="text1"/>
        </w:rPr>
        <w:t>down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reaction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volumes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(B).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Part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C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illustrates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sub-standard</w:t>
      </w:r>
      <w:r w:rsidR="00102DCB">
        <w:rPr>
          <w:color w:val="000000" w:themeColor="text1"/>
        </w:rPr>
        <w:t xml:space="preserve"> </w:t>
      </w:r>
      <w:r w:rsidR="00E234B0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esul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ver-/underfragmentation,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material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los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during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lea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unsuccessful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dapte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emoval.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latte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ase,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nothe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lea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stringen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sample-bead-ratio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ould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help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liminat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ontamination.</w:t>
      </w:r>
      <w:r w:rsidR="00102DCB">
        <w:rPr>
          <w:color w:val="000000" w:themeColor="text1"/>
        </w:rPr>
        <w:t xml:space="preserve"> </w:t>
      </w:r>
      <w:r w:rsidR="00896CA4">
        <w:rPr>
          <w:color w:val="000000" w:themeColor="text1"/>
        </w:rPr>
        <w:t>Completely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failed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extremely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ar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hands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could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originat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multipl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points</w:t>
      </w:r>
      <w:r w:rsidR="00B05136">
        <w:rPr>
          <w:color w:val="000000" w:themeColor="text1"/>
        </w:rPr>
        <w:t xml:space="preserve"> (</w:t>
      </w:r>
      <w:r w:rsidR="00D06944">
        <w:rPr>
          <w:color w:val="000000" w:themeColor="text1"/>
        </w:rPr>
        <w:t>e.g.</w:t>
      </w:r>
      <w:r w:rsidR="00B05136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oo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stochiometric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tagmentation</w:t>
      </w:r>
      <w:r w:rsidR="00102DCB">
        <w:rPr>
          <w:color w:val="000000" w:themeColor="text1"/>
        </w:rPr>
        <w:t xml:space="preserve"> </w:t>
      </w:r>
      <w:r w:rsidR="00D06944">
        <w:rPr>
          <w:color w:val="000000" w:themeColor="text1"/>
        </w:rPr>
        <w:t>reaction</w:t>
      </w:r>
      <w:r w:rsidR="00B05136">
        <w:rPr>
          <w:color w:val="000000" w:themeColor="text1"/>
        </w:rPr>
        <w:t>)</w:t>
      </w:r>
      <w:r w:rsidR="00D06944">
        <w:rPr>
          <w:color w:val="000000" w:themeColor="text1"/>
        </w:rPr>
        <w:t>.</w:t>
      </w:r>
    </w:p>
    <w:p w14:paraId="5C88FA90" w14:textId="77777777" w:rsidR="00B05136" w:rsidRDefault="00B05136" w:rsidP="00E60610">
      <w:pPr>
        <w:contextualSpacing/>
        <w:rPr>
          <w:color w:val="000000" w:themeColor="text1"/>
        </w:rPr>
      </w:pPr>
    </w:p>
    <w:p w14:paraId="6A116242" w14:textId="2683032F" w:rsidR="00375FE1" w:rsidRDefault="001F1835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formanc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equenc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ibrari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emplifi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4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ut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ackground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ibrari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/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icycl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imila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ve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tter.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Ribosomal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reads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verag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round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2%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few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bov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3%.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Reads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n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verag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scor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bov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30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consistently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abov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90%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already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befor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305397">
        <w:rPr>
          <w:color w:val="000000" w:themeColor="text1"/>
        </w:rPr>
        <w:t>filtering</w:t>
      </w:r>
      <w:r w:rsidR="00362E25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mapping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ability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sequenced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reads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equally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ranging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average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="00362E25">
        <w:rPr>
          <w:color w:val="000000" w:themeColor="text1"/>
        </w:rPr>
        <w:t>85%.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determin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correlation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between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biological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replicates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pairwis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Spearman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coefficients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calculated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tim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point.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tests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resulted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coefficient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values.</w:t>
      </w:r>
    </w:p>
    <w:p w14:paraId="382E148B" w14:textId="77777777" w:rsidR="00682A7D" w:rsidRDefault="00682A7D" w:rsidP="00E60610">
      <w:pPr>
        <w:contextualSpacing/>
        <w:rPr>
          <w:color w:val="000000" w:themeColor="text1"/>
        </w:rPr>
      </w:pPr>
    </w:p>
    <w:p w14:paraId="133A9037" w14:textId="0B1DE597" w:rsidR="007F1996" w:rsidRPr="00682A7D" w:rsidRDefault="007F1996" w:rsidP="00E60610">
      <w:pPr>
        <w:contextualSpacing/>
        <w:rPr>
          <w:color w:val="FF0000"/>
        </w:rPr>
      </w:pPr>
      <w:r w:rsidRPr="007F1996">
        <w:rPr>
          <w:b/>
          <w:color w:val="auto"/>
        </w:rPr>
        <w:t>Treatment</w:t>
      </w:r>
      <w:r w:rsidR="00102DCB">
        <w:rPr>
          <w:b/>
          <w:color w:val="auto"/>
        </w:rPr>
        <w:t xml:space="preserve"> </w:t>
      </w:r>
      <w:r w:rsidRPr="007F1996">
        <w:rPr>
          <w:b/>
          <w:color w:val="auto"/>
        </w:rPr>
        <w:t>response</w:t>
      </w:r>
      <w:r w:rsidR="00102DCB">
        <w:rPr>
          <w:b/>
          <w:color w:val="auto"/>
        </w:rPr>
        <w:t xml:space="preserve"> </w:t>
      </w:r>
      <w:r w:rsidRPr="007F1996">
        <w:rPr>
          <w:b/>
          <w:color w:val="auto"/>
        </w:rPr>
        <w:t>and</w:t>
      </w:r>
      <w:r w:rsidR="00102DCB">
        <w:rPr>
          <w:b/>
          <w:color w:val="auto"/>
        </w:rPr>
        <w:t xml:space="preserve"> </w:t>
      </w:r>
      <w:r w:rsidRPr="007F1996">
        <w:rPr>
          <w:b/>
          <w:color w:val="auto"/>
        </w:rPr>
        <w:t>enrichment</w:t>
      </w:r>
      <w:r w:rsidR="00102DCB">
        <w:rPr>
          <w:b/>
          <w:color w:val="auto"/>
        </w:rPr>
        <w:t xml:space="preserve"> </w:t>
      </w:r>
      <w:r w:rsidRPr="007F1996">
        <w:rPr>
          <w:b/>
          <w:color w:val="auto"/>
        </w:rPr>
        <w:t>analysis</w:t>
      </w:r>
    </w:p>
    <w:p w14:paraId="298343E4" w14:textId="14FD7839" w:rsidR="00685961" w:rsidRDefault="00A44217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Befo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genome-spanning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datase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duced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ilo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perim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b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6B3CE9">
        <w:rPr>
          <w:color w:val="000000" w:themeColor="text1"/>
        </w:rPr>
        <w:t>q</w:t>
      </w:r>
      <w:r>
        <w:rPr>
          <w:color w:val="000000" w:themeColor="text1"/>
        </w:rPr>
        <w:t>RT-PC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validat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eatm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ucces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/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periment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onditions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form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yp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alys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sses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ux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espons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ft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2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eatm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5A</w:t>
      </w:r>
      <w:r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re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iffer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uxin-responsiv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gen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(GH3.3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BD29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GATA23)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est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vi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∆∆C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thod</w:t>
      </w:r>
      <w:sdt>
        <w:sdtPr>
          <w:rPr>
            <w:color w:val="000000" w:themeColor="text1"/>
          </w:rPr>
          <w:alias w:val="Don't edit this field"/>
          <w:tag w:val="CitaviPlaceholder#17ad2b5f-6d33-43bf-a642-37655332d8a4"/>
          <w:id w:val="2003232721"/>
          <w:placeholder>
            <w:docPart w:val="DefaultPlaceholder_1081868574"/>
          </w:placeholder>
        </w:sdtPr>
        <w:sdtEndPr/>
        <w:sdtContent>
          <w:r w:rsidR="00375FE1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}</w:instrText>
          </w:r>
          <w:r w:rsidR="00375FE1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7</w:t>
          </w:r>
          <w:r w:rsidR="00375FE1">
            <w:rPr>
              <w:color w:val="000000" w:themeColor="text1"/>
            </w:rPr>
            <w:fldChar w:fldCharType="end"/>
          </w:r>
        </w:sdtContent>
      </w:sdt>
      <w:r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rong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duc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bserv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re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as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ft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cub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iod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uggest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ogenou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A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pplic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uccessful.</w:t>
      </w:r>
    </w:p>
    <w:p w14:paraId="3E5CE425" w14:textId="77777777" w:rsidR="00B05136" w:rsidRDefault="00B05136" w:rsidP="00E60610">
      <w:pPr>
        <w:contextualSpacing/>
        <w:rPr>
          <w:color w:val="000000" w:themeColor="text1"/>
        </w:rPr>
      </w:pPr>
    </w:p>
    <w:p w14:paraId="12DE8B02" w14:textId="1852C11E" w:rsidR="004206B2" w:rsidRDefault="00685961" w:rsidP="00E60610">
      <w:pPr>
        <w:contextualSpacing/>
        <w:rPr>
          <w:rFonts w:asciiTheme="minorHAnsi" w:hAnsiTheme="minorHAnsi" w:cstheme="minorHAnsi"/>
          <w:color w:val="8064A2" w:themeColor="accent4"/>
        </w:rPr>
      </w:pPr>
      <w:r>
        <w:rPr>
          <w:color w:val="000000" w:themeColor="text1"/>
        </w:rPr>
        <w:t>I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ew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evelop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moter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tiliz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n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houl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i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ls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nrichm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alys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6B3CE9">
        <w:rPr>
          <w:color w:val="000000" w:themeColor="text1"/>
        </w:rPr>
        <w:t>q</w:t>
      </w:r>
      <w:r>
        <w:rPr>
          <w:color w:val="000000" w:themeColor="text1"/>
        </w:rPr>
        <w:t>RT-PCR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nd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know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rk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gen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(i.e.</w:t>
      </w:r>
      <w:r w:rsidR="00B05136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gen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driven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promoter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used)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mplifi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t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ampl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evel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ormaliz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t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evel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ol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pecific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issu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uccessfu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ignific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ol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hang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creas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houl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btained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lternatively,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equivalent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information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retrieved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data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(see</w:t>
      </w:r>
      <w:r w:rsidR="00102DCB">
        <w:rPr>
          <w:color w:val="000000" w:themeColor="text1"/>
        </w:rPr>
        <w:t xml:space="preserve"> </w:t>
      </w:r>
      <w:r w:rsidR="00102DCB" w:rsidRPr="00E60610">
        <w:rPr>
          <w:b/>
          <w:bCs/>
          <w:color w:val="000000" w:themeColor="text1"/>
        </w:rPr>
        <w:t xml:space="preserve">Figure </w:t>
      </w:r>
      <w:r w:rsidR="007818B7" w:rsidRPr="00E60610">
        <w:rPr>
          <w:b/>
          <w:bCs/>
          <w:color w:val="000000" w:themeColor="text1"/>
        </w:rPr>
        <w:t>5B</w:t>
      </w:r>
      <w:r w:rsidR="007818B7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two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suberin-related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genes,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GPAT5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HORST,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present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notably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absent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tissues.</w:t>
      </w:r>
      <w:r w:rsidR="00102DCB">
        <w:rPr>
          <w:color w:val="000000" w:themeColor="text1"/>
        </w:rPr>
        <w:t xml:space="preserve"> </w:t>
      </w:r>
      <w:r w:rsidR="001541BD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1541B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1541BD">
        <w:rPr>
          <w:color w:val="000000" w:themeColor="text1"/>
        </w:rPr>
        <w:t>contrary,</w:t>
      </w:r>
      <w:r w:rsidR="00102DCB">
        <w:rPr>
          <w:color w:val="000000" w:themeColor="text1"/>
        </w:rPr>
        <w:t xml:space="preserve"> </w:t>
      </w:r>
      <w:r w:rsidR="001541BD">
        <w:rPr>
          <w:color w:val="000000" w:themeColor="text1"/>
        </w:rPr>
        <w:t>pericycle-</w:t>
      </w:r>
      <w:r w:rsidR="00C37388">
        <w:rPr>
          <w:color w:val="000000" w:themeColor="text1"/>
        </w:rPr>
        <w:t>expressed</w:t>
      </w:r>
      <w:r w:rsidR="00102DCB">
        <w:rPr>
          <w:color w:val="000000" w:themeColor="text1"/>
        </w:rPr>
        <w:t xml:space="preserve"> </w:t>
      </w:r>
      <w:r w:rsidR="00C37388">
        <w:rPr>
          <w:color w:val="000000" w:themeColor="text1"/>
        </w:rPr>
        <w:t>genes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(PHO1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818B7">
        <w:rPr>
          <w:color w:val="000000" w:themeColor="text1"/>
        </w:rPr>
        <w:t>SKOR)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lowly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expressed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enriched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XPP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probes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an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auxin-induced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down-regulation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over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examined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t>time</w:t>
      </w:r>
      <w:r w:rsidR="00102DCB">
        <w:rPr>
          <w:color w:val="000000" w:themeColor="text1"/>
        </w:rPr>
        <w:t xml:space="preserve"> </w:t>
      </w:r>
      <w:r w:rsidR="001E0A6A">
        <w:rPr>
          <w:color w:val="000000" w:themeColor="text1"/>
        </w:rPr>
        <w:lastRenderedPageBreak/>
        <w:t>frame.</w:t>
      </w:r>
      <w:r w:rsidR="00102DCB">
        <w:rPr>
          <w:color w:val="000000" w:themeColor="text1"/>
        </w:rPr>
        <w:t xml:space="preserve"> </w:t>
      </w:r>
    </w:p>
    <w:p w14:paraId="0A12CCE9" w14:textId="77777777" w:rsidR="002D1A76" w:rsidRPr="00ED74F2" w:rsidRDefault="002D1A76" w:rsidP="00E60610">
      <w:pPr>
        <w:contextualSpacing/>
        <w:rPr>
          <w:rFonts w:asciiTheme="minorHAnsi" w:hAnsiTheme="minorHAnsi" w:cstheme="minorHAnsi"/>
          <w:color w:val="8064A2" w:themeColor="accent4"/>
        </w:rPr>
      </w:pPr>
    </w:p>
    <w:p w14:paraId="13F0088C" w14:textId="1728E817" w:rsidR="008843D7" w:rsidRDefault="00B32616" w:rsidP="00E60610">
      <w:pPr>
        <w:contextualSpacing/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FIGURE</w:t>
      </w:r>
      <w:r w:rsidR="00102DCB">
        <w:rPr>
          <w:rFonts w:asciiTheme="minorHAnsi" w:hAnsiTheme="minorHAnsi" w:cstheme="minorHAnsi"/>
          <w:b/>
        </w:rPr>
        <w:t xml:space="preserve"> </w:t>
      </w:r>
      <w:r w:rsidR="0013621E">
        <w:rPr>
          <w:rFonts w:asciiTheme="minorHAnsi" w:hAnsiTheme="minorHAnsi" w:cstheme="minorHAnsi"/>
          <w:b/>
        </w:rPr>
        <w:t>AND</w:t>
      </w:r>
      <w:r w:rsidR="00102DCB">
        <w:rPr>
          <w:rFonts w:asciiTheme="minorHAnsi" w:hAnsiTheme="minorHAnsi" w:cstheme="minorHAnsi"/>
          <w:b/>
        </w:rPr>
        <w:t xml:space="preserve"> </w:t>
      </w:r>
      <w:r w:rsidR="0013621E">
        <w:rPr>
          <w:rFonts w:asciiTheme="minorHAnsi" w:hAnsiTheme="minorHAnsi" w:cstheme="minorHAnsi"/>
          <w:b/>
        </w:rPr>
        <w:t>TABLE</w:t>
      </w:r>
      <w:r w:rsidR="00102DCB">
        <w:rPr>
          <w:rFonts w:asciiTheme="minorHAnsi" w:hAnsiTheme="minorHAnsi" w:cstheme="minorHAnsi"/>
          <w:b/>
        </w:rPr>
        <w:t xml:space="preserve"> </w:t>
      </w:r>
      <w:r w:rsidRPr="001B1519">
        <w:rPr>
          <w:rFonts w:asciiTheme="minorHAnsi" w:hAnsiTheme="minorHAnsi" w:cstheme="minorHAnsi"/>
          <w:b/>
        </w:rPr>
        <w:t>LEGENDS:</w:t>
      </w:r>
      <w:r w:rsidR="00102DCB">
        <w:rPr>
          <w:rFonts w:asciiTheme="minorHAnsi" w:hAnsiTheme="minorHAnsi" w:cstheme="minorHAnsi"/>
          <w:color w:val="808080"/>
        </w:rPr>
        <w:t xml:space="preserve"> </w:t>
      </w:r>
    </w:p>
    <w:p w14:paraId="70121FA1" w14:textId="3C7F535C" w:rsidR="00683203" w:rsidRPr="002D71EF" w:rsidRDefault="00683203" w:rsidP="00E60610">
      <w:pPr>
        <w:contextualSpacing/>
        <w:rPr>
          <w:rFonts w:asciiTheme="minorHAnsi" w:hAnsiTheme="minorHAnsi" w:cstheme="minorHAnsi"/>
          <w:bCs/>
          <w:color w:val="808080"/>
        </w:rPr>
      </w:pPr>
      <w:r w:rsidRPr="00683203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3203">
        <w:rPr>
          <w:rFonts w:asciiTheme="minorHAnsi" w:hAnsiTheme="minorHAnsi" w:cstheme="minorHAnsi"/>
          <w:b/>
          <w:bCs/>
          <w:color w:val="000000" w:themeColor="text1"/>
        </w:rPr>
        <w:t>1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2D71EF">
        <w:rPr>
          <w:rFonts w:asciiTheme="minorHAnsi" w:hAnsiTheme="minorHAnsi" w:cstheme="minorHAnsi"/>
          <w:b/>
          <w:bCs/>
          <w:color w:val="000000" w:themeColor="text1"/>
        </w:rPr>
        <w:t>Buffer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2D71EF">
        <w:rPr>
          <w:rFonts w:asciiTheme="minorHAnsi" w:hAnsiTheme="minorHAnsi" w:cstheme="minorHAnsi"/>
          <w:b/>
          <w:bCs/>
          <w:color w:val="000000" w:themeColor="text1"/>
        </w:rPr>
        <w:t>composition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2D71EF">
        <w:rPr>
          <w:rFonts w:asciiTheme="minorHAnsi" w:hAnsiTheme="minorHAnsi" w:cstheme="minorHAnsi"/>
          <w:b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2D71EF">
        <w:rPr>
          <w:rFonts w:asciiTheme="minorHAnsi" w:hAnsiTheme="minorHAnsi" w:cstheme="minorHAnsi"/>
          <w:b/>
          <w:bCs/>
          <w:color w:val="000000" w:themeColor="text1"/>
        </w:rPr>
        <w:t>mixing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2D71EF">
        <w:rPr>
          <w:rFonts w:asciiTheme="minorHAnsi" w:hAnsiTheme="minorHAnsi" w:cstheme="minorHAnsi"/>
          <w:b/>
          <w:bCs/>
          <w:color w:val="000000" w:themeColor="text1"/>
        </w:rPr>
        <w:t>advice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Ingredie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gi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stock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concentra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mix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gi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amou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yie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50</w:t>
      </w:r>
      <w:r w:rsidR="00EC5DAC">
        <w:rPr>
          <w:rFonts w:asciiTheme="minorHAnsi" w:hAnsiTheme="minorHAnsi" w:cstheme="minorHAnsi"/>
          <w:bCs/>
          <w:color w:val="000000" w:themeColor="text1"/>
        </w:rPr>
        <w:t xml:space="preserve"> m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WB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PEB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Tris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tris</w:t>
      </w:r>
      <w:r w:rsidR="002D71EF" w:rsidRPr="008C1D4C">
        <w:rPr>
          <w:rFonts w:ascii="Cambria Math" w:hAnsi="Cambria Math" w:cs="Cambria Math"/>
          <w:bCs/>
          <w:color w:val="000000" w:themeColor="text1"/>
        </w:rPr>
        <w:t>‑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(hydroxymethyl)-aminomethane,</w:t>
      </w:r>
      <w:r w:rsidR="00102DCB">
        <w:rPr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EGTA:</w:t>
      </w:r>
      <w:r w:rsidR="00102DCB">
        <w:rPr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ethylene</w:t>
      </w:r>
      <w:r w:rsidR="00102DCB">
        <w:rPr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glycol-bis(</w:t>
      </w:r>
      <w:r w:rsidR="002D71EF" w:rsidRPr="008C1D4C">
        <w:rPr>
          <w:bCs/>
          <w:color w:val="000000" w:themeColor="text1"/>
        </w:rPr>
        <w:t>β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-aminoethyl</w:t>
      </w:r>
      <w:r w:rsidR="00102DCB">
        <w:rPr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ether)-N,N,N</w:t>
      </w:r>
      <w:r w:rsidR="002D71EF" w:rsidRPr="008C1D4C">
        <w:rPr>
          <w:bCs/>
          <w:color w:val="000000" w:themeColor="text1"/>
        </w:rPr>
        <w:t>′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,N</w:t>
      </w:r>
      <w:r w:rsidR="002D71EF" w:rsidRPr="008C1D4C">
        <w:rPr>
          <w:bCs/>
          <w:color w:val="000000" w:themeColor="text1"/>
        </w:rPr>
        <w:t>′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-tetra-ace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acid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PTE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Polyoxyethylene-(10)-tridecy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ether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A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autoclav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₳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filter-sterilize;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*fi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u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50</w:t>
      </w:r>
      <w:r w:rsidR="00EC5DAC">
        <w:rPr>
          <w:rFonts w:asciiTheme="minorHAnsi" w:hAnsiTheme="minorHAnsi" w:cstheme="minorHAnsi"/>
          <w:bCs/>
          <w:color w:val="000000" w:themeColor="text1"/>
        </w:rPr>
        <w:t xml:space="preserve"> m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RNase-fr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71EF" w:rsidRPr="008C1D4C">
        <w:rPr>
          <w:rFonts w:asciiTheme="minorHAnsi" w:hAnsiTheme="minorHAnsi" w:cstheme="minorHAnsi"/>
          <w:bCs/>
          <w:color w:val="000000" w:themeColor="text1"/>
        </w:rPr>
        <w:t>water.</w:t>
      </w:r>
    </w:p>
    <w:p w14:paraId="470764B4" w14:textId="77777777" w:rsidR="00682A7D" w:rsidRPr="001B1519" w:rsidRDefault="00682A7D" w:rsidP="00E60610">
      <w:pPr>
        <w:contextualSpacing/>
        <w:rPr>
          <w:rFonts w:asciiTheme="minorHAnsi" w:hAnsiTheme="minorHAnsi" w:cstheme="minorHAnsi"/>
          <w:bCs/>
          <w:color w:val="808080"/>
        </w:rPr>
      </w:pPr>
    </w:p>
    <w:p w14:paraId="5B2FCC91" w14:textId="7BADCE3B" w:rsidR="00682A7D" w:rsidRPr="00682A7D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1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ranslating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ribosom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ffinity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purification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gramStart"/>
      <w:r w:rsidRPr="00682A7D">
        <w:rPr>
          <w:rFonts w:asciiTheme="minorHAnsi" w:hAnsiTheme="minorHAnsi" w:cstheme="minorHAnsi"/>
          <w:b/>
          <w:bCs/>
          <w:color w:val="000000" w:themeColor="text1"/>
        </w:rPr>
        <w:t>(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RAP</w:t>
      </w:r>
      <w:proofErr w:type="gramEnd"/>
      <w:r w:rsidRPr="00682A7D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complements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„omics“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nalysis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portfolio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064F8E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4F8E" w:rsidRPr="00064F8E">
        <w:rPr>
          <w:rFonts w:asciiTheme="minorHAnsi" w:hAnsiTheme="minorHAnsi" w:cstheme="minorHAnsi"/>
          <w:bCs/>
          <w:color w:val="000000" w:themeColor="text1"/>
        </w:rPr>
        <w:t>I</w:t>
      </w:r>
      <w:r w:rsidRPr="00682A7D">
        <w:rPr>
          <w:rFonts w:asciiTheme="minorHAnsi" w:hAnsiTheme="minorHAnsi" w:cstheme="minorHAnsi"/>
          <w:bCs/>
          <w:color w:val="000000" w:themeColor="text1"/>
        </w:rPr>
        <w:t>ncrea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eve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alytic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ecision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ow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F3E00" w:rsidRPr="00682A7D">
        <w:rPr>
          <w:rFonts w:asciiTheme="minorHAnsi" w:hAnsiTheme="minorHAnsi" w:cstheme="minorHAnsi"/>
          <w:bCs/>
          <w:color w:val="000000" w:themeColor="text1"/>
        </w:rPr>
        <w:t>single</w:t>
      </w:r>
      <w:r w:rsidR="001F3E00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ubcellu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ol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chiev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lethor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mbina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reof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che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iv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vervie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urre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vail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o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i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ield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lle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u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ol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chiev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toco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k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C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AC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up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andar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nscript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lys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filing/translat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alysi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TA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tegra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o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aptu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o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pitope-tagging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However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TA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uclei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stitutes</w:t>
      </w:r>
      <w:r w:rsidR="0028362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therefor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pec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a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nscript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alysi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m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abbi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c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rk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ew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velop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i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ield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hi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LAM-ITseq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lura-seq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abol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arget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asc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odifi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uraci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as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pres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ermiss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nzym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lide-seq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k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u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las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li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arcod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vi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sition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form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u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ange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ximity-label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pproa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llow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PEX</w:t>
      </w:r>
      <w:r w:rsidR="0088648B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seq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ubcellu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mpartment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otably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cre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ol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t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qui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ene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nsgen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ter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asterisks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ho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u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edominan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u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ode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pecie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special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ui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la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cienc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ud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volv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CW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chan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ignal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pec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fficul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lea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i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trix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B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tai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t-lab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ep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cedure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edling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pres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FP-tagg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boso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te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stin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yp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e.g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ndodermis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row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C5DAC">
        <w:rPr>
          <w:rFonts w:asciiTheme="minorHAnsi" w:hAnsiTheme="minorHAnsi" w:cstheme="minorHAnsi"/>
          <w:bCs/>
          <w:color w:val="000000" w:themeColor="text1"/>
        </w:rPr>
        <w:t>Petri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sh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ay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teri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harves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n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eezing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t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tro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llec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homogeniz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ru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tra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fo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ellet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br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ntrifugation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gne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ti-GF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ad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</w:t>
      </w:r>
      <w:r w:rsidR="0028362F">
        <w:rPr>
          <w:rFonts w:asciiTheme="minorHAnsi" w:hAnsiTheme="minorHAnsi" w:cstheme="minorHAnsi"/>
          <w:bCs/>
          <w:color w:val="000000" w:themeColor="text1"/>
        </w:rPr>
        <w:t>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ad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clea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362F">
        <w:rPr>
          <w:rFonts w:asciiTheme="minorHAnsi" w:hAnsiTheme="minorHAnsi" w:cstheme="minorHAnsi"/>
          <w:bCs/>
          <w:color w:val="000000" w:themeColor="text1"/>
        </w:rPr>
        <w:t>extrac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erfor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mmunoprecipitation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ft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cub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r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as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eps</w:t>
      </w:r>
      <w:r w:rsidR="0028362F">
        <w:rPr>
          <w:rFonts w:asciiTheme="minorHAnsi" w:hAnsiTheme="minorHAnsi" w:cstheme="minorHAnsi"/>
          <w:bCs/>
          <w:color w:val="000000" w:themeColor="text1"/>
        </w:rPr>
        <w:t>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lysome-associ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TRAP/polyso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rect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btain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i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henol-chloro</w:t>
      </w:r>
      <w:r w:rsidR="0028362F">
        <w:rPr>
          <w:rFonts w:asciiTheme="minorHAnsi" w:hAnsiTheme="minorHAnsi" w:cstheme="minorHAnsi"/>
          <w:bCs/>
          <w:color w:val="000000" w:themeColor="text1"/>
        </w:rPr>
        <w:t>f</w:t>
      </w:r>
      <w:r w:rsidRPr="00682A7D">
        <w:rPr>
          <w:rFonts w:asciiTheme="minorHAnsi" w:hAnsiTheme="minorHAnsi" w:cstheme="minorHAnsi"/>
          <w:bCs/>
          <w:color w:val="000000" w:themeColor="text1"/>
        </w:rPr>
        <w:t>or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traction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0C8CFB71" w14:textId="10180680" w:rsidR="00064F8E" w:rsidRPr="00682A7D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Cs/>
          <w:color w:val="000000" w:themeColor="text1"/>
        </w:rPr>
        <w:t>LCM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as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aptu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icrodissection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ACS/FANS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luorescence-activ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/nucle</w:t>
      </w:r>
      <w:r w:rsidR="00AC77F0">
        <w:rPr>
          <w:rFonts w:asciiTheme="minorHAnsi" w:hAnsiTheme="minorHAnsi" w:cstheme="minorHAnsi"/>
          <w:bCs/>
          <w:color w:val="000000" w:themeColor="text1"/>
        </w:rPr>
        <w:t>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orting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PEX</w:t>
      </w:r>
      <w:r w:rsidR="0088648B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seq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ho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as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nginee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  <w:u w:val="single"/>
        </w:rPr>
        <w:t>a</w:t>
      </w:r>
      <w:r w:rsidRPr="00682A7D">
        <w:rPr>
          <w:rFonts w:asciiTheme="minorHAnsi" w:hAnsiTheme="minorHAnsi" w:cstheme="minorHAnsi"/>
          <w:bCs/>
          <w:color w:val="000000" w:themeColor="text1"/>
        </w:rPr>
        <w:t>scorba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  <w:u w:val="single"/>
        </w:rPr>
        <w:t>pe</w:t>
      </w:r>
      <w:r w:rsidRPr="00682A7D">
        <w:rPr>
          <w:rFonts w:asciiTheme="minorHAnsi" w:hAnsiTheme="minorHAnsi" w:cstheme="minorHAnsi"/>
          <w:bCs/>
          <w:color w:val="000000" w:themeColor="text1"/>
        </w:rPr>
        <w:t>ro</w:t>
      </w:r>
      <w:r w:rsidRPr="00682A7D">
        <w:rPr>
          <w:rFonts w:asciiTheme="minorHAnsi" w:hAnsiTheme="minorHAnsi" w:cstheme="minorHAnsi"/>
          <w:bCs/>
          <w:color w:val="000000" w:themeColor="text1"/>
          <w:u w:val="single"/>
        </w:rPr>
        <w:t>x</w:t>
      </w:r>
      <w:r w:rsidRPr="00682A7D">
        <w:rPr>
          <w:rFonts w:asciiTheme="minorHAnsi" w:hAnsiTheme="minorHAnsi" w:cstheme="minorHAnsi"/>
          <w:bCs/>
          <w:color w:val="000000" w:themeColor="text1"/>
        </w:rPr>
        <w:t>idas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TACT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o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uclei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agg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pecif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ype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LAM-ITseq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iol(SH)-link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lky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tabol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quenc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issue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lura-seq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luorouracil-label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quenc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4F8E">
        <w:rPr>
          <w:rFonts w:asciiTheme="minorHAnsi" w:hAnsiTheme="minorHAnsi" w:cstheme="minorHAnsi"/>
          <w:bCs/>
          <w:color w:val="000000" w:themeColor="text1"/>
        </w:rPr>
        <w:t>(Cre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4F8E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4F8E">
        <w:rPr>
          <w:rFonts w:asciiTheme="minorHAnsi" w:hAnsiTheme="minorHAnsi" w:cstheme="minorHAnsi"/>
          <w:bCs/>
          <w:color w:val="000000" w:themeColor="text1"/>
        </w:rPr>
        <w:t>Biorender.com)</w:t>
      </w:r>
    </w:p>
    <w:p w14:paraId="4F2648CA" w14:textId="77777777" w:rsidR="00682A7D" w:rsidRDefault="00682A7D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1438ED32" w14:textId="04169180" w:rsidR="00682A7D" w:rsidRPr="00682A7D" w:rsidRDefault="00682A7D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682A7D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2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ype-specific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expression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GFP-RPL18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i/>
          <w:iCs/>
          <w:color w:val="000000" w:themeColor="text1"/>
        </w:rPr>
        <w:t>Arabidopsis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root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-B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foc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icroscop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1A76">
        <w:rPr>
          <w:rFonts w:asciiTheme="minorHAnsi" w:hAnsiTheme="minorHAnsi" w:cstheme="minorHAnsi"/>
          <w:bCs/>
          <w:color w:val="000000" w:themeColor="text1"/>
        </w:rPr>
        <w:t>imag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Pr="00682A7D">
        <w:rPr>
          <w:rFonts w:asciiTheme="minorHAnsi" w:hAnsiTheme="minorHAnsi" w:cstheme="minorHAnsi"/>
          <w:bCs/>
          <w:color w:val="000000" w:themeColor="text1"/>
        </w:rPr>
        <w:t>p</w:t>
      </w:r>
      <w:r w:rsidRPr="00064F8E">
        <w:rPr>
          <w:rFonts w:asciiTheme="minorHAnsi" w:hAnsiTheme="minorHAnsi" w:cstheme="minorHAnsi"/>
          <w:bCs/>
          <w:i/>
          <w:color w:val="000000" w:themeColor="text1"/>
        </w:rPr>
        <w:t>ELTP</w:t>
      </w:r>
      <w:r w:rsidRPr="00682A7D">
        <w:rPr>
          <w:rFonts w:asciiTheme="minorHAnsi" w:hAnsiTheme="minorHAnsi" w:cstheme="minorHAnsi"/>
          <w:bCs/>
          <w:color w:val="000000" w:themeColor="text1"/>
        </w:rPr>
        <w:t>::</w:t>
      </w:r>
      <w:proofErr w:type="gramEnd"/>
      <w:r w:rsidRPr="00682A7D">
        <w:rPr>
          <w:rFonts w:asciiTheme="minorHAnsi" w:hAnsiTheme="minorHAnsi" w:cstheme="minorHAnsi"/>
          <w:bCs/>
          <w:color w:val="000000" w:themeColor="text1"/>
        </w:rPr>
        <w:t>GFP-RPL18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A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</w:t>
      </w:r>
      <w:r w:rsidRPr="00064F8E">
        <w:rPr>
          <w:rFonts w:asciiTheme="minorHAnsi" w:hAnsiTheme="minorHAnsi" w:cstheme="minorHAnsi"/>
          <w:bCs/>
          <w:i/>
          <w:color w:val="000000" w:themeColor="text1"/>
        </w:rPr>
        <w:t>XPP</w:t>
      </w:r>
      <w:r w:rsidRPr="00682A7D">
        <w:rPr>
          <w:rFonts w:asciiTheme="minorHAnsi" w:hAnsiTheme="minorHAnsi" w:cstheme="minorHAnsi"/>
          <w:bCs/>
          <w:color w:val="000000" w:themeColor="text1"/>
        </w:rPr>
        <w:t>::GFP-RPL18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B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pres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o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ix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ay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ermination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utlin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btain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bookmarkStart w:id="1" w:name="_GoBack"/>
      <w:bookmarkEnd w:id="1"/>
      <w:r w:rsidRPr="00682A7D">
        <w:rPr>
          <w:rFonts w:asciiTheme="minorHAnsi" w:hAnsiTheme="minorHAnsi" w:cstheme="minorHAnsi"/>
          <w:bCs/>
          <w:color w:val="000000" w:themeColor="text1"/>
        </w:rPr>
        <w:t>throu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ain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pidiu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odi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magenta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ross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sec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1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1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si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no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ash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n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2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211F3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2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pectively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att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mag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ximu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jec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MAX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cor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z-stacks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5EC9EACB" w14:textId="11F108BC" w:rsidR="00682A7D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/>
          <w:bCs/>
          <w:color w:val="000000" w:themeColor="text1"/>
        </w:rPr>
        <w:t>C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chemati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present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yp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mpo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i/>
          <w:iCs/>
          <w:color w:val="000000" w:themeColor="text1"/>
        </w:rPr>
        <w:t>Arabidopsis</w:t>
      </w:r>
      <w:r w:rsidR="00102DCB">
        <w:rPr>
          <w:rFonts w:asciiTheme="minorHAnsi" w:hAnsiTheme="minorHAnsi" w:cstheme="minorHAnsi"/>
          <w:bCs/>
          <w:i/>
          <w:i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ongitudin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C1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ross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se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C3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ater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o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imordiu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C2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05136">
        <w:t xml:space="preserve">The image was modified with permission from F. Bouché. </w:t>
      </w:r>
      <w:r w:rsidRPr="0028362F">
        <w:rPr>
          <w:rFonts w:asciiTheme="minorHAnsi" w:hAnsiTheme="minorHAnsi" w:cstheme="minorHAnsi"/>
          <w:bCs/>
          <w:color w:val="000000" w:themeColor="text1"/>
        </w:rPr>
        <w:t>Sca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bars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100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µm.</w:t>
      </w:r>
    </w:p>
    <w:p w14:paraId="4CEAC6B7" w14:textId="77777777" w:rsidR="00682A7D" w:rsidRDefault="00682A7D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5AC47E96" w14:textId="435A893D" w:rsidR="00682A7D" w:rsidRPr="00682A7D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3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RAP/polysom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RNA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ssessment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apest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-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presenta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ul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14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easu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e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ictu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present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i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pec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N</w:t>
      </w:r>
      <w:r w:rsidRPr="00682A7D">
        <w:rPr>
          <w:rFonts w:asciiTheme="minorHAnsi" w:hAnsiTheme="minorHAnsi" w:cstheme="minorHAnsi"/>
          <w:bCs/>
          <w:color w:val="000000" w:themeColor="text1"/>
          <w:vertAlign w:val="superscript"/>
        </w:rPr>
        <w:t>e</w:t>
      </w:r>
      <w:r w:rsidR="00102DCB">
        <w:rPr>
          <w:rFonts w:asciiTheme="minorHAnsi" w:hAnsiTheme="minorHAnsi" w:cstheme="minorHAnsi"/>
          <w:bCs/>
          <w:color w:val="000000" w:themeColor="text1"/>
          <w:vertAlign w:val="superscript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alu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to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eft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lectropherogra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present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w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1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highligh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lue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gh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form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bou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centration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B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imila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c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btain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ioanalyzer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ane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gh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crea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evel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gradation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hic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flec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i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64F8E">
        <w:rPr>
          <w:rFonts w:asciiTheme="minorHAnsi" w:hAnsiTheme="minorHAnsi" w:cstheme="minorHAnsi"/>
          <w:bCs/>
          <w:color w:val="000000" w:themeColor="text1"/>
        </w:rPr>
        <w:t>decreas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alue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54472F52" w14:textId="77777777" w:rsidR="003E1621" w:rsidRDefault="003E1621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359E084A" w14:textId="66E8DA81" w:rsidR="003E1621" w:rsidRPr="0028362F" w:rsidRDefault="003E1621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bCs/>
          <w:color w:val="000000" w:themeColor="text1"/>
        </w:rPr>
        <w:t>4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B03504">
        <w:rPr>
          <w:rFonts w:asciiTheme="minorHAnsi" w:hAnsiTheme="minorHAnsi" w:cstheme="minorHAnsi"/>
          <w:b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B03504">
        <w:rPr>
          <w:rFonts w:asciiTheme="minorHAnsi" w:hAnsiTheme="minorHAnsi" w:cstheme="minorHAnsi"/>
          <w:b/>
          <w:bCs/>
          <w:color w:val="000000" w:themeColor="text1"/>
        </w:rPr>
        <w:t>profiles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TRAP/polysom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samples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A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w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presentati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left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rrespo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e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rac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uccessfu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brar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commen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exter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X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us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guide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B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ffer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ac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olum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yie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obus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bra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epa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utcomes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C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brari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uboptim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utcomes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ver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r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agme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to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eft)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xtremel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o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agme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bott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eft)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centr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to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ght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mple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ai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bott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ight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ot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lso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idu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r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agme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bl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ellipse)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Pr="00682A7D">
        <w:rPr>
          <w:rFonts w:asciiTheme="minorHAnsi" w:hAnsiTheme="minorHAnsi" w:cstheme="minorHAnsi"/>
          <w:bCs/>
          <w:color w:val="000000" w:themeColor="text1"/>
        </w:rPr>
        <w:t>hav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o</w:t>
      </w:r>
      <w:proofErr w:type="gramEnd"/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mov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efo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quencing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Bioanalyzer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r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traces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LabChip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bl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trace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03504">
        <w:rPr>
          <w:rFonts w:asciiTheme="minorHAnsi" w:hAnsiTheme="minorHAnsi" w:cstheme="minorHAnsi"/>
          <w:bCs/>
          <w:color w:val="000000" w:themeColor="text1"/>
        </w:rPr>
        <w:t>D</w:t>
      </w:r>
      <w:r w:rsidR="00500F2B">
        <w:rPr>
          <w:rFonts w:asciiTheme="minorHAnsi" w:hAnsiTheme="minorHAnsi" w:cstheme="minorHAnsi"/>
          <w:bCs/>
          <w:color w:val="000000" w:themeColor="text1"/>
        </w:rPr>
        <w:t>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Selec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qualit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measur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fo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sequenc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TRAP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(endodermi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ou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later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root-fr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mutant)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a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differ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ti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poi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distribu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Spearma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correl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0F2B">
        <w:rPr>
          <w:rFonts w:asciiTheme="minorHAnsi" w:hAnsiTheme="minorHAnsi" w:cstheme="minorHAnsi"/>
          <w:bCs/>
          <w:color w:val="000000" w:themeColor="text1"/>
        </w:rPr>
        <w:t>coeffici</w:t>
      </w:r>
      <w:r w:rsidR="00F04FC8">
        <w:rPr>
          <w:rFonts w:asciiTheme="minorHAnsi" w:hAnsiTheme="minorHAnsi" w:cstheme="minorHAnsi"/>
          <w:bCs/>
          <w:color w:val="000000" w:themeColor="text1"/>
        </w:rPr>
        <w:t>ent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calcula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betwe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pairwi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comparis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sampl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with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a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tim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poi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4FC8">
        <w:rPr>
          <w:rFonts w:asciiTheme="minorHAnsi" w:hAnsiTheme="minorHAnsi" w:cstheme="minorHAnsi"/>
          <w:bCs/>
          <w:color w:val="000000" w:themeColor="text1"/>
        </w:rPr>
        <w:t>(n=65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7E1A35A" w14:textId="77777777" w:rsidR="003E1621" w:rsidRDefault="003E1621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53FF9AFA" w14:textId="0E136846" w:rsidR="003E1621" w:rsidRPr="003E1621" w:rsidRDefault="003E1621" w:rsidP="00E60610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3E1621">
        <w:rPr>
          <w:rFonts w:asciiTheme="minorHAnsi" w:hAnsiTheme="minorHAnsi" w:cstheme="minorHAnsi"/>
          <w:b/>
          <w:bCs/>
          <w:color w:val="auto"/>
        </w:rPr>
        <w:t>Figure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5.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D265B">
        <w:rPr>
          <w:rFonts w:asciiTheme="minorHAnsi" w:hAnsiTheme="minorHAnsi" w:cstheme="minorHAnsi"/>
          <w:b/>
          <w:bCs/>
          <w:color w:val="auto"/>
        </w:rPr>
        <w:t>q</w:t>
      </w:r>
      <w:r w:rsidRPr="003E1621">
        <w:rPr>
          <w:rFonts w:asciiTheme="minorHAnsi" w:hAnsiTheme="minorHAnsi" w:cstheme="minorHAnsi"/>
          <w:b/>
          <w:bCs/>
          <w:color w:val="auto"/>
        </w:rPr>
        <w:t>RT-PCR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and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RNA</w:t>
      </w:r>
      <w:r w:rsidR="0088648B">
        <w:rPr>
          <w:rFonts w:asciiTheme="minorHAnsi" w:hAnsiTheme="minorHAnsi" w:cstheme="minorHAnsi"/>
          <w:b/>
          <w:bCs/>
          <w:color w:val="auto"/>
        </w:rPr>
        <w:t>-</w:t>
      </w:r>
      <w:r w:rsidRPr="003E1621">
        <w:rPr>
          <w:rFonts w:asciiTheme="minorHAnsi" w:hAnsiTheme="minorHAnsi" w:cstheme="minorHAnsi"/>
          <w:b/>
          <w:bCs/>
          <w:color w:val="auto"/>
        </w:rPr>
        <w:t>seq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show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auxin-responsiveness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and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tissue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type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enrichment,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respectively.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A.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xpress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ve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f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re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know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uxin-responsiv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gen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er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ssess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fte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2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f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ux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reatm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via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8D265B">
        <w:rPr>
          <w:rFonts w:asciiTheme="minorHAnsi" w:hAnsiTheme="minorHAnsi" w:cstheme="minorHAnsi"/>
          <w:bCs/>
          <w:color w:val="auto"/>
        </w:rPr>
        <w:t>q</w:t>
      </w:r>
      <w:r w:rsidRPr="003E1621">
        <w:rPr>
          <w:rFonts w:asciiTheme="minorHAnsi" w:hAnsiTheme="minorHAnsi" w:cstheme="minorHAnsi"/>
          <w:bCs/>
          <w:color w:val="auto"/>
        </w:rPr>
        <w:t>RT-PCR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trong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duct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bserv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l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amples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T-PC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perform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3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depend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biologica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eplicat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n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normaliz</w:t>
      </w:r>
      <w:r w:rsidR="002D1A76">
        <w:rPr>
          <w:rFonts w:asciiTheme="minorHAnsi" w:hAnsiTheme="minorHAnsi" w:cstheme="minorHAnsi"/>
          <w:bCs/>
          <w:color w:val="auto"/>
        </w:rPr>
        <w:t>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o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non-treat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ampl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it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67302B">
        <w:rPr>
          <w:rFonts w:asciiTheme="minorHAnsi" w:hAnsiTheme="minorHAnsi" w:cstheme="minorHAnsi"/>
          <w:bCs/>
          <w:i/>
          <w:color w:val="auto"/>
        </w:rPr>
        <w:t>UBC21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terna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eferenc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gene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rro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bar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epres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EM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67302B">
        <w:rPr>
          <w:rFonts w:asciiTheme="minorHAnsi" w:hAnsiTheme="minorHAnsi" w:cstheme="minorHAnsi"/>
          <w:bCs/>
          <w:i/>
          <w:color w:val="auto"/>
        </w:rPr>
        <w:t>GH3.3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67302B">
        <w:rPr>
          <w:rFonts w:asciiTheme="minorHAnsi" w:hAnsiTheme="minorHAnsi" w:cstheme="minorHAnsi"/>
          <w:bCs/>
          <w:i/>
          <w:color w:val="auto"/>
        </w:rPr>
        <w:t>Gretchen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67302B">
        <w:rPr>
          <w:rFonts w:asciiTheme="minorHAnsi" w:hAnsiTheme="minorHAnsi" w:cstheme="minorHAnsi"/>
          <w:bCs/>
          <w:i/>
          <w:color w:val="auto"/>
        </w:rPr>
        <w:t>Hagen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67302B">
        <w:rPr>
          <w:rFonts w:asciiTheme="minorHAnsi" w:hAnsiTheme="minorHAnsi" w:cstheme="minorHAnsi"/>
          <w:bCs/>
          <w:i/>
          <w:color w:val="auto"/>
        </w:rPr>
        <w:t>3.3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LDB29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LATERAL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BOUNDARY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DOMAIN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29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GATA23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GATA-motif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binding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transcription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factor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23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UBC21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443146" w:rsidRPr="00443146">
        <w:rPr>
          <w:rFonts w:asciiTheme="minorHAnsi" w:hAnsiTheme="minorHAnsi" w:cstheme="minorHAnsi"/>
          <w:bCs/>
          <w:i/>
          <w:color w:val="auto"/>
        </w:rPr>
        <w:t>UBIQUITIN</w:t>
      </w:r>
      <w:r w:rsidR="00443146">
        <w:rPr>
          <w:rFonts w:asciiTheme="minorHAnsi" w:hAnsiTheme="minorHAnsi" w:cstheme="minorHAnsi"/>
          <w:bCs/>
          <w:i/>
          <w:color w:val="auto"/>
        </w:rPr>
        <w:t>-</w:t>
      </w:r>
      <w:r w:rsidR="00443146" w:rsidRPr="00443146">
        <w:rPr>
          <w:rFonts w:asciiTheme="minorHAnsi" w:hAnsiTheme="minorHAnsi" w:cstheme="minorHAnsi"/>
          <w:bCs/>
          <w:i/>
          <w:color w:val="auto"/>
        </w:rPr>
        <w:t>CONJUGATING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="00443146" w:rsidRPr="00443146">
        <w:rPr>
          <w:rFonts w:asciiTheme="minorHAnsi" w:hAnsiTheme="minorHAnsi" w:cstheme="minorHAnsi"/>
          <w:bCs/>
          <w:i/>
          <w:color w:val="auto"/>
        </w:rPr>
        <w:t>ENZYME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21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/>
          <w:bCs/>
          <w:color w:val="auto"/>
        </w:rPr>
        <w:t>B.</w:t>
      </w:r>
      <w:r w:rsidR="00102D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xpress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ve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f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fou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marke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gen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from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500F2B">
        <w:rPr>
          <w:rFonts w:asciiTheme="minorHAnsi" w:hAnsiTheme="minorHAnsi" w:cstheme="minorHAnsi"/>
          <w:bCs/>
          <w:color w:val="auto"/>
        </w:rPr>
        <w:t>TRAP</w:t>
      </w:r>
      <w:r w:rsidR="0088648B">
        <w:rPr>
          <w:rFonts w:asciiTheme="minorHAnsi" w:hAnsiTheme="minorHAnsi" w:cstheme="minorHAnsi"/>
          <w:bCs/>
          <w:color w:val="auto"/>
        </w:rPr>
        <w:t>-</w:t>
      </w:r>
      <w:r w:rsidRPr="003E1621">
        <w:rPr>
          <w:rFonts w:asciiTheme="minorHAnsi" w:hAnsiTheme="minorHAnsi" w:cstheme="minorHAnsi"/>
          <w:bCs/>
          <w:color w:val="auto"/>
        </w:rPr>
        <w:t>seq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dataset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ampl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f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r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ndodermis-deriv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(gree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hades)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hil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ampl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igh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r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XPP-deriv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(blu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hades)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Number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epresen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="00ED0C1A">
        <w:rPr>
          <w:rFonts w:asciiTheme="minorHAnsi" w:hAnsiTheme="minorHAnsi" w:cstheme="minorHAnsi"/>
          <w:bCs/>
          <w:color w:val="auto"/>
        </w:rPr>
        <w:t>aux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cubat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terva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hours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Negativ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z-scor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reflect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ow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xpress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ve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n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i/>
          <w:iCs/>
          <w:color w:val="auto"/>
        </w:rPr>
        <w:t>vice</w:t>
      </w:r>
      <w:r w:rsidR="00102DCB">
        <w:rPr>
          <w:rFonts w:asciiTheme="minorHAnsi" w:hAnsiTheme="minorHAnsi" w:cstheme="minorHAnsi"/>
          <w:bCs/>
          <w:i/>
          <w:i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i/>
          <w:iCs/>
          <w:color w:val="auto"/>
        </w:rPr>
        <w:t>versa</w:t>
      </w:r>
      <w:r w:rsidRPr="003E1621">
        <w:rPr>
          <w:rFonts w:asciiTheme="minorHAnsi" w:hAnsiTheme="minorHAnsi" w:cstheme="minorHAnsi"/>
          <w:bCs/>
          <w:color w:val="auto"/>
        </w:rPr>
        <w:t>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ndodermal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marker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gene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(</w:t>
      </w:r>
      <w:r w:rsidRPr="008C1D4C">
        <w:rPr>
          <w:rFonts w:asciiTheme="minorHAnsi" w:hAnsiTheme="minorHAnsi" w:cstheme="minorHAnsi"/>
          <w:bCs/>
          <w:i/>
          <w:color w:val="auto"/>
        </w:rPr>
        <w:t>GPAT5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HORST</w:t>
      </w:r>
      <w:r w:rsidRPr="003E1621">
        <w:rPr>
          <w:rFonts w:asciiTheme="minorHAnsi" w:hAnsiTheme="minorHAnsi" w:cstheme="minorHAnsi"/>
          <w:bCs/>
          <w:color w:val="auto"/>
        </w:rPr>
        <w:t>)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r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differentially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xpresse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wit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hig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ve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ndodermi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amples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h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contr</w:t>
      </w:r>
      <w:r w:rsidR="002D1A76">
        <w:rPr>
          <w:rFonts w:asciiTheme="minorHAnsi" w:hAnsiTheme="minorHAnsi" w:cstheme="minorHAnsi"/>
          <w:bCs/>
          <w:color w:val="auto"/>
        </w:rPr>
        <w:t>ary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pericycl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marker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(</w:t>
      </w:r>
      <w:r w:rsidRPr="008C1D4C">
        <w:rPr>
          <w:rFonts w:asciiTheme="minorHAnsi" w:hAnsiTheme="minorHAnsi" w:cstheme="minorHAnsi"/>
          <w:bCs/>
          <w:i/>
          <w:color w:val="auto"/>
        </w:rPr>
        <w:t>PHO1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SKOR</w:t>
      </w:r>
      <w:r w:rsidRPr="003E1621">
        <w:rPr>
          <w:rFonts w:asciiTheme="minorHAnsi" w:hAnsiTheme="minorHAnsi" w:cstheme="minorHAnsi"/>
          <w:bCs/>
          <w:color w:val="auto"/>
        </w:rPr>
        <w:t>)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have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high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express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leve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XPP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cell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nd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show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down-regulati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upo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aux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treatment.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GPAT5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glycerol-3-phosphate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2-O-acyltransferas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(suberin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3E1621">
        <w:rPr>
          <w:rFonts w:asciiTheme="minorHAnsi" w:hAnsiTheme="minorHAnsi" w:cstheme="minorHAnsi"/>
          <w:bCs/>
          <w:color w:val="auto"/>
        </w:rPr>
        <w:t>biosynthsis)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HORST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hydroxylase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of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root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suberized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tissue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PHO1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phosphate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1</w:t>
      </w:r>
      <w:r w:rsidRPr="003E1621">
        <w:rPr>
          <w:rFonts w:asciiTheme="minorHAnsi" w:hAnsiTheme="minorHAnsi" w:cstheme="minorHAnsi"/>
          <w:bCs/>
          <w:color w:val="auto"/>
        </w:rPr>
        <w:t>,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SKOR</w:t>
      </w:r>
      <w:r w:rsidRPr="003E1621">
        <w:rPr>
          <w:rFonts w:asciiTheme="minorHAnsi" w:hAnsiTheme="minorHAnsi" w:cstheme="minorHAnsi"/>
          <w:bCs/>
          <w:color w:val="auto"/>
        </w:rPr>
        <w:t>:</w:t>
      </w:r>
      <w:r w:rsidR="00102DCB">
        <w:rPr>
          <w:rFonts w:asciiTheme="minorHAnsi" w:hAnsiTheme="minorHAnsi" w:cstheme="minorHAnsi"/>
          <w:bCs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stelar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K</w:t>
      </w:r>
      <w:r w:rsidRPr="008C1D4C">
        <w:rPr>
          <w:rFonts w:asciiTheme="minorHAnsi" w:hAnsiTheme="minorHAnsi" w:cstheme="minorHAnsi"/>
          <w:bCs/>
          <w:i/>
          <w:color w:val="auto"/>
          <w:vertAlign w:val="superscript"/>
        </w:rPr>
        <w:t>+</w:t>
      </w:r>
      <w:r w:rsidR="00102DCB">
        <w:rPr>
          <w:rFonts w:asciiTheme="minorHAnsi" w:hAnsiTheme="minorHAnsi" w:cstheme="minorHAnsi"/>
          <w:bCs/>
          <w:i/>
          <w:color w:val="auto"/>
          <w:vertAlign w:val="superscript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outward</w:t>
      </w:r>
      <w:r w:rsidR="00102DCB">
        <w:rPr>
          <w:rFonts w:asciiTheme="minorHAnsi" w:hAnsiTheme="minorHAnsi" w:cstheme="minorHAnsi"/>
          <w:bCs/>
          <w:i/>
          <w:color w:val="auto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auto"/>
        </w:rPr>
        <w:t>rectifier</w:t>
      </w:r>
      <w:r w:rsidRPr="003E1621">
        <w:rPr>
          <w:rFonts w:asciiTheme="minorHAnsi" w:hAnsiTheme="minorHAnsi" w:cstheme="minorHAnsi"/>
          <w:bCs/>
          <w:color w:val="auto"/>
        </w:rPr>
        <w:t>.</w:t>
      </w:r>
    </w:p>
    <w:p w14:paraId="7D61301F" w14:textId="77777777" w:rsidR="00682A7D" w:rsidRDefault="00682A7D" w:rsidP="00E60610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2E533D43" w14:textId="5CE34A61" w:rsidR="00682A7D" w:rsidRPr="00682A7D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6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Non-constitutive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C1D4C">
        <w:rPr>
          <w:rFonts w:asciiTheme="minorHAnsi" w:hAnsiTheme="minorHAnsi" w:cstheme="minorHAnsi"/>
          <w:b/>
          <w:bCs/>
          <w:i/>
          <w:color w:val="000000" w:themeColor="text1"/>
        </w:rPr>
        <w:t>pUBQ</w:t>
      </w:r>
      <w:proofErr w:type="gramStart"/>
      <w:r w:rsidRPr="008C1D4C">
        <w:rPr>
          <w:rFonts w:asciiTheme="minorHAnsi" w:hAnsiTheme="minorHAnsi" w:cstheme="minorHAnsi"/>
          <w:b/>
          <w:bCs/>
          <w:i/>
          <w:color w:val="000000" w:themeColor="text1"/>
        </w:rPr>
        <w:t>10::</w:t>
      </w:r>
      <w:proofErr w:type="gramEnd"/>
      <w:r w:rsidRPr="008C1D4C">
        <w:rPr>
          <w:rFonts w:asciiTheme="minorHAnsi" w:hAnsiTheme="minorHAnsi" w:cstheme="minorHAnsi"/>
          <w:b/>
          <w:bCs/>
          <w:i/>
          <w:color w:val="000000" w:themeColor="text1"/>
        </w:rPr>
        <w:t>GFP-RPL18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localization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/>
          <w:bCs/>
          <w:color w:val="000000" w:themeColor="text1"/>
        </w:rPr>
        <w:t>patterns.</w:t>
      </w:r>
      <w:r w:rsidR="00102DC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foc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icroscopy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ix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day-ol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eedling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e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al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utlin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e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btain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roug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aining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pidiu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odid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(magenta)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ross</w:t>
      </w:r>
      <w:r w:rsidR="0028362F">
        <w:rPr>
          <w:rFonts w:asciiTheme="minorHAnsi" w:hAnsiTheme="minorHAnsi" w:cstheme="minorHAnsi"/>
          <w:bCs/>
          <w:color w:val="000000" w:themeColor="text1"/>
        </w:rPr>
        <w:t>-</w:t>
      </w:r>
      <w:r w:rsidRPr="00682A7D">
        <w:rPr>
          <w:rFonts w:asciiTheme="minorHAnsi" w:hAnsiTheme="minorHAnsi" w:cstheme="minorHAnsi"/>
          <w:bCs/>
          <w:color w:val="000000" w:themeColor="text1"/>
        </w:rPr>
        <w:t>sec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2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1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fro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osi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not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wi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ash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in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3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211F3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2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spectively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mage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rk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X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how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maximu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rojectio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cor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z-stack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01F3BAF4" w14:textId="4067871D" w:rsidR="00945296" w:rsidRDefault="00682A7D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682A7D">
        <w:rPr>
          <w:rFonts w:asciiTheme="minorHAnsi" w:hAnsiTheme="minorHAnsi" w:cstheme="minorHAnsi"/>
          <w:bCs/>
          <w:color w:val="000000" w:themeColor="text1"/>
        </w:rPr>
        <w:t>A1-A3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Uniform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ocalizatio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atterns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f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8C1D4C">
        <w:rPr>
          <w:rFonts w:asciiTheme="minorHAnsi" w:hAnsiTheme="minorHAnsi" w:cstheme="minorHAnsi"/>
          <w:bCs/>
          <w:i/>
          <w:color w:val="000000" w:themeColor="text1"/>
        </w:rPr>
        <w:t>UBQ10</w:t>
      </w:r>
      <w:r w:rsidRPr="00682A7D">
        <w:rPr>
          <w:rFonts w:asciiTheme="minorHAnsi" w:hAnsiTheme="minorHAnsi" w:cstheme="minorHAnsi"/>
          <w:bCs/>
          <w:color w:val="000000" w:themeColor="text1"/>
        </w:rPr>
        <w:t>-drive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onstruct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1-C2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Notab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ecreas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h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ignal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strength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outer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tissu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layer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97B45">
        <w:rPr>
          <w:rFonts w:asciiTheme="minorHAnsi" w:hAnsiTheme="minorHAnsi" w:cstheme="minorHAnsi"/>
          <w:bCs/>
          <w:color w:val="000000" w:themeColor="text1"/>
        </w:rPr>
        <w:t>A,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B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n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C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ar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recorded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in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97B45">
        <w:rPr>
          <w:rFonts w:asciiTheme="minorHAnsi" w:hAnsiTheme="minorHAnsi" w:cstheme="minorHAnsi"/>
          <w:bCs/>
          <w:color w:val="000000" w:themeColor="text1"/>
        </w:rPr>
        <w:t>thre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different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682A7D">
        <w:rPr>
          <w:rFonts w:asciiTheme="minorHAnsi" w:hAnsiTheme="minorHAnsi" w:cstheme="minorHAnsi"/>
          <w:bCs/>
          <w:color w:val="000000" w:themeColor="text1"/>
        </w:rPr>
        <w:t>plants.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Scale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bars: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100</w:t>
      </w:r>
      <w:r w:rsidR="00102DC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8362F">
        <w:rPr>
          <w:rFonts w:asciiTheme="minorHAnsi" w:hAnsiTheme="minorHAnsi" w:cstheme="minorHAnsi"/>
          <w:bCs/>
          <w:color w:val="000000" w:themeColor="text1"/>
        </w:rPr>
        <w:t>µm.</w:t>
      </w:r>
    </w:p>
    <w:p w14:paraId="576F2D8F" w14:textId="77777777" w:rsidR="001307D8" w:rsidRPr="001307D8" w:rsidRDefault="001307D8" w:rsidP="00E60610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143C7A3A" w14:textId="1F011133" w:rsidR="0074565D" w:rsidRDefault="006305D7" w:rsidP="00E60610">
      <w:pPr>
        <w:contextualSpacing/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  <w:r w:rsidR="00102DCB">
        <w:rPr>
          <w:rFonts w:asciiTheme="minorHAnsi" w:hAnsiTheme="minorHAnsi" w:cstheme="minorHAnsi"/>
          <w:b/>
          <w:bCs/>
        </w:rPr>
        <w:t xml:space="preserve"> </w:t>
      </w:r>
    </w:p>
    <w:p w14:paraId="2083F788" w14:textId="06FD896D" w:rsidR="002F358B" w:rsidRPr="00984EF4" w:rsidRDefault="0074565D" w:rsidP="00E60610">
      <w:pPr>
        <w:contextualSpacing/>
        <w:rPr>
          <w:color w:val="000000" w:themeColor="text1"/>
        </w:rPr>
      </w:pPr>
      <w:r w:rsidRPr="003D23A5">
        <w:rPr>
          <w:b/>
          <w:color w:val="000000" w:themeColor="text1"/>
        </w:rPr>
        <w:lastRenderedPageBreak/>
        <w:t>Verification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of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RPL18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localization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pattern</w:t>
      </w:r>
      <w:r w:rsidR="00102DCB">
        <w:rPr>
          <w:b/>
          <w:color w:val="000000" w:themeColor="text1"/>
        </w:rPr>
        <w:t xml:space="preserve"> </w:t>
      </w:r>
    </w:p>
    <w:p w14:paraId="6A496E73" w14:textId="77731894" w:rsidR="0074565D" w:rsidRDefault="0074565D" w:rsidP="00EC5DAC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Cruci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voi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misinterpret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at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perime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p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atter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agg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ibosom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ubunit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refore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corpor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F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pitop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a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PL18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legant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llows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verification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desir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atter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31005">
        <w:rPr>
          <w:color w:val="000000" w:themeColor="text1"/>
        </w:rPr>
        <w:t>consecutively</w:t>
      </w:r>
      <w:r w:rsidR="00695388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ulldow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olyso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ac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a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issue.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invasiv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pproaches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ssur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proper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promoter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patterns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followed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Jiao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Mayerowitz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2010,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requires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GUS-staining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ian</w:t>
      </w:r>
      <w:r w:rsidR="00102DCB">
        <w:rPr>
          <w:color w:val="000000" w:themeColor="text1"/>
        </w:rPr>
        <w:t xml:space="preserve"> </w:t>
      </w:r>
      <w:r w:rsidR="00194C1F" w:rsidRPr="00194C1F">
        <w:rPr>
          <w:color w:val="000000" w:themeColor="text1"/>
        </w:rPr>
        <w:t>et al.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2019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relies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immunostaining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nti-FLAG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ntibodies</w:t>
      </w:r>
      <w:sdt>
        <w:sdtPr>
          <w:rPr>
            <w:color w:val="000000" w:themeColor="text1"/>
          </w:rPr>
          <w:alias w:val="Don't edit this field"/>
          <w:tag w:val="CitaviPlaceholder#fc1fe697-a67b-425b-8d19-82bb5055f626"/>
          <w:id w:val="-761983929"/>
          <w:placeholder>
            <w:docPart w:val="DefaultPlaceholder_1081868574"/>
          </w:placeholder>
        </w:sdtPr>
        <w:sdtEndPr/>
        <w:sdtContent>
          <w:r w:rsidR="00767FD7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}</w:instrText>
          </w:r>
          <w:r w:rsidR="00767FD7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8,59</w:t>
          </w:r>
          <w:r w:rsidR="00767FD7">
            <w:rPr>
              <w:color w:val="000000" w:themeColor="text1"/>
            </w:rPr>
            <w:fldChar w:fldCharType="end"/>
          </w:r>
        </w:sdtContent>
      </w:sdt>
      <w:r w:rsidR="00767FD7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3FBD9731" w14:textId="77777777" w:rsidR="00B05136" w:rsidRPr="00984EF4" w:rsidRDefault="00B05136" w:rsidP="00E60610">
      <w:pPr>
        <w:contextualSpacing/>
        <w:rPr>
          <w:color w:val="000000" w:themeColor="text1"/>
        </w:rPr>
      </w:pPr>
    </w:p>
    <w:p w14:paraId="1E1F1B48" w14:textId="528A6D10" w:rsidR="0074565D" w:rsidRDefault="0074565D" w:rsidP="00EC5DAC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trong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dvi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heck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ocaliz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atter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ener</w:t>
      </w:r>
      <w:r w:rsidR="001028E7">
        <w:rPr>
          <w:color w:val="000000" w:themeColor="text1"/>
        </w:rPr>
        <w:t>ation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T-DNA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transgenic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lines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ilenc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u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ign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treng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teriora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por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xpress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eed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ecreases.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GFP-tag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incorporated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construct,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thes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frequent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controls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easily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performed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via</w:t>
      </w:r>
      <w:r w:rsidR="00102DCB">
        <w:rPr>
          <w:color w:val="000000" w:themeColor="text1"/>
        </w:rPr>
        <w:t xml:space="preserve"> </w:t>
      </w:r>
      <w:r w:rsidR="00767FD7">
        <w:rPr>
          <w:color w:val="000000" w:themeColor="text1"/>
        </w:rPr>
        <w:t>microscopy.</w:t>
      </w:r>
      <w:r w:rsidR="00102DCB">
        <w:rPr>
          <w:color w:val="000000" w:themeColor="text1"/>
        </w:rPr>
        <w:t xml:space="preserve"> </w:t>
      </w:r>
    </w:p>
    <w:p w14:paraId="2386E71D" w14:textId="77777777" w:rsidR="00B05136" w:rsidRPr="00984EF4" w:rsidRDefault="00B05136" w:rsidP="00E60610">
      <w:pPr>
        <w:contextualSpacing/>
        <w:rPr>
          <w:color w:val="000000" w:themeColor="text1"/>
        </w:rPr>
      </w:pPr>
    </w:p>
    <w:p w14:paraId="2A664E82" w14:textId="38435323" w:rsidR="0074565D" w:rsidRDefault="0074565D" w:rsidP="00E60610">
      <w:pPr>
        <w:contextualSpacing/>
        <w:rPr>
          <w:color w:val="000000" w:themeColor="text1"/>
        </w:rPr>
      </w:pPr>
      <w:r w:rsidRPr="00984EF4">
        <w:rPr>
          <w:color w:val="000000" w:themeColor="text1"/>
        </w:rPr>
        <w:t>However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v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oroug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foca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alys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om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stanc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ea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al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clusions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oul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k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ighligh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ail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temp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duc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tro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ar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la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cienc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mmunit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e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bl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reat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la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uniform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PL18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istribu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roughou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ayers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v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itial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mploy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35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mot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ttribut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„near</w:t>
      </w:r>
      <w:r w:rsidR="00102DCB">
        <w:rPr>
          <w:color w:val="000000" w:themeColor="text1"/>
        </w:rPr>
        <w:t xml:space="preserve"> </w:t>
      </w:r>
      <w:r w:rsidR="00984EF4" w:rsidRPr="00984EF4">
        <w:rPr>
          <w:color w:val="000000" w:themeColor="text1"/>
        </w:rPr>
        <w:t>constitutive”</w:t>
      </w:r>
      <w:r w:rsidR="00102DCB">
        <w:rPr>
          <w:color w:val="000000" w:themeColor="text1"/>
        </w:rPr>
        <w:t xml:space="preserve"> </w:t>
      </w:r>
      <w:r w:rsidR="00984EF4" w:rsidRPr="00984EF4">
        <w:rPr>
          <w:color w:val="000000" w:themeColor="text1"/>
        </w:rPr>
        <w:t>distribution</w:t>
      </w:r>
      <w:r w:rsidR="00102DCB">
        <w:rPr>
          <w:color w:val="000000" w:themeColor="text1"/>
        </w:rPr>
        <w:t xml:space="preserve"> </w:t>
      </w:r>
      <w:r w:rsidR="000B1E51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0B1E51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0B1E51">
        <w:rPr>
          <w:color w:val="000000" w:themeColor="text1"/>
        </w:rPr>
        <w:t>non-uniform</w:t>
      </w:r>
      <w:r w:rsidR="00102DCB">
        <w:rPr>
          <w:color w:val="000000" w:themeColor="text1"/>
        </w:rPr>
        <w:t xml:space="preserve"> </w:t>
      </w:r>
      <w:r w:rsidR="000B1E51">
        <w:rPr>
          <w:color w:val="000000" w:themeColor="text1"/>
        </w:rPr>
        <w:t>localization</w:t>
      </w:r>
      <w:r w:rsidR="00102DCB">
        <w:rPr>
          <w:color w:val="000000" w:themeColor="text1"/>
        </w:rPr>
        <w:t xml:space="preserve"> </w:t>
      </w:r>
      <w:r w:rsidR="000B1E51">
        <w:rPr>
          <w:color w:val="000000" w:themeColor="text1"/>
        </w:rPr>
        <w:t>pattern</w:t>
      </w:r>
      <w:sdt>
        <w:sdtPr>
          <w:rPr>
            <w:color w:val="000000" w:themeColor="text1"/>
          </w:rPr>
          <w:alias w:val="Don't edit this field"/>
          <w:tag w:val="CitaviPlaceholder#0c2c2ef5-c5bb-48ad-86e7-7250430a8f44"/>
          <w:id w:val="-1259673171"/>
          <w:placeholder>
            <w:docPart w:val="DefaultPlaceholder_-1854013440"/>
          </w:placeholder>
        </w:sdtPr>
        <w:sdtEndPr/>
        <w:sdtContent>
          <w:r w:rsidR="002D1A76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Mjg2YWU0ODEtNGJiYi00Yzc1LWJiMzktMzRkZjg3NjY3Njc0IiwiUmFuZ2VMZW5ndGgiOjIsIlJlZmVyZW5jZUlkIjoiNTYzYWMwMDAtNWRlNi00OWJhLWIyZDItZDc2OTU3MDRlN2IwIiwiUmVmZXJlbmNlIjp7IiRpZCI6IjMiLCJBYnN0cmFjdENvbXBsZXhpdHkiOjAsIkFic3RyYWN0U291cmNlVGV4dEZvcm1hdCI6MCwiQWNjZXNzRGF0ZSI6IjE3LjEyLjIwMTUiLCJBdXRob3JzIjpbeyIkaWQiOiI0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GlkIjoiNSJ9fSx7IiRpZCI6IjYiLCJGaXJzdE5hbWUiOiJQLiIsIkxhc3ROYW1lIjoiSnVudGF3b25nIiwiUHJvdGVjdGVkIjpmYWxzZSwiU2V4IjowLCJDcmVhdGVkQnkiOiJfTWFydGhhIiwiQ3JlYXRlZE9uIjoiMjAxOS0wOC0yMFQxMTozODowNyIsIk1vZGlmaWVkQnkiOiJfTWFydGhhIiwiSWQiOiIzNDYyZGFhNC00ZmQ1LTRhZjYtOGQyYS0wOTQ0NjVlMTZlZDkiLCJNb2RpZmllZE9uIjoiMjAxOS0wOC0yMFQxMTozODowOSIsIlByb2plY3QiOnsiJHJlZiI6IjUifX0seyIkaWQiOiI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}</w:instrText>
          </w:r>
          <w:r w:rsidR="002D1A76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10</w:t>
          </w:r>
          <w:r w:rsidR="002D1A76">
            <w:rPr>
              <w:color w:val="000000" w:themeColor="text1"/>
            </w:rPr>
            <w:fldChar w:fldCharType="end"/>
          </w:r>
        </w:sdtContent>
      </w:sdt>
      <w:r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pproach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u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promoter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1B47B9">
        <w:rPr>
          <w:i/>
          <w:color w:val="000000" w:themeColor="text1"/>
        </w:rPr>
        <w:t>UBIQUITIN10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Pr="001028E7">
        <w:rPr>
          <w:i/>
          <w:color w:val="000000" w:themeColor="text1"/>
        </w:rPr>
        <w:t>UBQ10</w:t>
      </w:r>
      <w:r w:rsidRPr="00984EF4">
        <w:rPr>
          <w:color w:val="000000" w:themeColor="text1"/>
        </w:rPr>
        <w:t>)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riv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8C1D4C">
        <w:rPr>
          <w:i/>
          <w:color w:val="000000" w:themeColor="text1"/>
        </w:rPr>
        <w:t>GFP-RPL18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nstruct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creen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1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ener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fer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mis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ocaliza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u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hos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ropagated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6A</w:t>
      </w:r>
      <w:r w:rsidRPr="00984EF4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However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dat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es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run</w:t>
      </w:r>
      <w:r w:rsidR="00102DCB">
        <w:rPr>
          <w:color w:val="000000" w:themeColor="text1"/>
        </w:rPr>
        <w:t xml:space="preserve"> </w:t>
      </w:r>
      <w:r w:rsidR="00A12D15" w:rsidRPr="00984EF4">
        <w:rPr>
          <w:color w:val="000000" w:themeColor="text1"/>
        </w:rPr>
        <w:t>did</w:t>
      </w:r>
      <w:r w:rsidR="00102DCB">
        <w:rPr>
          <w:color w:val="000000" w:themeColor="text1"/>
        </w:rPr>
        <w:t xml:space="preserve"> </w:t>
      </w:r>
      <w:r w:rsidR="00A12D15" w:rsidRPr="00984EF4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show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enrichment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om</w:t>
      </w:r>
      <w:r w:rsidR="001028E7">
        <w:rPr>
          <w:color w:val="000000" w:themeColor="text1"/>
        </w:rPr>
        <w:t>parisons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between</w:t>
      </w:r>
      <w:r w:rsidR="00102DCB">
        <w:rPr>
          <w:color w:val="000000" w:themeColor="text1"/>
        </w:rPr>
        <w:t xml:space="preserve"> </w:t>
      </w:r>
      <w:r w:rsidR="001028E7" w:rsidRPr="008C1D4C">
        <w:rPr>
          <w:i/>
          <w:color w:val="000000" w:themeColor="text1"/>
        </w:rPr>
        <w:t>ELTP</w:t>
      </w:r>
      <w:r w:rsidR="001028E7">
        <w:rPr>
          <w:color w:val="000000" w:themeColor="text1"/>
        </w:rPr>
        <w:t>-</w:t>
      </w:r>
      <w:r w:rsidR="00102DCB">
        <w:rPr>
          <w:color w:val="000000" w:themeColor="text1"/>
        </w:rPr>
        <w:t xml:space="preserve"> </w:t>
      </w:r>
      <w:r w:rsidR="001028E7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1028E7" w:rsidRPr="008C1D4C">
        <w:rPr>
          <w:i/>
          <w:color w:val="000000" w:themeColor="text1"/>
        </w:rPr>
        <w:t>UBQ10</w:t>
      </w:r>
      <w:r w:rsidR="001028E7">
        <w:rPr>
          <w:color w:val="000000" w:themeColor="text1"/>
        </w:rPr>
        <w:t>-</w:t>
      </w:r>
      <w:r w:rsidR="00695388">
        <w:rPr>
          <w:color w:val="000000" w:themeColor="text1"/>
        </w:rPr>
        <w:t>drive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lines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known</w:t>
      </w:r>
      <w:r w:rsidR="00102DCB">
        <w:rPr>
          <w:color w:val="000000" w:themeColor="text1"/>
        </w:rPr>
        <w:t xml:space="preserve"> </w:t>
      </w:r>
      <w:r w:rsidR="00703746" w:rsidRPr="00984EF4"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 w:rsidR="00703746" w:rsidRPr="00984EF4">
        <w:rPr>
          <w:color w:val="000000" w:themeColor="text1"/>
        </w:rPr>
        <w:t>specific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genes.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Up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closer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spect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those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plants,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indeed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found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decreas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signal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outer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tissu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layers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whereas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stel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tissu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showed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strong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Pr="00984EF4">
        <w:rPr>
          <w:color w:val="000000" w:themeColor="text1"/>
        </w:rPr>
        <w:t>(</w:t>
      </w:r>
      <w:r w:rsidR="00102DCB" w:rsidRPr="00E60610">
        <w:rPr>
          <w:b/>
          <w:bCs/>
          <w:color w:val="000000" w:themeColor="text1"/>
        </w:rPr>
        <w:t xml:space="preserve">Figure </w:t>
      </w:r>
      <w:r w:rsidRPr="00E60610">
        <w:rPr>
          <w:b/>
          <w:bCs/>
          <w:color w:val="000000" w:themeColor="text1"/>
        </w:rPr>
        <w:t>6B</w:t>
      </w:r>
      <w:r w:rsidRPr="00984EF4">
        <w:rPr>
          <w:color w:val="000000" w:themeColor="text1"/>
        </w:rPr>
        <w:t>).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Futur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studies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should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search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promoter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landscap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suitabl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candidates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complement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616576">
        <w:rPr>
          <w:color w:val="000000" w:themeColor="text1"/>
        </w:rPr>
        <w:t>method.</w:t>
      </w:r>
      <w:r w:rsidR="00102DCB">
        <w:rPr>
          <w:color w:val="000000" w:themeColor="text1"/>
        </w:rPr>
        <w:t xml:space="preserve"> </w:t>
      </w:r>
    </w:p>
    <w:p w14:paraId="4278A956" w14:textId="77777777" w:rsidR="0074565D" w:rsidRPr="00984EF4" w:rsidRDefault="0074565D" w:rsidP="00E60610">
      <w:pPr>
        <w:contextualSpacing/>
        <w:rPr>
          <w:color w:val="000000" w:themeColor="text1"/>
        </w:rPr>
      </w:pPr>
    </w:p>
    <w:p w14:paraId="75B19470" w14:textId="09D93631" w:rsidR="0074565D" w:rsidRPr="00984EF4" w:rsidRDefault="0074565D" w:rsidP="00E60610">
      <w:pPr>
        <w:contextualSpacing/>
        <w:rPr>
          <w:color w:val="000000" w:themeColor="text1"/>
        </w:rPr>
      </w:pPr>
      <w:r w:rsidRPr="003D23A5">
        <w:rPr>
          <w:b/>
          <w:color w:val="000000" w:themeColor="text1"/>
        </w:rPr>
        <w:t>Total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RNA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as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control</w:t>
      </w:r>
      <w:r w:rsidR="00102DCB">
        <w:rPr>
          <w:b/>
          <w:color w:val="000000" w:themeColor="text1"/>
        </w:rPr>
        <w:t xml:space="preserve"> </w:t>
      </w:r>
      <w:r w:rsidRPr="003D23A5">
        <w:rPr>
          <w:b/>
          <w:color w:val="000000" w:themeColor="text1"/>
        </w:rPr>
        <w:t>sample</w:t>
      </w:r>
    </w:p>
    <w:p w14:paraId="21A3152F" w14:textId="2AEA70E0" w:rsidR="0074565D" w:rsidRPr="00984EF4" w:rsidRDefault="001028E7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</w:t>
      </w:r>
      <w:r w:rsidR="00695388">
        <w:rPr>
          <w:color w:val="000000" w:themeColor="text1"/>
        </w:rPr>
        <w:t>stablishmen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better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ontro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lin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til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endin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highl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ticipat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ield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mind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o</w:t>
      </w:r>
      <w:r w:rsidR="00102DCB">
        <w:rPr>
          <w:color w:val="000000" w:themeColor="text1"/>
        </w:rPr>
        <w:t xml:space="preserve"> </w:t>
      </w:r>
      <w:proofErr w:type="gramStart"/>
      <w:r w:rsidR="0074565D" w:rsidRPr="00984EF4">
        <w:rPr>
          <w:color w:val="000000" w:themeColor="text1"/>
        </w:rPr>
        <w:t>far</w:t>
      </w:r>
      <w:proofErr w:type="gramEnd"/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a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btai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issue-wid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uniform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distributio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mRNA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ollec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t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NA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s</w:t>
      </w:r>
      <w:r w:rsidR="0028362F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ase</w:t>
      </w:r>
      <w:r w:rsidR="0028362F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ranscriptom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ampled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need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ccount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urther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ioinformatic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alysis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Notably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t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olysom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raction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now</w:t>
      </w:r>
      <w:r w:rsidR="00102DCB">
        <w:rPr>
          <w:color w:val="000000" w:themeColor="text1"/>
        </w:rPr>
        <w:t xml:space="preserve"> </w:t>
      </w:r>
      <w:r w:rsidR="00C75A83">
        <w:rPr>
          <w:color w:val="000000" w:themeColor="text1"/>
        </w:rPr>
        <w:t>correlat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riginat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am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issu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ample.</w:t>
      </w:r>
    </w:p>
    <w:p w14:paraId="5E350926" w14:textId="77777777" w:rsidR="00E30B9D" w:rsidRPr="00984EF4" w:rsidRDefault="00E30B9D" w:rsidP="00E60610">
      <w:pPr>
        <w:contextualSpacing/>
        <w:rPr>
          <w:color w:val="000000" w:themeColor="text1"/>
        </w:rPr>
      </w:pPr>
    </w:p>
    <w:p w14:paraId="75339DD7" w14:textId="6D00AC6C" w:rsidR="002F358B" w:rsidRPr="00984EF4" w:rsidRDefault="00E30B9D" w:rsidP="00E60610">
      <w:pPr>
        <w:contextualSpacing/>
        <w:rPr>
          <w:color w:val="000000" w:themeColor="text1"/>
        </w:rPr>
      </w:pPr>
      <w:r>
        <w:rPr>
          <w:b/>
          <w:color w:val="000000" w:themeColor="text1"/>
        </w:rPr>
        <w:t>In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search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for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a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TRAP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library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preparation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method</w:t>
      </w:r>
    </w:p>
    <w:p w14:paraId="36DDBBB3" w14:textId="5F7A2A80" w:rsidR="00E16F03" w:rsidRDefault="00E30B9D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ntion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eviously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jo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rawback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pproac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varying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ost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yield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chieved.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r</w:t>
      </w:r>
      <w:r>
        <w:rPr>
          <w:color w:val="000000" w:themeColor="text1"/>
        </w:rPr>
        <w:t>anging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ew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ometim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100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tandar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pproac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Illumina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ruSeq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ki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(100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requirement)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judge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oo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insensitive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construction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libraries</w:t>
      </w:r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proofErr w:type="gramStart"/>
      <w:r w:rsidR="00695388">
        <w:rPr>
          <w:color w:val="000000" w:themeColor="text1"/>
        </w:rPr>
        <w:t>sufficient</w:t>
      </w:r>
      <w:proofErr w:type="gramEnd"/>
      <w:r w:rsidR="00102DCB">
        <w:rPr>
          <w:color w:val="000000" w:themeColor="text1"/>
        </w:rPr>
        <w:t xml:space="preserve"> </w:t>
      </w:r>
      <w:r w:rsidR="00695388">
        <w:rPr>
          <w:color w:val="000000" w:themeColor="text1"/>
        </w:rPr>
        <w:t>quality</w:t>
      </w:r>
      <w:r w:rsidR="00964E10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marke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earc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reveale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everal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commercially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vailabl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kits,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pecifie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ork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5</w:t>
      </w:r>
      <w:r w:rsidR="00955245">
        <w:rPr>
          <w:color w:val="000000" w:themeColor="text1"/>
        </w:rPr>
        <w:noBreakHyphen/>
      </w:r>
      <w:r w:rsidR="00964E10">
        <w:rPr>
          <w:color w:val="000000" w:themeColor="text1"/>
        </w:rPr>
        <w:t>10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tarting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material.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did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not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test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protocol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used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Reynoso</w:t>
      </w:r>
      <w:r w:rsidR="00102DCB">
        <w:rPr>
          <w:color w:val="000000" w:themeColor="text1"/>
        </w:rPr>
        <w:t xml:space="preserve"> </w:t>
      </w:r>
      <w:r w:rsidR="00194C1F" w:rsidRPr="00194C1F">
        <w:rPr>
          <w:color w:val="000000" w:themeColor="text1"/>
        </w:rPr>
        <w:t>et al.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2019,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works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their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E16F03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E32AC9">
        <w:rPr>
          <w:color w:val="000000" w:themeColor="text1"/>
        </w:rPr>
        <w:t>tomato,</w:t>
      </w:r>
      <w:r w:rsidR="00102DCB">
        <w:rPr>
          <w:color w:val="000000" w:themeColor="text1"/>
        </w:rPr>
        <w:t xml:space="preserve"> </w:t>
      </w:r>
      <w:r w:rsidR="00E32AC9">
        <w:rPr>
          <w:color w:val="000000" w:themeColor="text1"/>
        </w:rPr>
        <w:t>rice</w:t>
      </w:r>
      <w:r w:rsidR="00102DCB">
        <w:rPr>
          <w:color w:val="000000" w:themeColor="text1"/>
        </w:rPr>
        <w:t xml:space="preserve"> </w:t>
      </w:r>
      <w:r w:rsidR="00E32AC9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E32AC9" w:rsidRPr="008C1D4C">
        <w:rPr>
          <w:i/>
          <w:color w:val="000000" w:themeColor="text1"/>
        </w:rPr>
        <w:t>Medicago</w:t>
      </w:r>
      <w:r w:rsidR="00102DCB">
        <w:rPr>
          <w:i/>
          <w:color w:val="000000" w:themeColor="text1"/>
        </w:rPr>
        <w:t xml:space="preserve"> </w:t>
      </w:r>
      <w:r w:rsidR="00D13BB5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D13BB5">
        <w:rPr>
          <w:color w:val="000000" w:themeColor="text1"/>
        </w:rPr>
        <w:t>uses</w:t>
      </w:r>
      <w:r w:rsidR="00102DCB">
        <w:rPr>
          <w:color w:val="000000" w:themeColor="text1"/>
        </w:rPr>
        <w:t xml:space="preserve"> </w:t>
      </w:r>
      <w:r w:rsidR="00D13BB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D13BB5">
        <w:rPr>
          <w:color w:val="000000" w:themeColor="text1"/>
        </w:rPr>
        <w:t>BrAD-seq</w:t>
      </w:r>
      <w:r w:rsidR="00102DCB">
        <w:rPr>
          <w:color w:val="000000" w:themeColor="text1"/>
        </w:rPr>
        <w:t xml:space="preserve"> </w:t>
      </w:r>
      <w:r w:rsidR="00D13BB5">
        <w:rPr>
          <w:color w:val="000000" w:themeColor="text1"/>
        </w:rPr>
        <w:t>approach</w:t>
      </w:r>
      <w:sdt>
        <w:sdtPr>
          <w:rPr>
            <w:color w:val="000000" w:themeColor="text1"/>
          </w:rPr>
          <w:alias w:val="Don't edit this field"/>
          <w:tag w:val="CitaviPlaceholder#2b67d369-4c26-4c13-bef6-950289654ba9"/>
          <w:id w:val="653420606"/>
          <w:placeholder>
            <w:docPart w:val="DefaultPlaceholder_1081868574"/>
          </w:placeholder>
        </w:sdtPr>
        <w:sdtEndPr/>
        <w:sdtContent>
          <w:r w:rsidR="00D13BB5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}</w:instrText>
          </w:r>
          <w:r w:rsidR="00D13BB5">
            <w:rPr>
              <w:color w:val="000000" w:themeColor="text1"/>
            </w:rPr>
            <w:fldChar w:fldCharType="separate"/>
          </w:r>
          <w:r w:rsidR="00D13BB5" w:rsidRPr="00D13BB5">
            <w:rPr>
              <w:color w:val="000000" w:themeColor="text1"/>
              <w:vertAlign w:val="superscript"/>
            </w:rPr>
            <w:t>60</w:t>
          </w:r>
          <w:r w:rsidR="00D13BB5">
            <w:rPr>
              <w:color w:val="000000" w:themeColor="text1"/>
            </w:rPr>
            <w:fldChar w:fldCharType="end"/>
          </w:r>
        </w:sdtContent>
      </w:sdt>
      <w:r w:rsidR="00E32AC9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46BD5A33" w14:textId="77777777" w:rsidR="00B05136" w:rsidRDefault="00B05136" w:rsidP="00E60610">
      <w:pPr>
        <w:contextualSpacing/>
        <w:rPr>
          <w:color w:val="000000" w:themeColor="text1"/>
        </w:rPr>
      </w:pPr>
    </w:p>
    <w:p w14:paraId="7C1B79EA" w14:textId="024CAC4E" w:rsidR="0074565D" w:rsidRDefault="00E16F03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A</w:t>
      </w:r>
      <w:r w:rsidR="00964E10">
        <w:rPr>
          <w:color w:val="000000" w:themeColor="text1"/>
        </w:rPr>
        <w:t>ll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rials</w:t>
      </w:r>
      <w:r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owever,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ubsequen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es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yielde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dissatisfactory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results.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Despit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us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polyA-enrichment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teps</w:t>
      </w:r>
      <w:r w:rsidR="001028E7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suffer</w:t>
      </w:r>
      <w:r w:rsidR="00624121">
        <w:rPr>
          <w:color w:val="000000" w:themeColor="text1"/>
        </w:rPr>
        <w:t>ed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t>ribosomal</w:t>
      </w:r>
      <w:r w:rsidR="00102DCB">
        <w:rPr>
          <w:color w:val="000000" w:themeColor="text1"/>
        </w:rPr>
        <w:t xml:space="preserve"> </w:t>
      </w:r>
      <w:r w:rsidR="00964E10">
        <w:rPr>
          <w:color w:val="000000" w:themeColor="text1"/>
        </w:rPr>
        <w:lastRenderedPageBreak/>
        <w:t>contamination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(up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30%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eads).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Furthermore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ucces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at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variabl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especiall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ample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riticall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oncentration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elativel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lower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IN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values.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Our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extensiv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esting</w:t>
      </w:r>
      <w:r w:rsidR="00102DCB">
        <w:rPr>
          <w:color w:val="000000" w:themeColor="text1"/>
        </w:rPr>
        <w:t xml:space="preserve"> </w:t>
      </w:r>
      <w:proofErr w:type="gramStart"/>
      <w:r w:rsidR="00624121">
        <w:rPr>
          <w:color w:val="000000" w:themeColor="text1"/>
        </w:rPr>
        <w:t>lead</w:t>
      </w:r>
      <w:proofErr w:type="gramEnd"/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u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onclusion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pecific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NA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omposition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ample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RNA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ontent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presumably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minut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mRNA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concentrations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equire</w:t>
      </w:r>
      <w:r w:rsidR="00AC77F0">
        <w:rPr>
          <w:color w:val="000000" w:themeColor="text1"/>
        </w:rPr>
        <w:t>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ensitiv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pproach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obtain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reliabl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libraries.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hus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urned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tate-of-the-art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olutions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31005">
        <w:rPr>
          <w:color w:val="000000" w:themeColor="text1"/>
        </w:rPr>
        <w:t>ultra-</w:t>
      </w:r>
      <w:r w:rsidR="00624121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input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amounts:</w:t>
      </w:r>
      <w:r w:rsidR="00102DCB">
        <w:rPr>
          <w:color w:val="000000" w:themeColor="text1"/>
        </w:rPr>
        <w:t xml:space="preserve"> </w:t>
      </w:r>
      <w:r w:rsidR="00624121" w:rsidRPr="00984EF4">
        <w:rPr>
          <w:color w:val="000000" w:themeColor="text1"/>
        </w:rPr>
        <w:t>SMARTer</w:t>
      </w:r>
      <w:r w:rsidR="00102DCB">
        <w:rPr>
          <w:color w:val="000000" w:themeColor="text1"/>
        </w:rPr>
        <w:t xml:space="preserve"> </w:t>
      </w:r>
      <w:r w:rsidR="00624121" w:rsidRPr="00984EF4">
        <w:rPr>
          <w:color w:val="000000" w:themeColor="text1"/>
        </w:rPr>
        <w:t>v4</w:t>
      </w:r>
      <w:r w:rsidR="00102DCB">
        <w:rPr>
          <w:color w:val="000000" w:themeColor="text1"/>
        </w:rPr>
        <w:t xml:space="preserve"> </w:t>
      </w:r>
      <w:r w:rsidR="00624121"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24121" w:rsidRPr="00984EF4">
        <w:rPr>
          <w:color w:val="000000" w:themeColor="text1"/>
        </w:rPr>
        <w:t>Nextera</w:t>
      </w:r>
      <w:r w:rsidR="00102DCB">
        <w:rPr>
          <w:color w:val="000000" w:themeColor="text1"/>
        </w:rPr>
        <w:t xml:space="preserve"> </w:t>
      </w:r>
      <w:r w:rsidR="00624121" w:rsidRPr="00984EF4">
        <w:rPr>
          <w:color w:val="000000" w:themeColor="text1"/>
        </w:rPr>
        <w:t>XT</w:t>
      </w:r>
      <w:r w:rsidR="00B05136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Reassuringly,</w:t>
      </w:r>
      <w:r w:rsidR="00102DCB">
        <w:rPr>
          <w:color w:val="000000" w:themeColor="text1"/>
        </w:rPr>
        <w:t xml:space="preserve"> </w:t>
      </w:r>
      <w:r w:rsidR="00624121">
        <w:rPr>
          <w:color w:val="000000" w:themeColor="text1"/>
        </w:rPr>
        <w:t>Song</w:t>
      </w:r>
      <w:r w:rsidR="00102DCB">
        <w:rPr>
          <w:color w:val="000000" w:themeColor="text1"/>
        </w:rPr>
        <w:t xml:space="preserve"> </w:t>
      </w:r>
      <w:r w:rsidR="00194C1F" w:rsidRPr="00194C1F">
        <w:rPr>
          <w:color w:val="000000" w:themeColor="text1"/>
        </w:rPr>
        <w:t>et al.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also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found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approach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outperform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their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competitor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</w:t>
      </w:r>
      <w:r w:rsidR="006311E3">
        <w:rPr>
          <w:color w:val="000000" w:themeColor="text1"/>
        </w:rPr>
        <w:t>h</w:t>
      </w:r>
      <w:r w:rsidR="0074565D" w:rsidRPr="00984EF4">
        <w:rPr>
          <w:color w:val="000000" w:themeColor="text1"/>
        </w:rPr>
        <w:t>e</w:t>
      </w:r>
      <w:r w:rsidR="006311E3">
        <w:rPr>
          <w:color w:val="000000" w:themeColor="text1"/>
        </w:rPr>
        <w:t>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6311E3">
        <w:rPr>
          <w:color w:val="000000" w:themeColor="text1"/>
        </w:rPr>
        <w:t>y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tested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several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methods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their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output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TRAPed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liver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tissue</w:t>
      </w:r>
      <w:sdt>
        <w:sdtPr>
          <w:rPr>
            <w:color w:val="000000" w:themeColor="text1"/>
          </w:rPr>
          <w:alias w:val="Don't edit this field"/>
          <w:tag w:val="CitaviPlaceholder#00a337c1-ec8d-43ad-9885-dd97f87ce713"/>
          <w:id w:val="1791860872"/>
          <w:placeholder>
            <w:docPart w:val="DefaultPlaceholder_-1854013440"/>
          </w:placeholder>
        </w:sdtPr>
        <w:sdtEndPr/>
        <w:sdtContent>
          <w:r w:rsidR="006311E3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}</w:instrText>
          </w:r>
          <w:r w:rsidR="006311E3">
            <w:rPr>
              <w:color w:val="000000" w:themeColor="text1"/>
            </w:rPr>
            <w:fldChar w:fldCharType="separate"/>
          </w:r>
          <w:r w:rsidR="00D13BB5">
            <w:rPr>
              <w:color w:val="000000" w:themeColor="text1"/>
              <w:vertAlign w:val="superscript"/>
            </w:rPr>
            <w:t>61</w:t>
          </w:r>
          <w:r w:rsidR="006311E3">
            <w:rPr>
              <w:color w:val="000000" w:themeColor="text1"/>
            </w:rPr>
            <w:fldChar w:fldCharType="end"/>
          </w:r>
        </w:sdtContent>
      </w:sdt>
      <w:r w:rsidR="006311E3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metrics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presented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102DCB" w:rsidRPr="00E60610">
        <w:rPr>
          <w:b/>
          <w:bCs/>
          <w:color w:val="000000" w:themeColor="text1"/>
        </w:rPr>
        <w:t xml:space="preserve">Figure </w:t>
      </w:r>
      <w:r w:rsidR="00850B57" w:rsidRPr="00E60610">
        <w:rPr>
          <w:b/>
          <w:bCs/>
          <w:color w:val="000000" w:themeColor="text1"/>
        </w:rPr>
        <w:t>4D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exhibit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reads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(Q&gt;30)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at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850B57">
        <w:rPr>
          <w:color w:val="000000" w:themeColor="text1"/>
        </w:rPr>
        <w:t>rRNA-mapping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rates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(&lt;3%)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concurrent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gene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mapping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rates.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Additionally,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consistently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Spearman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correlation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coefficients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show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replicates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indeed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very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similar</w:t>
      </w:r>
      <w:r w:rsidR="00102DCB">
        <w:rPr>
          <w:color w:val="000000" w:themeColor="text1"/>
        </w:rPr>
        <w:t xml:space="preserve"> </w:t>
      </w:r>
      <w:r w:rsidR="00566F1D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proofErr w:type="gramStart"/>
      <w:r w:rsidR="00566F1D">
        <w:rPr>
          <w:color w:val="000000" w:themeColor="text1"/>
        </w:rPr>
        <w:t>profiles.</w:t>
      </w:r>
      <w:r w:rsidR="0074565D" w:rsidRPr="00984EF4">
        <w:rPr>
          <w:color w:val="000000" w:themeColor="text1"/>
        </w:rPr>
        <w:t>The</w:t>
      </w:r>
      <w:proofErr w:type="gramEnd"/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usag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o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kit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traightforwar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modes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ycl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number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yield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obus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eliabl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esults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data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were</w:t>
      </w:r>
      <w:r w:rsidR="00102DCB">
        <w:rPr>
          <w:color w:val="000000" w:themeColor="text1"/>
        </w:rPr>
        <w:t xml:space="preserve"> </w:t>
      </w:r>
      <w:r w:rsidR="001B47B9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hig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qualit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1</w:t>
      </w:r>
      <w:r w:rsidR="006311E3">
        <w:rPr>
          <w:color w:val="000000" w:themeColor="text1"/>
        </w:rPr>
        <w:t>.</w:t>
      </w:r>
      <w:r w:rsidR="0074565D" w:rsidRPr="00984EF4">
        <w:rPr>
          <w:color w:val="000000" w:themeColor="text1"/>
        </w:rPr>
        <w:t>5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n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tartin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material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MARTer</w:t>
      </w:r>
      <w:r w:rsidR="00102DCB">
        <w:rPr>
          <w:color w:val="000000" w:themeColor="text1"/>
        </w:rPr>
        <w:t xml:space="preserve"> </w:t>
      </w:r>
      <w:r w:rsidR="006311E3">
        <w:rPr>
          <w:color w:val="000000" w:themeColor="text1"/>
        </w:rPr>
        <w:t>ki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leratin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</w:t>
      </w:r>
      <w:r w:rsidR="006311E3">
        <w:rPr>
          <w:color w:val="000000" w:themeColor="text1"/>
        </w:rPr>
        <w:t>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low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200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input,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moun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plant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starting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materia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optimized.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pplicabilit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rarer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ypes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ultimatel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determined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feasibility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74565D" w:rsidRPr="00984EF4">
        <w:rPr>
          <w:color w:val="000000" w:themeColor="text1"/>
        </w:rPr>
        <w:t>accrue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enough</w:t>
      </w:r>
      <w:r w:rsidR="00102DCB">
        <w:rPr>
          <w:color w:val="000000" w:themeColor="text1"/>
        </w:rPr>
        <w:t xml:space="preserve"> </w:t>
      </w:r>
      <w:r w:rsidR="009C2EB3" w:rsidRPr="00984EF4">
        <w:rPr>
          <w:color w:val="000000" w:themeColor="text1"/>
        </w:rPr>
        <w:t>RNA</w:t>
      </w:r>
      <w:r w:rsidR="0074565D" w:rsidRPr="00984EF4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08B919A3" w14:textId="77777777" w:rsidR="00616576" w:rsidRPr="00984EF4" w:rsidRDefault="00616576" w:rsidP="00E60610">
      <w:pPr>
        <w:contextualSpacing/>
        <w:rPr>
          <w:color w:val="000000" w:themeColor="text1"/>
        </w:rPr>
      </w:pPr>
    </w:p>
    <w:p w14:paraId="5A5FB069" w14:textId="527AEB5A" w:rsidR="00183E04" w:rsidRDefault="008C616A" w:rsidP="00E60610">
      <w:pPr>
        <w:contextualSpacing/>
        <w:rPr>
          <w:color w:val="000000" w:themeColor="text1"/>
        </w:rPr>
      </w:pPr>
      <w:r>
        <w:rPr>
          <w:b/>
          <w:color w:val="000000" w:themeColor="text1"/>
        </w:rPr>
        <w:t>TRAP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complements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the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plant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science</w:t>
      </w:r>
      <w:r w:rsidR="00102DCB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toolkit</w:t>
      </w:r>
    </w:p>
    <w:p w14:paraId="52C98DE5" w14:textId="0DE8E266" w:rsidR="00AC2488" w:rsidRDefault="008C616A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tho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com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creasing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pula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l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cientist</w:t>
      </w:r>
      <w:r w:rsidR="00183E04">
        <w:rPr>
          <w:color w:val="000000" w:themeColor="text1"/>
        </w:rPr>
        <w:t>s</w:t>
      </w:r>
      <w:sdt>
        <w:sdtPr>
          <w:rPr>
            <w:color w:val="000000" w:themeColor="text1"/>
          </w:rPr>
          <w:alias w:val="Don't edit this field"/>
          <w:tag w:val="CitaviPlaceholder#8025f3d5-1245-4b7b-a093-6672feda98da"/>
          <w:id w:val="1750160586"/>
          <w:placeholder>
            <w:docPart w:val="DefaultPlaceholder_-1854013440"/>
          </w:placeholder>
        </w:sdtPr>
        <w:sdtEndPr/>
        <w:sdtContent>
          <w:r w:rsidR="004B0605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}</w:instrText>
          </w:r>
          <w:r w:rsidR="004B0605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34</w:t>
          </w:r>
          <w:r w:rsidR="004B0605">
            <w:rPr>
              <w:color w:val="000000" w:themeColor="text1"/>
            </w:rPr>
            <w:fldChar w:fldCharType="end"/>
          </w:r>
        </w:sdtContent>
      </w:sdt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FF0E33">
        <w:rPr>
          <w:color w:val="000000" w:themeColor="text1"/>
        </w:rPr>
        <w:t>confident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it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acquire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status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standard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technique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due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several</w:t>
      </w:r>
      <w:r w:rsidR="00102DCB">
        <w:rPr>
          <w:color w:val="000000" w:themeColor="text1"/>
        </w:rPr>
        <w:t xml:space="preserve"> </w:t>
      </w:r>
      <w:r w:rsidR="00183E04">
        <w:rPr>
          <w:color w:val="000000" w:themeColor="text1"/>
        </w:rPr>
        <w:t>reasons.</w:t>
      </w:r>
      <w:r w:rsidR="00102DCB">
        <w:rPr>
          <w:color w:val="000000" w:themeColor="text1"/>
        </w:rPr>
        <w:t xml:space="preserve"> </w:t>
      </w:r>
    </w:p>
    <w:p w14:paraId="3A420BBE" w14:textId="77777777" w:rsidR="00B05136" w:rsidRDefault="00B05136" w:rsidP="00E60610">
      <w:pPr>
        <w:contextualSpacing/>
        <w:rPr>
          <w:color w:val="000000" w:themeColor="text1"/>
        </w:rPr>
      </w:pPr>
    </w:p>
    <w:p w14:paraId="1E5CDE5A" w14:textId="2582F37D" w:rsidR="0074565D" w:rsidRDefault="00183E04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Non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ep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tocol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need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pecialized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equipment,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lik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orting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machin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or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dedicated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laser-captur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microscope,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which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makes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it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possibl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many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labs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perform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experiments.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date,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proofErr w:type="gramStart"/>
      <w:r w:rsidR="00AC2488">
        <w:rPr>
          <w:color w:val="000000" w:themeColor="text1"/>
        </w:rPr>
        <w:t>most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costly</w:t>
      </w:r>
      <w:proofErr w:type="gramEnd"/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factors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library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preparation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FF0E33">
        <w:rPr>
          <w:color w:val="000000" w:themeColor="text1"/>
        </w:rPr>
        <w:t>downstream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equencing.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Nevertheless,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dynamic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dvancement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next-generation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equencing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echniques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increasing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demand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1F3E00">
        <w:rPr>
          <w:color w:val="000000" w:themeColor="text1"/>
        </w:rPr>
        <w:t>single-</w:t>
      </w:r>
      <w:r w:rsidR="00AC2488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equencing,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anticipat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costs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decrease</w:t>
      </w:r>
      <w:r w:rsidR="00102DCB">
        <w:rPr>
          <w:color w:val="000000" w:themeColor="text1"/>
        </w:rPr>
        <w:t xml:space="preserve"> </w:t>
      </w:r>
      <w:r w:rsidR="00AC2488">
        <w:rPr>
          <w:color w:val="000000" w:themeColor="text1"/>
        </w:rPr>
        <w:t>significantly.</w:t>
      </w:r>
      <w:r w:rsidR="00102DCB">
        <w:rPr>
          <w:color w:val="000000" w:themeColor="text1"/>
        </w:rPr>
        <w:t xml:space="preserve"> </w:t>
      </w:r>
    </w:p>
    <w:p w14:paraId="2BC3C792" w14:textId="77777777" w:rsidR="00B05136" w:rsidRPr="00984EF4" w:rsidRDefault="00B05136" w:rsidP="00E60610">
      <w:pPr>
        <w:contextualSpacing/>
        <w:rPr>
          <w:color w:val="000000" w:themeColor="text1"/>
        </w:rPr>
      </w:pPr>
    </w:p>
    <w:p w14:paraId="0D0E6429" w14:textId="37C2420B" w:rsidR="008C616A" w:rsidRDefault="00AC2488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Furthermore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ol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lysome-associat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NA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mean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information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gathered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activ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ranslation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statu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os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RNA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(translatome).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erefore,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capture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utput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all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regulatory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step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upstream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translation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represents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direct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proxy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cellular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protein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composition.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course,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stalled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ribosomes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post</w:t>
      </w:r>
      <w:r w:rsidR="003B2C79">
        <w:rPr>
          <w:color w:val="000000" w:themeColor="text1"/>
        </w:rPr>
        <w:t>-</w:t>
      </w:r>
      <w:r w:rsidR="005B4069">
        <w:rPr>
          <w:color w:val="000000" w:themeColor="text1"/>
        </w:rPr>
        <w:t>translational</w:t>
      </w:r>
      <w:r w:rsidR="00102DCB">
        <w:rPr>
          <w:color w:val="000000" w:themeColor="text1"/>
        </w:rPr>
        <w:t xml:space="preserve"> </w:t>
      </w:r>
      <w:r w:rsidR="005B4069">
        <w:rPr>
          <w:color w:val="000000" w:themeColor="text1"/>
        </w:rPr>
        <w:t>modifications</w:t>
      </w:r>
      <w:r w:rsidR="00102DCB">
        <w:rPr>
          <w:color w:val="000000" w:themeColor="text1"/>
        </w:rPr>
        <w:t xml:space="preserve"> </w:t>
      </w:r>
      <w:proofErr w:type="gramStart"/>
      <w:r w:rsidR="00C57BFF">
        <w:rPr>
          <w:color w:val="000000" w:themeColor="text1"/>
        </w:rPr>
        <w:t>still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remain</w:t>
      </w:r>
      <w:proofErr w:type="gramEnd"/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elusive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need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addressed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other</w:t>
      </w:r>
      <w:r w:rsidR="00102DCB">
        <w:rPr>
          <w:color w:val="000000" w:themeColor="text1"/>
        </w:rPr>
        <w:t xml:space="preserve"> </w:t>
      </w:r>
      <w:r w:rsidR="003B2C79">
        <w:rPr>
          <w:color w:val="000000" w:themeColor="text1"/>
        </w:rPr>
        <w:t>approaches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(e.g.</w:t>
      </w:r>
      <w:r w:rsidR="00102DCB">
        <w:rPr>
          <w:color w:val="000000" w:themeColor="text1"/>
        </w:rPr>
        <w:t xml:space="preserve"> </w:t>
      </w:r>
      <w:r w:rsidR="00C57BFF">
        <w:rPr>
          <w:color w:val="000000" w:themeColor="text1"/>
        </w:rPr>
        <w:t>proteomics)</w:t>
      </w:r>
      <w:r w:rsidR="003B2C79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326C6CE0" w14:textId="77777777" w:rsidR="00B05136" w:rsidRDefault="00B05136" w:rsidP="00E60610">
      <w:pPr>
        <w:contextualSpacing/>
        <w:rPr>
          <w:color w:val="000000" w:themeColor="text1"/>
        </w:rPr>
      </w:pPr>
    </w:p>
    <w:p w14:paraId="2A50E1C2" w14:textId="2332E5E9" w:rsidR="003B2C79" w:rsidRDefault="003B2C79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at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eviously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lea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dvantag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l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ontex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eserv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W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ructur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chanic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perti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ells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n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g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nderst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tricat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onnection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egulator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unction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ris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roug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W-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chanic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ignaling</w:t>
      </w:r>
      <w:sdt>
        <w:sdtPr>
          <w:rPr>
            <w:color w:val="000000" w:themeColor="text1"/>
          </w:rPr>
          <w:alias w:val="Don't edit this field"/>
          <w:tag w:val="CitaviPlaceholder#f4b4bf35-79bc-4f9e-a7fb-3b54691a1b76"/>
          <w:id w:val="-309479413"/>
          <w:placeholder>
            <w:docPart w:val="DefaultPlaceholder_1081868574"/>
          </w:placeholder>
        </w:sdtPr>
        <w:sdtEndPr/>
        <w:sdtContent>
          <w:r w:rsidR="00107EDD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}</w:instrText>
          </w:r>
          <w:r w:rsidR="00107EDD">
            <w:rPr>
              <w:color w:val="000000" w:themeColor="text1"/>
            </w:rPr>
            <w:fldChar w:fldCharType="separate"/>
          </w:r>
          <w:r w:rsidR="00D13BB5">
            <w:rPr>
              <w:color w:val="000000" w:themeColor="text1"/>
              <w:vertAlign w:val="superscript"/>
            </w:rPr>
            <w:t>31,62</w:t>
          </w:r>
          <w:r w:rsidR="00107EDD">
            <w:rPr>
              <w:color w:val="000000" w:themeColor="text1"/>
            </w:rPr>
            <w:fldChar w:fldCharType="end"/>
          </w:r>
        </w:sdtContent>
      </w:sdt>
      <w:r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pproach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eserv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s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ructur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com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mport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n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iffer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evelopment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ontexts.</w:t>
      </w:r>
      <w:r w:rsidR="00102DCB">
        <w:rPr>
          <w:color w:val="000000" w:themeColor="text1"/>
        </w:rPr>
        <w:t xml:space="preserve"> </w:t>
      </w:r>
    </w:p>
    <w:p w14:paraId="72AAE48C" w14:textId="77777777" w:rsidR="00B05136" w:rsidRDefault="00B05136" w:rsidP="00E60610">
      <w:pPr>
        <w:contextualSpacing/>
        <w:rPr>
          <w:color w:val="000000" w:themeColor="text1"/>
        </w:rPr>
      </w:pPr>
    </w:p>
    <w:p w14:paraId="6CF935C0" w14:textId="5767C08B" w:rsidR="00C9148D" w:rsidRDefault="004D321B" w:rsidP="00EC5DAC">
      <w:pPr>
        <w:contextualSpacing/>
        <w:rPr>
          <w:color w:val="000000" w:themeColor="text1"/>
        </w:rPr>
      </w:pPr>
      <w:r>
        <w:rPr>
          <w:color w:val="000000" w:themeColor="text1"/>
        </w:rPr>
        <w:t>Especial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631005">
        <w:rPr>
          <w:color w:val="000000" w:themeColor="text1"/>
        </w:rPr>
        <w:t>well-</w:t>
      </w:r>
      <w:r>
        <w:rPr>
          <w:color w:val="000000" w:themeColor="text1"/>
        </w:rPr>
        <w:t>establish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ode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pecies</w:t>
      </w:r>
      <w:r w:rsidR="00631005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fi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from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ealt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iffer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moters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e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haracterized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Pr="004D321B">
        <w:rPr>
          <w:i/>
          <w:iCs/>
          <w:color w:val="000000" w:themeColor="text1"/>
        </w:rPr>
        <w:t>Arabidopsis</w:t>
      </w:r>
      <w:r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a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u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ssibl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nti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oo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ype-specific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nn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using</w:t>
      </w:r>
      <w:r w:rsidR="00102DCB">
        <w:rPr>
          <w:color w:val="000000" w:themeColor="text1"/>
        </w:rPr>
        <w:t xml:space="preserve"> </w:t>
      </w:r>
      <w:r w:rsidR="004B0605">
        <w:rPr>
          <w:color w:val="000000" w:themeColor="text1"/>
        </w:rPr>
        <w:t>19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iffere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rk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gen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moter</w:t>
      </w:r>
      <w:r w:rsidR="004B0605">
        <w:rPr>
          <w:color w:val="000000" w:themeColor="text1"/>
        </w:rPr>
        <w:t>s</w:t>
      </w:r>
      <w:sdt>
        <w:sdtPr>
          <w:rPr>
            <w:color w:val="000000" w:themeColor="text1"/>
          </w:rPr>
          <w:alias w:val="Don't edit this field"/>
          <w:tag w:val="CitaviPlaceholder#137de206-2129-4d66-bca3-0247bef2c552"/>
          <w:id w:val="930168498"/>
          <w:placeholder>
            <w:docPart w:val="DefaultPlaceholder_-1854013440"/>
          </w:placeholder>
        </w:sdtPr>
        <w:sdtEndPr/>
        <w:sdtContent>
          <w:r w:rsidR="004B0605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}</w:instrText>
          </w:r>
          <w:r w:rsidR="004B0605">
            <w:rPr>
              <w:color w:val="000000" w:themeColor="text1"/>
            </w:rPr>
            <w:fldChar w:fldCharType="separate"/>
          </w:r>
          <w:r w:rsidR="00D13BB5">
            <w:rPr>
              <w:color w:val="000000" w:themeColor="text1"/>
              <w:vertAlign w:val="superscript"/>
            </w:rPr>
            <w:t>30,63</w:t>
          </w:r>
          <w:r w:rsidR="004B0605">
            <w:rPr>
              <w:color w:val="000000" w:themeColor="text1"/>
            </w:rPr>
            <w:fldChar w:fldCharType="end"/>
          </w:r>
        </w:sdtContent>
      </w:sdt>
      <w:r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ach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lastRenderedPageBreak/>
        <w:t>RNA</w:t>
      </w:r>
      <w:r w:rsidR="0088648B">
        <w:rPr>
          <w:color w:val="000000" w:themeColor="text1"/>
        </w:rPr>
        <w:t>-</w:t>
      </w:r>
      <w:r>
        <w:rPr>
          <w:color w:val="000000" w:themeColor="text1"/>
        </w:rPr>
        <w:t>seq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experiment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s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election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proofErr w:type="gramStart"/>
      <w:r>
        <w:rPr>
          <w:color w:val="000000" w:themeColor="text1"/>
        </w:rPr>
        <w:t>improved</w:t>
      </w:r>
      <w:proofErr w:type="gramEnd"/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ew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or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pecific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moter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ris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efin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cellula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resolution</w:t>
      </w:r>
      <w:r w:rsidR="00C9148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</w:p>
    <w:p w14:paraId="425267AB" w14:textId="77777777" w:rsidR="00B05136" w:rsidRDefault="00B05136" w:rsidP="00E60610">
      <w:pPr>
        <w:contextualSpacing/>
        <w:rPr>
          <w:color w:val="000000" w:themeColor="text1"/>
        </w:rPr>
      </w:pPr>
    </w:p>
    <w:p w14:paraId="0411034F" w14:textId="7617A7A4" w:rsidR="004631C4" w:rsidRDefault="00FF0E33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TRA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dditionall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pplicable</w:t>
      </w:r>
      <w:r w:rsidR="00102DCB">
        <w:rPr>
          <w:color w:val="000000" w:themeColor="text1"/>
        </w:rPr>
        <w:t xml:space="preserve"> </w:t>
      </w:r>
      <w:r w:rsidR="00003752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ombinatorial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use</w:t>
      </w:r>
      <w:r w:rsidR="00102DCB">
        <w:rPr>
          <w:color w:val="000000" w:themeColor="text1"/>
        </w:rPr>
        <w:t xml:space="preserve"> </w:t>
      </w:r>
      <w:r w:rsidR="00003752">
        <w:rPr>
          <w:color w:val="000000" w:themeColor="text1"/>
        </w:rPr>
        <w:t>with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many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romoter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opulation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wher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no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marker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yet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known.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i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as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pecialized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ell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root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endodermis.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o-called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assag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ell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ar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haracterized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by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absens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uberin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layer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oat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matur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endodermi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ells</w:t>
      </w:r>
      <w:sdt>
        <w:sdtPr>
          <w:rPr>
            <w:color w:val="000000" w:themeColor="text1"/>
          </w:rPr>
          <w:alias w:val="Don't edit this field"/>
          <w:tag w:val="CitaviPlaceholder#1a7a5b29-b95d-4517-ad3c-344955848e00"/>
          <w:id w:val="1272980779"/>
          <w:placeholder>
            <w:docPart w:val="DefaultPlaceholder_-1854013440"/>
          </w:placeholder>
        </w:sdtPr>
        <w:sdtEndPr/>
        <w:sdtContent>
          <w:r w:rsidR="004B0605">
            <w:rPr>
              <w:color w:val="000000" w:themeColor="text1"/>
            </w:rPr>
            <w:fldChar w:fldCharType="begin"/>
          </w:r>
          <w:r w:rsidR="00D10E87">
            <w:rPr>
              <w:color w:val="000000" w:themeColor="text1"/>
            </w:rPr>
            <w:instrText>ADDIN CitaviPlaceholder{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yZWYiOiI1In19LHsiJGlkIjoiMTI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wMzgvbmF0dXJlMjU5Nz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}</w:instrText>
          </w:r>
          <w:r w:rsidR="004B0605">
            <w:rPr>
              <w:color w:val="000000" w:themeColor="text1"/>
            </w:rPr>
            <w:fldChar w:fldCharType="separate"/>
          </w:r>
          <w:r w:rsidR="007341E5">
            <w:rPr>
              <w:color w:val="000000" w:themeColor="text1"/>
              <w:vertAlign w:val="superscript"/>
            </w:rPr>
            <w:t>53</w:t>
          </w:r>
          <w:r w:rsidR="004B0605">
            <w:rPr>
              <w:color w:val="000000" w:themeColor="text1"/>
            </w:rPr>
            <w:fldChar w:fldCharType="end"/>
          </w:r>
        </w:sdtContent>
      </w:sdt>
      <w:r w:rsidR="00C9148D">
        <w:rPr>
          <w:color w:val="000000" w:themeColor="text1"/>
        </w:rPr>
        <w:t>.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ombining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uitabl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romoter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ubsequent</w:t>
      </w:r>
      <w:r w:rsidR="00102DCB">
        <w:rPr>
          <w:color w:val="000000" w:themeColor="text1"/>
        </w:rPr>
        <w:t xml:space="preserve"> </w:t>
      </w:r>
      <w:r w:rsidR="00C9148D" w:rsidRPr="00C9148D">
        <w:rPr>
          <w:i/>
          <w:iCs/>
          <w:color w:val="000000" w:themeColor="text1"/>
        </w:rPr>
        <w:t>in</w:t>
      </w:r>
      <w:r w:rsidR="00102DCB">
        <w:rPr>
          <w:i/>
          <w:iCs/>
          <w:color w:val="000000" w:themeColor="text1"/>
        </w:rPr>
        <w:t xml:space="preserve"> </w:t>
      </w:r>
      <w:r w:rsidR="00C9148D" w:rsidRPr="00C9148D">
        <w:rPr>
          <w:i/>
          <w:iCs/>
          <w:color w:val="000000" w:themeColor="text1"/>
        </w:rPr>
        <w:t>silico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subtraction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distinct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expression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rofile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enrich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for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regions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that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harbor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passage</w:t>
      </w:r>
      <w:r w:rsidR="00102DCB">
        <w:rPr>
          <w:color w:val="000000" w:themeColor="text1"/>
        </w:rPr>
        <w:t xml:space="preserve"> </w:t>
      </w:r>
      <w:r w:rsidR="00C9148D">
        <w:rPr>
          <w:color w:val="000000" w:themeColor="text1"/>
        </w:rPr>
        <w:t>cells.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Transcriptional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reporter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analysis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then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help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identify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passage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marker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genes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owever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</w:t>
      </w:r>
      <w:r w:rsidR="004631C4">
        <w:rPr>
          <w:color w:val="000000" w:themeColor="text1"/>
        </w:rPr>
        <w:t>hether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TR</w:t>
      </w:r>
      <w:r w:rsidR="000B25BF">
        <w:rPr>
          <w:color w:val="000000" w:themeColor="text1"/>
        </w:rPr>
        <w:t>AP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can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used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then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analyze</w:t>
      </w:r>
      <w:r w:rsidR="00102DCB">
        <w:rPr>
          <w:color w:val="000000" w:themeColor="text1"/>
        </w:rPr>
        <w:t xml:space="preserve"> </w:t>
      </w:r>
      <w:r w:rsidR="000B25BF"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rare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cell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popul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asis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remains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be</w:t>
      </w:r>
      <w:r w:rsidR="00102DCB">
        <w:rPr>
          <w:color w:val="000000" w:themeColor="text1"/>
        </w:rPr>
        <w:t xml:space="preserve"> </w:t>
      </w:r>
      <w:r w:rsidR="004631C4">
        <w:rPr>
          <w:color w:val="000000" w:themeColor="text1"/>
        </w:rPr>
        <w:t>determined.</w:t>
      </w:r>
      <w:r w:rsidR="00102DCB">
        <w:rPr>
          <w:color w:val="000000" w:themeColor="text1"/>
        </w:rPr>
        <w:t xml:space="preserve"> </w:t>
      </w:r>
    </w:p>
    <w:p w14:paraId="2041225B" w14:textId="77777777" w:rsidR="004631C4" w:rsidRDefault="004631C4" w:rsidP="00E60610">
      <w:pPr>
        <w:contextualSpacing/>
        <w:rPr>
          <w:color w:val="000000" w:themeColor="text1"/>
        </w:rPr>
      </w:pPr>
    </w:p>
    <w:p w14:paraId="65D939B9" w14:textId="3E1C3591" w:rsidR="004631C4" w:rsidRDefault="00B65761" w:rsidP="00E60610">
      <w:pPr>
        <w:contextualSpacing/>
        <w:rPr>
          <w:color w:val="000000" w:themeColor="text1"/>
        </w:rPr>
      </w:pP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rticle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av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rovid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etail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descrip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ranslating-ribosom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ffinit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urificatio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ethod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t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dvantag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limitations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ighlighte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tenti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pplication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reof.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portfoli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f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“omics”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studies</w:t>
      </w:r>
      <w:r w:rsidR="00631005">
        <w:rPr>
          <w:color w:val="000000" w:themeColor="text1"/>
        </w:rPr>
        <w:t>,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occupies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important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niche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d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wil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help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to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answer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many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biological</w:t>
      </w:r>
      <w:r w:rsidR="00102DCB">
        <w:rPr>
          <w:color w:val="000000" w:themeColor="text1"/>
        </w:rPr>
        <w:t xml:space="preserve"> </w:t>
      </w:r>
      <w:r>
        <w:rPr>
          <w:color w:val="000000" w:themeColor="text1"/>
        </w:rPr>
        <w:t>questions.</w:t>
      </w:r>
      <w:r w:rsidR="00102DCB">
        <w:rPr>
          <w:color w:val="000000" w:themeColor="text1"/>
        </w:rPr>
        <w:t xml:space="preserve"> </w:t>
      </w:r>
    </w:p>
    <w:p w14:paraId="00221169" w14:textId="77777777" w:rsidR="00B65761" w:rsidRPr="001B1519" w:rsidRDefault="00B65761" w:rsidP="00E60610">
      <w:pPr>
        <w:contextualSpacing/>
        <w:rPr>
          <w:rFonts w:asciiTheme="minorHAnsi" w:hAnsiTheme="minorHAnsi" w:cstheme="minorHAnsi"/>
          <w:color w:val="auto"/>
        </w:rPr>
      </w:pPr>
    </w:p>
    <w:p w14:paraId="1734505F" w14:textId="5B3FD537" w:rsidR="00AA03DF" w:rsidRPr="001B1519" w:rsidRDefault="00AA03DF" w:rsidP="00E60610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  <w:r w:rsidR="00102DCB">
        <w:rPr>
          <w:rFonts w:asciiTheme="minorHAnsi" w:hAnsiTheme="minorHAnsi" w:cstheme="minorHAnsi"/>
          <w:b/>
          <w:bCs/>
        </w:rPr>
        <w:t xml:space="preserve"> </w:t>
      </w:r>
    </w:p>
    <w:p w14:paraId="246DCD94" w14:textId="749614DC" w:rsidR="007A4DD6" w:rsidRPr="00945296" w:rsidRDefault="0089443C" w:rsidP="00E60610">
      <w:pPr>
        <w:contextualSpacing/>
        <w:rPr>
          <w:rFonts w:asciiTheme="minorHAnsi" w:hAnsiTheme="minorHAnsi" w:cstheme="minorHAnsi"/>
          <w:color w:val="auto"/>
        </w:rPr>
      </w:pPr>
      <w:r w:rsidRPr="00945296">
        <w:rPr>
          <w:rFonts w:asciiTheme="minorHAnsi" w:hAnsiTheme="minorHAnsi" w:cstheme="minorHAnsi"/>
          <w:color w:val="auto"/>
        </w:rPr>
        <w:t>W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woul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lik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ank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Jean-Claud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Walse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Gen</w:t>
      </w:r>
      <w:r w:rsidR="00D36B50" w:rsidRPr="00945296">
        <w:rPr>
          <w:rFonts w:asciiTheme="minorHAnsi" w:hAnsiTheme="minorHAnsi" w:cstheme="minorHAnsi"/>
          <w:color w:val="auto"/>
        </w:rPr>
        <w:t>etic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Diversit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Cente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Zurich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fo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cruci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exper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631005" w:rsidRPr="00945296">
        <w:rPr>
          <w:rFonts w:asciiTheme="minorHAnsi" w:hAnsiTheme="minorHAnsi" w:cstheme="minorHAnsi"/>
          <w:color w:val="auto"/>
        </w:rPr>
        <w:t>advi</w:t>
      </w:r>
      <w:r w:rsidR="00631005">
        <w:rPr>
          <w:rFonts w:asciiTheme="minorHAnsi" w:hAnsiTheme="minorHAnsi" w:cstheme="minorHAnsi"/>
          <w:color w:val="auto"/>
        </w:rPr>
        <w:t>c</w:t>
      </w:r>
      <w:r w:rsidR="00631005" w:rsidRPr="00945296">
        <w:rPr>
          <w:rFonts w:asciiTheme="minorHAnsi" w:hAnsiTheme="minorHAnsi" w:cstheme="minorHAnsi"/>
          <w:color w:val="auto"/>
        </w:rPr>
        <w:t>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earl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phas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o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</w:t>
      </w:r>
      <w:r w:rsidR="00D36B50" w:rsidRPr="00945296">
        <w:rPr>
          <w:rFonts w:asciiTheme="minorHAnsi" w:hAnsiTheme="minorHAnsi" w:cstheme="minorHAnsi"/>
          <w:color w:val="auto"/>
        </w:rPr>
        <w:t>i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project.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Work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i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Vermeer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lab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wa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support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by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a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SNF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Professorshi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gra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(</w:t>
      </w:r>
      <w:r w:rsidR="00C90690" w:rsidRPr="008C1D4C">
        <w:t>PP00P3_157524</w:t>
      </w:r>
      <w:r w:rsidR="00D36B50" w:rsidRPr="00945296">
        <w:rPr>
          <w:rFonts w:asciiTheme="minorHAnsi" w:hAnsiTheme="minorHAnsi" w:cstheme="minorHAnsi"/>
          <w:color w:val="auto"/>
        </w:rPr>
        <w:t>)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an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a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R’E</w:t>
      </w:r>
      <w:r w:rsidR="00D36B50" w:rsidRPr="00945296">
        <w:rPr>
          <w:rFonts w:asciiTheme="minorHAnsi" w:hAnsiTheme="minorHAnsi" w:cstheme="minorHAnsi"/>
          <w:color w:val="auto"/>
        </w:rPr>
        <w:t>QUIP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equipme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grant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(</w:t>
      </w:r>
      <w:r w:rsidR="00C90690" w:rsidRPr="008C1D4C">
        <w:t>316030_164086</w:t>
      </w:r>
      <w:r w:rsidR="00D36B50" w:rsidRPr="00945296">
        <w:rPr>
          <w:rFonts w:asciiTheme="minorHAnsi" w:hAnsiTheme="minorHAnsi" w:cstheme="minorHAnsi"/>
          <w:color w:val="auto"/>
        </w:rPr>
        <w:t>)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from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Swis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National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Scienc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Foundation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945296">
        <w:rPr>
          <w:rFonts w:asciiTheme="minorHAnsi" w:hAnsiTheme="minorHAnsi" w:cstheme="minorHAnsi"/>
          <w:color w:val="auto"/>
        </w:rPr>
        <w:t>(SNSF)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awarded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="00D36B50" w:rsidRPr="00945296">
        <w:rPr>
          <w:rFonts w:asciiTheme="minorHAnsi" w:hAnsiTheme="minorHAnsi" w:cstheme="minorHAnsi"/>
          <w:color w:val="auto"/>
        </w:rPr>
        <w:t>JEMV</w:t>
      </w:r>
      <w:r w:rsidRPr="00945296">
        <w:rPr>
          <w:rFonts w:asciiTheme="minorHAnsi" w:hAnsiTheme="minorHAnsi" w:cstheme="minorHAnsi"/>
          <w:color w:val="auto"/>
        </w:rPr>
        <w:t>.</w:t>
      </w:r>
    </w:p>
    <w:p w14:paraId="0BB2D57D" w14:textId="77777777" w:rsidR="00E87EC3" w:rsidRPr="001B1519" w:rsidRDefault="00E87EC3" w:rsidP="00E60610">
      <w:pPr>
        <w:contextualSpacing/>
        <w:rPr>
          <w:rFonts w:asciiTheme="minorHAnsi" w:hAnsiTheme="minorHAnsi" w:cstheme="minorHAnsi"/>
          <w:b/>
          <w:bCs/>
        </w:rPr>
      </w:pPr>
    </w:p>
    <w:p w14:paraId="5D52ED8B" w14:textId="37BAFB9E" w:rsidR="00AA03DF" w:rsidRPr="00E87EC3" w:rsidRDefault="00AA03DF" w:rsidP="00E60610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E87EC3">
        <w:rPr>
          <w:rFonts w:asciiTheme="minorHAnsi" w:hAnsiTheme="minorHAnsi" w:cstheme="minorHAnsi"/>
          <w:b/>
          <w:color w:val="auto"/>
        </w:rPr>
        <w:t>DISCLOSURES</w:t>
      </w:r>
      <w:r w:rsidRPr="00E87EC3">
        <w:rPr>
          <w:rFonts w:asciiTheme="minorHAnsi" w:hAnsiTheme="minorHAnsi" w:cstheme="minorHAnsi"/>
          <w:b/>
          <w:bCs/>
          <w:color w:val="auto"/>
        </w:rPr>
        <w:t>:</w:t>
      </w:r>
    </w:p>
    <w:p w14:paraId="6F7DFECA" w14:textId="1107E561" w:rsidR="00B32616" w:rsidRPr="00E87EC3" w:rsidRDefault="00695660" w:rsidP="00E60610">
      <w:pPr>
        <w:contextualSpacing/>
        <w:rPr>
          <w:rFonts w:asciiTheme="minorHAnsi" w:hAnsiTheme="minorHAnsi" w:cstheme="minorHAnsi"/>
          <w:b/>
          <w:color w:val="auto"/>
        </w:rPr>
      </w:pPr>
      <w:r w:rsidRPr="00E87EC3">
        <w:rPr>
          <w:rFonts w:asciiTheme="minorHAnsi" w:hAnsiTheme="minorHAnsi" w:cstheme="minorHAnsi"/>
          <w:color w:val="auto"/>
        </w:rPr>
        <w:t>Th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E87EC3">
        <w:rPr>
          <w:rFonts w:asciiTheme="minorHAnsi" w:hAnsiTheme="minorHAnsi" w:cstheme="minorHAnsi"/>
          <w:color w:val="auto"/>
        </w:rPr>
        <w:t>authors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E87EC3">
        <w:rPr>
          <w:rFonts w:asciiTheme="minorHAnsi" w:hAnsiTheme="minorHAnsi" w:cstheme="minorHAnsi"/>
          <w:color w:val="auto"/>
        </w:rPr>
        <w:t>have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E87EC3">
        <w:rPr>
          <w:rFonts w:asciiTheme="minorHAnsi" w:hAnsiTheme="minorHAnsi" w:cstheme="minorHAnsi"/>
          <w:color w:val="auto"/>
        </w:rPr>
        <w:t>nothing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E87EC3">
        <w:rPr>
          <w:rFonts w:asciiTheme="minorHAnsi" w:hAnsiTheme="minorHAnsi" w:cstheme="minorHAnsi"/>
          <w:color w:val="auto"/>
        </w:rPr>
        <w:t>to</w:t>
      </w:r>
      <w:r w:rsidR="00102DCB">
        <w:rPr>
          <w:rFonts w:asciiTheme="minorHAnsi" w:hAnsiTheme="minorHAnsi" w:cstheme="minorHAnsi"/>
          <w:color w:val="auto"/>
        </w:rPr>
        <w:t xml:space="preserve"> </w:t>
      </w:r>
      <w:r w:rsidRPr="00E87EC3">
        <w:rPr>
          <w:rFonts w:asciiTheme="minorHAnsi" w:hAnsiTheme="minorHAnsi" w:cstheme="minorHAnsi"/>
          <w:color w:val="auto"/>
        </w:rPr>
        <w:t>disclose.</w:t>
      </w:r>
    </w:p>
    <w:p w14:paraId="35C6DE72" w14:textId="77777777" w:rsidR="00E87EC3" w:rsidRPr="00B81B15" w:rsidRDefault="00E87EC3" w:rsidP="00E60610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</w:p>
    <w:sdt>
      <w:sdtPr>
        <w:rPr>
          <w:rFonts w:cs="Calibri"/>
          <w:b w:val="0"/>
          <w:bCs w:val="0"/>
          <w:kern w:val="0"/>
          <w:sz w:val="24"/>
          <w:szCs w:val="24"/>
        </w:rPr>
        <w:tag w:val="CitaviBibliography"/>
        <w:id w:val="-1917468000"/>
        <w:placeholder>
          <w:docPart w:val="DefaultPlaceholder_1081868574"/>
        </w:placeholder>
      </w:sdtPr>
      <w:sdtEndPr/>
      <w:sdtContent>
        <w:p w14:paraId="4037E089" w14:textId="77777777" w:rsidR="007C3D87" w:rsidRDefault="00345EDD" w:rsidP="00E60610">
          <w:pPr>
            <w:pStyle w:val="CitaviBibliographyHeading"/>
            <w:spacing w:before="0" w:after="0"/>
            <w:contextualSpacing/>
          </w:pPr>
          <w:r>
            <w:fldChar w:fldCharType="begin"/>
          </w:r>
          <w:r w:rsidRPr="00B70216">
            <w:instrText>ADDIN CitaviBibliography</w:instrText>
          </w:r>
          <w:r>
            <w:fldChar w:fldCharType="separate"/>
          </w:r>
          <w:r w:rsidR="007C3D87">
            <w:t>References</w:t>
          </w:r>
        </w:p>
        <w:p w14:paraId="39C70EE3" w14:textId="33341123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.</w:t>
          </w:r>
          <w:r>
            <w:tab/>
          </w:r>
          <w:bookmarkStart w:id="2" w:name="_CTVL001238a9f32eb6d41dfa325ed6ffa109601"/>
          <w:r>
            <w:t>Marcel</w:t>
          </w:r>
          <w:r w:rsidR="00102DCB">
            <w:t xml:space="preserve"> </w:t>
          </w:r>
          <w:r>
            <w:t>C.</w:t>
          </w:r>
          <w:r w:rsidR="00102DCB">
            <w:t xml:space="preserve"> </w:t>
          </w:r>
          <w:r>
            <w:t>Van</w:t>
          </w:r>
          <w:r w:rsidR="00102DCB">
            <w:t xml:space="preserve"> </w:t>
          </w:r>
          <w:r>
            <w:t>Verk,</w:t>
          </w:r>
          <w:r w:rsidR="00102DCB">
            <w:t xml:space="preserve"> </w:t>
          </w:r>
          <w:r>
            <w:t>Richard</w:t>
          </w:r>
          <w:r w:rsidR="00102DCB">
            <w:t xml:space="preserve"> </w:t>
          </w:r>
          <w:r>
            <w:t>Hickman,</w:t>
          </w:r>
          <w:r w:rsidR="00102DCB">
            <w:t xml:space="preserve"> </w:t>
          </w:r>
          <w:r>
            <w:t>Corné</w:t>
          </w:r>
          <w:r w:rsidR="00102DCB">
            <w:t xml:space="preserve"> </w:t>
          </w:r>
          <w:r>
            <w:t>M.J.</w:t>
          </w:r>
          <w:r w:rsidR="00102DCB">
            <w:t xml:space="preserve"> </w:t>
          </w:r>
          <w:r>
            <w:t>Pieterse,</w:t>
          </w:r>
          <w:r w:rsidR="00102DCB">
            <w:t xml:space="preserve"> </w:t>
          </w:r>
          <w:r>
            <w:t>Saskia</w:t>
          </w:r>
          <w:r w:rsidR="00102DCB">
            <w:t xml:space="preserve"> </w:t>
          </w:r>
          <w:r>
            <w:t>C.M.</w:t>
          </w:r>
          <w:r w:rsidR="00102DCB">
            <w:t xml:space="preserve"> </w:t>
          </w:r>
          <w:r>
            <w:t>Van</w:t>
          </w:r>
          <w:r w:rsidR="00102DCB">
            <w:t xml:space="preserve"> </w:t>
          </w:r>
          <w:r>
            <w:t>Wees</w:t>
          </w:r>
          <w:r w:rsidR="00102DCB">
            <w:t xml:space="preserve"> </w:t>
          </w:r>
          <w:r>
            <w:t>RNA-Seq:</w:t>
          </w:r>
          <w:r w:rsidR="00102DCB">
            <w:t xml:space="preserve"> </w:t>
          </w:r>
          <w:r>
            <w:t>revel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messengers.</w:t>
          </w:r>
          <w:bookmarkEnd w:id="2"/>
          <w:r w:rsidR="00102DCB">
            <w:t xml:space="preserve"> </w:t>
          </w:r>
          <w:r w:rsidR="00B05136">
            <w:rPr>
              <w:i/>
            </w:rPr>
            <w:t>Trends in Plant Scienc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8</w:t>
          </w:r>
          <w:r w:rsidR="00102DCB">
            <w:rPr>
              <w:b/>
            </w:rPr>
            <w:t xml:space="preserve"> </w:t>
          </w:r>
          <w:r w:rsidRPr="007C3D87">
            <w:t>(4),</w:t>
          </w:r>
          <w:r w:rsidR="00102DCB">
            <w:t xml:space="preserve"> </w:t>
          </w:r>
          <w:r w:rsidRPr="007C3D87">
            <w:t>175–179</w:t>
          </w:r>
          <w:r w:rsidR="00102DCB">
            <w:t xml:space="preserve"> </w:t>
          </w:r>
          <w:r w:rsidRPr="007C3D87">
            <w:t>(2013).</w:t>
          </w:r>
        </w:p>
        <w:p w14:paraId="134D6ABC" w14:textId="6132CA7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.</w:t>
          </w:r>
          <w:r>
            <w:tab/>
          </w:r>
          <w:bookmarkStart w:id="3" w:name="_CTVL001a5d6e718cf8242809f9c938e8bf500bd"/>
          <w:r>
            <w:t>Libault,</w:t>
          </w:r>
          <w:r w:rsidR="00102DCB">
            <w:t xml:space="preserve"> </w:t>
          </w:r>
          <w:r>
            <w:t>M.,</w:t>
          </w:r>
          <w:r w:rsidR="00102DCB">
            <w:t xml:space="preserve"> </w:t>
          </w:r>
          <w:r>
            <w:t>Pingault,</w:t>
          </w:r>
          <w:r w:rsidR="00102DCB">
            <w:t xml:space="preserve"> </w:t>
          </w:r>
          <w:r>
            <w:t>L.,</w:t>
          </w:r>
          <w:r w:rsidR="00102DCB">
            <w:t xml:space="preserve"> </w:t>
          </w:r>
          <w:r>
            <w:t>Zogli,</w:t>
          </w:r>
          <w:r w:rsidR="00102DCB">
            <w:t xml:space="preserve"> </w:t>
          </w:r>
          <w:r>
            <w:t>P.,</w:t>
          </w:r>
          <w:r w:rsidR="00102DCB">
            <w:t xml:space="preserve"> </w:t>
          </w:r>
          <w:r>
            <w:t>Schiefelbein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Systems</w:t>
          </w:r>
          <w:r w:rsidR="00102DCB">
            <w:t xml:space="preserve"> </w:t>
          </w:r>
          <w:r>
            <w:t>Biology</w:t>
          </w:r>
          <w:r w:rsidR="00102DCB">
            <w:t xml:space="preserve"> </w:t>
          </w:r>
          <w:r>
            <w:t>at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Single-Cell</w:t>
          </w:r>
          <w:r w:rsidR="00102DCB">
            <w:t xml:space="preserve"> </w:t>
          </w:r>
          <w:r>
            <w:t>Level.</w:t>
          </w:r>
          <w:bookmarkEnd w:id="3"/>
          <w:r w:rsidR="00102DCB">
            <w:t xml:space="preserve"> </w:t>
          </w:r>
          <w:r w:rsidRPr="007C3D87">
            <w:rPr>
              <w:i/>
            </w:rPr>
            <w:t>Tren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B05136" w:rsidRPr="007C3D87">
            <w:rPr>
              <w:i/>
            </w:rPr>
            <w:t>Plant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Sc</w:t>
          </w:r>
          <w:r w:rsidRPr="007C3D87">
            <w:rPr>
              <w:i/>
            </w:rPr>
            <w:t>ienc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2</w:t>
          </w:r>
          <w:r w:rsidR="00102DCB">
            <w:rPr>
              <w:b/>
            </w:rPr>
            <w:t xml:space="preserve"> </w:t>
          </w:r>
          <w:r w:rsidRPr="007C3D87">
            <w:t>(11),</w:t>
          </w:r>
          <w:r w:rsidR="00102DCB">
            <w:t xml:space="preserve"> </w:t>
          </w:r>
          <w:r w:rsidRPr="007C3D87">
            <w:t>949–960</w:t>
          </w:r>
          <w:r w:rsidR="00102DCB">
            <w:t xml:space="preserve"> </w:t>
          </w:r>
          <w:r w:rsidRPr="007C3D87">
            <w:t>(2017).</w:t>
          </w:r>
        </w:p>
        <w:p w14:paraId="20E6F3A3" w14:textId="08423E36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.</w:t>
          </w:r>
          <w:r>
            <w:tab/>
          </w:r>
          <w:bookmarkStart w:id="4" w:name="_CTVL001db383927db0a48a589417814e485f356"/>
          <w:r>
            <w:t>Mustroph,</w:t>
          </w:r>
          <w:r w:rsidR="00102DCB">
            <w:t xml:space="preserve"> </w:t>
          </w:r>
          <w:r>
            <w:t>A.</w:t>
          </w:r>
          <w:bookmarkEnd w:id="4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Profiling</w:t>
          </w:r>
          <w:r w:rsidR="00102DCB">
            <w:t xml:space="preserve"> </w:t>
          </w:r>
          <w:r w:rsidRPr="007C3D87">
            <w:t>translatomes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discrete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populations</w:t>
          </w:r>
          <w:r w:rsidR="00102DCB">
            <w:t xml:space="preserve"> </w:t>
          </w:r>
          <w:r w:rsidRPr="007C3D87">
            <w:t>resolves</w:t>
          </w:r>
          <w:r w:rsidR="00102DCB">
            <w:t xml:space="preserve"> </w:t>
          </w:r>
          <w:r w:rsidRPr="007C3D87">
            <w:t>altered</w:t>
          </w:r>
          <w:r w:rsidR="00102DCB">
            <w:t xml:space="preserve"> </w:t>
          </w:r>
          <w:r w:rsidRPr="007C3D87">
            <w:t>cellular</w:t>
          </w:r>
          <w:r w:rsidR="00102DCB">
            <w:t xml:space="preserve"> </w:t>
          </w:r>
          <w:r w:rsidRPr="007C3D87">
            <w:t>priorities</w:t>
          </w:r>
          <w:r w:rsidR="00102DCB">
            <w:t xml:space="preserve"> </w:t>
          </w:r>
          <w:r w:rsidRPr="007C3D87">
            <w:t>during</w:t>
          </w:r>
          <w:r w:rsidR="00102DCB">
            <w:t xml:space="preserve"> </w:t>
          </w:r>
          <w:r w:rsidRPr="007C3D87">
            <w:t>hypoxia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.</w:t>
          </w:r>
          <w:r w:rsidR="00102DCB">
            <w:t xml:space="preserve"> </w:t>
          </w:r>
          <w:r w:rsidRPr="007C3D87">
            <w:rPr>
              <w:i/>
            </w:rPr>
            <w:t>Proceed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atio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cadem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cienc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Unite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tat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merica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06</w:t>
          </w:r>
          <w:r w:rsidR="00102DCB">
            <w:rPr>
              <w:b/>
            </w:rPr>
            <w:t xml:space="preserve"> </w:t>
          </w:r>
          <w:r w:rsidRPr="007C3D87">
            <w:t>(44),</w:t>
          </w:r>
          <w:r w:rsidR="00102DCB">
            <w:t xml:space="preserve"> </w:t>
          </w:r>
          <w:r w:rsidRPr="007C3D87">
            <w:t>18843–18848</w:t>
          </w:r>
          <w:r w:rsidR="00102DCB">
            <w:t xml:space="preserve"> </w:t>
          </w:r>
          <w:r w:rsidRPr="007C3D87">
            <w:t>(2009).</w:t>
          </w:r>
        </w:p>
        <w:p w14:paraId="6290F761" w14:textId="301839E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.</w:t>
          </w:r>
          <w:r>
            <w:tab/>
          </w:r>
          <w:bookmarkStart w:id="5" w:name="_CTVL001a6655c3bb80b43aeb3d4790516b08eec"/>
          <w:r>
            <w:t>Karve,</w:t>
          </w:r>
          <w:r w:rsidR="00102DCB">
            <w:t xml:space="preserve"> </w:t>
          </w:r>
          <w:r>
            <w:t>R.,</w:t>
          </w:r>
          <w:r w:rsidR="00102DCB">
            <w:t xml:space="preserve"> </w:t>
          </w:r>
          <w:r>
            <w:t>Iyer-Pascuzzi,</w:t>
          </w:r>
          <w:r w:rsidR="00102DCB">
            <w:t xml:space="preserve"> </w:t>
          </w:r>
          <w:r>
            <w:t>A.S.</w:t>
          </w:r>
          <w:r w:rsidR="00102DCB">
            <w:t xml:space="preserve"> </w:t>
          </w:r>
          <w:r>
            <w:t>Digging</w:t>
          </w:r>
          <w:r w:rsidR="00102DCB">
            <w:t xml:space="preserve"> </w:t>
          </w:r>
          <w:r>
            <w:t>deeper:</w:t>
          </w:r>
          <w:r w:rsidR="00102DCB">
            <w:t xml:space="preserve"> </w:t>
          </w:r>
          <w:r>
            <w:t>high-resolution</w:t>
          </w:r>
          <w:r w:rsidR="00102DCB">
            <w:t xml:space="preserve"> </w:t>
          </w:r>
          <w:r>
            <w:t>genome-scale</w:t>
          </w:r>
          <w:r w:rsidR="00102DCB">
            <w:t xml:space="preserve"> </w:t>
          </w:r>
          <w:r>
            <w:t>data</w:t>
          </w:r>
          <w:r w:rsidR="00102DCB">
            <w:t xml:space="preserve"> </w:t>
          </w:r>
          <w:r>
            <w:t>yields</w:t>
          </w:r>
          <w:r w:rsidR="00102DCB">
            <w:t xml:space="preserve"> </w:t>
          </w:r>
          <w:r>
            <w:t>new</w:t>
          </w:r>
          <w:r w:rsidR="00102DCB">
            <w:t xml:space="preserve"> </w:t>
          </w:r>
          <w:r>
            <w:t>insights</w:t>
          </w:r>
          <w:r w:rsidR="00102DCB">
            <w:t xml:space="preserve"> </w:t>
          </w:r>
          <w:r>
            <w:t>into</w:t>
          </w:r>
          <w:r w:rsidR="00102DCB">
            <w:t xml:space="preserve"> </w:t>
          </w:r>
          <w:r>
            <w:t>root</w:t>
          </w:r>
          <w:r w:rsidR="00102DCB">
            <w:t xml:space="preserve"> </w:t>
          </w:r>
          <w:r>
            <w:t>biology.</w:t>
          </w:r>
          <w:bookmarkEnd w:id="5"/>
          <w:r w:rsidR="00102DCB">
            <w:t xml:space="preserve"> </w:t>
          </w:r>
          <w:r w:rsidRPr="007C3D87">
            <w:rPr>
              <w:i/>
            </w:rPr>
            <w:t>Current</w:t>
          </w:r>
          <w:r w:rsidR="00102DCB">
            <w:rPr>
              <w:i/>
            </w:rPr>
            <w:t xml:space="preserve"> </w:t>
          </w:r>
          <w:r w:rsidR="00B05136" w:rsidRPr="007C3D87">
            <w:rPr>
              <w:i/>
            </w:rPr>
            <w:t>Opinion</w:t>
          </w:r>
          <w:r w:rsidR="00B05136">
            <w:rPr>
              <w:i/>
            </w:rPr>
            <w:t xml:space="preserve"> i</w:t>
          </w:r>
          <w:r w:rsidR="00B05136" w:rsidRPr="007C3D87">
            <w:rPr>
              <w:i/>
            </w:rPr>
            <w:t>n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Plant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Biology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4</w:t>
          </w:r>
          <w:r w:rsidRPr="007C3D87">
            <w:t>,</w:t>
          </w:r>
          <w:r w:rsidR="00102DCB">
            <w:t xml:space="preserve"> </w:t>
          </w:r>
          <w:r w:rsidRPr="007C3D87">
            <w:t>24–30</w:t>
          </w:r>
          <w:r w:rsidR="00102DCB">
            <w:t xml:space="preserve"> </w:t>
          </w:r>
          <w:r w:rsidRPr="007C3D87">
            <w:t>(2015).</w:t>
          </w:r>
        </w:p>
        <w:p w14:paraId="4A4FE544" w14:textId="2F1216C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.</w:t>
          </w:r>
          <w:r>
            <w:tab/>
          </w:r>
          <w:bookmarkStart w:id="6" w:name="_CTVL0010d04cab2d7314cfbaee0da146d094e84"/>
          <w:r>
            <w:t>Warner,</w:t>
          </w:r>
          <w:r w:rsidR="00102DCB">
            <w:t xml:space="preserve"> </w:t>
          </w:r>
          <w:r>
            <w:t>J.R.,</w:t>
          </w:r>
          <w:r w:rsidR="00102DCB">
            <w:t xml:space="preserve"> </w:t>
          </w:r>
          <w:r>
            <w:t>Knopf,</w:t>
          </w:r>
          <w:r w:rsidR="00102DCB">
            <w:t xml:space="preserve"> </w:t>
          </w:r>
          <w:r>
            <w:t>P.M.,</w:t>
          </w:r>
          <w:r w:rsidR="00102DCB">
            <w:t xml:space="preserve"> </w:t>
          </w:r>
          <w:r>
            <w:t>Rich,</w:t>
          </w:r>
          <w:r w:rsidR="00102DCB">
            <w:t xml:space="preserve"> </w:t>
          </w:r>
          <w:r>
            <w:t>A.</w:t>
          </w:r>
          <w:r w:rsidR="00102DCB">
            <w:t xml:space="preserve"> </w:t>
          </w:r>
          <w:r>
            <w:t>A</w:t>
          </w:r>
          <w:r w:rsidR="00102DCB">
            <w:t xml:space="preserve"> </w:t>
          </w:r>
          <w:r>
            <w:t>multiple</w:t>
          </w:r>
          <w:r w:rsidR="00102DCB">
            <w:t xml:space="preserve"> </w:t>
          </w:r>
          <w:r>
            <w:t>ribosomal</w:t>
          </w:r>
          <w:r w:rsidR="00102DCB">
            <w:t xml:space="preserve"> </w:t>
          </w:r>
          <w:r>
            <w:t>structure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protein</w:t>
          </w:r>
          <w:r w:rsidR="00102DCB">
            <w:t xml:space="preserve"> </w:t>
          </w:r>
          <w:r>
            <w:t>synthesis.</w:t>
          </w:r>
          <w:bookmarkEnd w:id="6"/>
          <w:r w:rsidR="00102DCB">
            <w:t xml:space="preserve"> </w:t>
          </w:r>
          <w:r w:rsidRPr="007C3D87">
            <w:rPr>
              <w:i/>
            </w:rPr>
            <w:t>Proceed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atio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cadem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cienc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Unite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tat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merica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49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122–129</w:t>
          </w:r>
          <w:r w:rsidR="00102DCB">
            <w:t xml:space="preserve"> </w:t>
          </w:r>
          <w:r w:rsidRPr="007C3D87">
            <w:t>(1963).</w:t>
          </w:r>
        </w:p>
        <w:p w14:paraId="16CD279C" w14:textId="2C723FF1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6.</w:t>
          </w:r>
          <w:r>
            <w:tab/>
          </w:r>
          <w:bookmarkStart w:id="7" w:name="_CTVL0019b2c4b29a8804fcf8c9d73c04390ca96"/>
          <w:r>
            <w:t>Gautam,</w:t>
          </w:r>
          <w:r w:rsidR="00102DCB">
            <w:t xml:space="preserve"> </w:t>
          </w:r>
          <w:r>
            <w:t>V.,</w:t>
          </w:r>
          <w:r w:rsidR="00102DCB">
            <w:t xml:space="preserve"> </w:t>
          </w:r>
          <w:r>
            <w:t>Sarkar,</w:t>
          </w:r>
          <w:r w:rsidR="00102DCB">
            <w:t xml:space="preserve"> </w:t>
          </w:r>
          <w:r>
            <w:t>A.K.</w:t>
          </w:r>
          <w:r w:rsidR="00102DCB">
            <w:t xml:space="preserve"> </w:t>
          </w:r>
          <w:r>
            <w:t>Laser</w:t>
          </w:r>
          <w:r w:rsidR="00102DCB">
            <w:t xml:space="preserve"> </w:t>
          </w:r>
          <w:r>
            <w:t>assisted</w:t>
          </w:r>
          <w:r w:rsidR="00102DCB">
            <w:t xml:space="preserve"> </w:t>
          </w:r>
          <w:r>
            <w:t>microdissection,</w:t>
          </w:r>
          <w:r w:rsidR="00102DCB">
            <w:t xml:space="preserve"> </w:t>
          </w:r>
          <w:r>
            <w:t>an</w:t>
          </w:r>
          <w:r w:rsidR="00102DCB">
            <w:t xml:space="preserve"> </w:t>
          </w:r>
          <w:r>
            <w:t>efficient</w:t>
          </w:r>
          <w:r w:rsidR="00102DCB">
            <w:t xml:space="preserve"> </w:t>
          </w:r>
          <w:r>
            <w:t>technique</w:t>
          </w:r>
          <w:r w:rsidR="00102DCB">
            <w:t xml:space="preserve"> </w:t>
          </w:r>
          <w:r>
            <w:t>to</w:t>
          </w:r>
          <w:r w:rsidR="00102DCB">
            <w:t xml:space="preserve"> </w:t>
          </w:r>
          <w:r>
            <w:t>understand</w:t>
          </w:r>
          <w:r w:rsidR="00102DCB">
            <w:t xml:space="preserve"> </w:t>
          </w:r>
          <w:r>
            <w:t>tissue</w:t>
          </w:r>
          <w:r w:rsidR="00102DCB">
            <w:t xml:space="preserve"> </w:t>
          </w:r>
          <w:r>
            <w:t>specific</w:t>
          </w:r>
          <w:r w:rsidR="00102DCB">
            <w:t xml:space="preserve"> </w:t>
          </w:r>
          <w:r>
            <w:t>gene</w:t>
          </w:r>
          <w:r w:rsidR="00102DCB">
            <w:t xml:space="preserve"> </w:t>
          </w:r>
          <w:r>
            <w:t>expression</w:t>
          </w:r>
          <w:r w:rsidR="00102DCB">
            <w:t xml:space="preserve"> </w:t>
          </w:r>
          <w:r>
            <w:t>patterns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functional</w:t>
          </w:r>
          <w:r w:rsidR="00102DCB">
            <w:t xml:space="preserve"> </w:t>
          </w:r>
          <w:r>
            <w:t>genomics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plants.</w:t>
          </w:r>
          <w:bookmarkEnd w:id="7"/>
          <w:r w:rsidR="00102DCB">
            <w:t xml:space="preserve"> </w:t>
          </w:r>
          <w:r w:rsidRPr="007C3D87">
            <w:rPr>
              <w:i/>
            </w:rPr>
            <w:t>Molecular</w:t>
          </w:r>
          <w:r w:rsidR="00102DCB">
            <w:rPr>
              <w:i/>
            </w:rPr>
            <w:t xml:space="preserve"> </w:t>
          </w:r>
          <w:r w:rsidR="00B05136">
            <w:rPr>
              <w:i/>
            </w:rPr>
            <w:t>B</w:t>
          </w:r>
          <w:r w:rsidR="00B05136" w:rsidRPr="007C3D87">
            <w:rPr>
              <w:i/>
            </w:rPr>
            <w:t>iotechnology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57</w:t>
          </w:r>
          <w:r w:rsidR="00102DCB">
            <w:rPr>
              <w:b/>
            </w:rPr>
            <w:t xml:space="preserve"> </w:t>
          </w:r>
          <w:r w:rsidRPr="007C3D87">
            <w:t>(4),</w:t>
          </w:r>
          <w:r w:rsidR="00102DCB">
            <w:t xml:space="preserve"> </w:t>
          </w:r>
          <w:r w:rsidRPr="007C3D87">
            <w:t>299–308</w:t>
          </w:r>
          <w:r w:rsidR="00102DCB">
            <w:t xml:space="preserve"> </w:t>
          </w:r>
          <w:r w:rsidRPr="007C3D87">
            <w:t>(2015).</w:t>
          </w:r>
        </w:p>
        <w:p w14:paraId="6BBFEA7F" w14:textId="23A4458C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7.</w:t>
          </w:r>
          <w:r>
            <w:tab/>
          </w:r>
          <w:bookmarkStart w:id="8" w:name="_CTVL001d2585d17f7ed4052a3c09c1b3b496643"/>
          <w:r>
            <w:t>Bargmann,</w:t>
          </w:r>
          <w:r w:rsidR="00102DCB">
            <w:t xml:space="preserve"> </w:t>
          </w:r>
          <w:r>
            <w:t>B.O.R.,</w:t>
          </w:r>
          <w:r w:rsidR="00102DCB">
            <w:t xml:space="preserve"> </w:t>
          </w:r>
          <w:r>
            <w:t>Birnbaum,</w:t>
          </w:r>
          <w:r w:rsidR="00102DCB">
            <w:t xml:space="preserve"> </w:t>
          </w:r>
          <w:r>
            <w:t>K.D.</w:t>
          </w:r>
          <w:r w:rsidR="00102DCB">
            <w:t xml:space="preserve"> </w:t>
          </w:r>
          <w:r>
            <w:t>Fluorescence</w:t>
          </w:r>
          <w:r w:rsidR="00102DCB">
            <w:t xml:space="preserve"> </w:t>
          </w:r>
          <w:r>
            <w:t>activated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sorting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protoplasts.</w:t>
          </w:r>
          <w:bookmarkEnd w:id="8"/>
          <w:r w:rsidR="00102DCB">
            <w:t xml:space="preserve"> </w:t>
          </w:r>
          <w:r w:rsidRPr="007C3D87">
            <w:rPr>
              <w:i/>
            </w:rPr>
            <w:t>Jour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Visualized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Experi</w:t>
          </w:r>
          <w:r w:rsidRPr="007C3D87">
            <w:rPr>
              <w:i/>
            </w:rPr>
            <w:t>ments</w:t>
          </w:r>
          <w:r w:rsidR="00B05136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t>(36)</w:t>
          </w:r>
          <w:r w:rsidR="00102DCB">
            <w:t xml:space="preserve"> </w:t>
          </w:r>
          <w:r w:rsidRPr="007C3D87">
            <w:t>(2010).</w:t>
          </w:r>
        </w:p>
        <w:p w14:paraId="279E2D3C" w14:textId="700CC4A7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8.</w:t>
          </w:r>
          <w:r>
            <w:tab/>
          </w:r>
          <w:bookmarkStart w:id="9" w:name="_CTVL001c63295b696cf4e4ebc2685058a92f94f"/>
          <w:r>
            <w:t>Deal,</w:t>
          </w:r>
          <w:r w:rsidR="00102DCB">
            <w:t xml:space="preserve"> </w:t>
          </w:r>
          <w:r>
            <w:t>R.B.,</w:t>
          </w:r>
          <w:r w:rsidR="00102DCB">
            <w:t xml:space="preserve"> </w:t>
          </w:r>
          <w:r>
            <w:t>Henikoff,</w:t>
          </w:r>
          <w:r w:rsidR="00102DCB">
            <w:t xml:space="preserve"> </w:t>
          </w:r>
          <w:r>
            <w:t>S.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INTACT</w:t>
          </w:r>
          <w:r w:rsidR="00102DCB">
            <w:t xml:space="preserve"> </w:t>
          </w:r>
          <w:r>
            <w:t>method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type-specific</w:t>
          </w:r>
          <w:r w:rsidR="00102DCB">
            <w:t xml:space="preserve"> </w:t>
          </w:r>
          <w:r>
            <w:t>gene</w:t>
          </w:r>
          <w:r w:rsidR="00102DCB">
            <w:t xml:space="preserve"> </w:t>
          </w:r>
          <w:r>
            <w:t>expression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lastRenderedPageBreak/>
            <w:t>chromatin</w:t>
          </w:r>
          <w:r w:rsidR="00102DCB">
            <w:t xml:space="preserve"> </w:t>
          </w:r>
          <w:r>
            <w:t>profiling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thaliana.</w:t>
          </w:r>
          <w:bookmarkEnd w:id="9"/>
          <w:r w:rsidR="00102DCB">
            <w:t xml:space="preserve"> </w:t>
          </w:r>
          <w:r w:rsidRPr="007C3D87">
            <w:rPr>
              <w:i/>
            </w:rPr>
            <w:t>Nature</w:t>
          </w:r>
          <w:r w:rsidR="00102DCB">
            <w:rPr>
              <w:i/>
            </w:rPr>
            <w:t xml:space="preserve"> </w:t>
          </w:r>
          <w:r w:rsidR="00B05136">
            <w:rPr>
              <w:i/>
            </w:rPr>
            <w:t>P</w:t>
          </w:r>
          <w:r w:rsidR="00B05136" w:rsidRPr="007C3D87">
            <w:rPr>
              <w:i/>
            </w:rPr>
            <w:t>rotocols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6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56–68</w:t>
          </w:r>
          <w:r w:rsidR="00102DCB">
            <w:t xml:space="preserve"> </w:t>
          </w:r>
          <w:r w:rsidRPr="007C3D87">
            <w:t>(2011).</w:t>
          </w:r>
        </w:p>
        <w:p w14:paraId="7D7BA69F" w14:textId="47AF041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9.</w:t>
          </w:r>
          <w:r>
            <w:tab/>
          </w:r>
          <w:bookmarkStart w:id="10" w:name="_CTVL00187da6f88d69a47d4a38b5b024a2981e1"/>
          <w:r>
            <w:t>Dougherty,</w:t>
          </w:r>
          <w:r w:rsidR="00102DCB">
            <w:t xml:space="preserve"> </w:t>
          </w:r>
          <w:r>
            <w:t>J.D.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Expanding</w:t>
          </w:r>
          <w:r w:rsidR="00102DCB">
            <w:t xml:space="preserve"> </w:t>
          </w:r>
          <w:r>
            <w:t>Toolkit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Translating</w:t>
          </w:r>
          <w:r w:rsidR="00102DCB">
            <w:t xml:space="preserve"> </w:t>
          </w:r>
          <w:r>
            <w:t>Ribosome</w:t>
          </w:r>
          <w:r w:rsidR="00102DCB">
            <w:t xml:space="preserve"> </w:t>
          </w:r>
          <w:r>
            <w:t>Affinity</w:t>
          </w:r>
          <w:r w:rsidR="00102DCB">
            <w:t xml:space="preserve"> </w:t>
          </w:r>
          <w:r>
            <w:t>Purification.</w:t>
          </w:r>
          <w:bookmarkEnd w:id="10"/>
          <w:r w:rsidR="00102DCB"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Jour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="00B05136">
            <w:rPr>
              <w:i/>
            </w:rPr>
            <w:t>N</w:t>
          </w:r>
          <w:r w:rsidR="00B05136" w:rsidRPr="007C3D87">
            <w:rPr>
              <w:i/>
            </w:rPr>
            <w:t>euroscienc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7</w:t>
          </w:r>
          <w:r w:rsidR="00102DCB">
            <w:rPr>
              <w:b/>
            </w:rPr>
            <w:t xml:space="preserve"> </w:t>
          </w:r>
          <w:r w:rsidRPr="007C3D87">
            <w:t>(50),</w:t>
          </w:r>
          <w:r w:rsidR="00102DCB">
            <w:t xml:space="preserve"> </w:t>
          </w:r>
          <w:r w:rsidRPr="007C3D87">
            <w:t>12079–12087</w:t>
          </w:r>
          <w:r w:rsidR="00102DCB">
            <w:t xml:space="preserve"> </w:t>
          </w:r>
          <w:r w:rsidRPr="007C3D87">
            <w:t>(2017).</w:t>
          </w:r>
        </w:p>
        <w:p w14:paraId="5DB74259" w14:textId="2CF11E10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0.</w:t>
          </w:r>
          <w:r>
            <w:tab/>
          </w:r>
          <w:bookmarkStart w:id="11" w:name="_CTVL001563ac0005de649bab2d2d7695704e7b0"/>
          <w:r>
            <w:t>Mustroph,</w:t>
          </w:r>
          <w:r w:rsidR="00102DCB">
            <w:t xml:space="preserve"> </w:t>
          </w:r>
          <w:r>
            <w:t>A.,</w:t>
          </w:r>
          <w:r w:rsidR="00102DCB">
            <w:t xml:space="preserve"> </w:t>
          </w:r>
          <w:r>
            <w:t>Juntawong,</w:t>
          </w:r>
          <w:r w:rsidR="00102DCB">
            <w:t xml:space="preserve"> </w:t>
          </w:r>
          <w:r>
            <w:t>P.,</w:t>
          </w:r>
          <w:r w:rsidR="00102DCB">
            <w:t xml:space="preserve"> </w:t>
          </w:r>
          <w:r>
            <w:t>Bailey-Serres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Isol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polysomal</w:t>
          </w:r>
          <w:r w:rsidR="00102DCB">
            <w:t xml:space="preserve"> </w:t>
          </w:r>
          <w:r>
            <w:t>mRNA</w:t>
          </w:r>
          <w:r w:rsidR="00102DCB">
            <w:t xml:space="preserve"> </w:t>
          </w:r>
          <w:r>
            <w:t>by</w:t>
          </w:r>
          <w:r w:rsidR="00102DCB">
            <w:t xml:space="preserve"> </w:t>
          </w:r>
          <w:r>
            <w:t>differential</w:t>
          </w:r>
          <w:r w:rsidR="00102DCB">
            <w:t xml:space="preserve"> </w:t>
          </w:r>
          <w:r>
            <w:t>centrifugation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ribosome</w:t>
          </w:r>
          <w:r w:rsidR="00102DCB">
            <w:t xml:space="preserve"> </w:t>
          </w:r>
          <w:r>
            <w:t>immunopurification</w:t>
          </w:r>
          <w:r w:rsidR="00102DCB">
            <w:t xml:space="preserve"> </w:t>
          </w:r>
          <w:r>
            <w:t>methods.</w:t>
          </w:r>
          <w:bookmarkEnd w:id="11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B05136" w:rsidRPr="007C3D87">
            <w:rPr>
              <w:i/>
            </w:rPr>
            <w:t>Molecular</w:t>
          </w:r>
          <w:r w:rsidR="00B05136">
            <w:rPr>
              <w:i/>
            </w:rPr>
            <w:t xml:space="preserve"> </w:t>
          </w:r>
          <w:r w:rsidR="00B05136" w:rsidRPr="007C3D87">
            <w:rPr>
              <w:i/>
            </w:rPr>
            <w:t>Biolo</w:t>
          </w:r>
          <w:r w:rsidRPr="007C3D87">
            <w:rPr>
              <w:i/>
            </w:rPr>
            <w:t>g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lifton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J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553</w:t>
          </w:r>
          <w:r w:rsidRPr="007C3D87">
            <w:t>,</w:t>
          </w:r>
          <w:r w:rsidR="00102DCB">
            <w:t xml:space="preserve"> </w:t>
          </w:r>
          <w:r w:rsidRPr="007C3D87">
            <w:t>109–126</w:t>
          </w:r>
          <w:r w:rsidR="00102DCB">
            <w:t xml:space="preserve"> </w:t>
          </w:r>
          <w:r w:rsidRPr="007C3D87">
            <w:t>(2009).</w:t>
          </w:r>
        </w:p>
        <w:p w14:paraId="1B96CDF7" w14:textId="2244753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1.</w:t>
          </w:r>
          <w:r>
            <w:tab/>
          </w:r>
          <w:bookmarkStart w:id="12" w:name="_CTVL0015206201662744cf5b8ca5c5246b2ba6f"/>
          <w:r>
            <w:t>Matsushima,</w:t>
          </w:r>
          <w:r w:rsidR="00102DCB">
            <w:t xml:space="preserve"> </w:t>
          </w:r>
          <w:r>
            <w:t>W.</w:t>
          </w:r>
          <w:bookmarkEnd w:id="12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SLAM-ITseq:</w:t>
          </w:r>
          <w:r w:rsidR="00102DCB">
            <w:t xml:space="preserve"> </w:t>
          </w:r>
          <w:r w:rsidRPr="007C3D87">
            <w:t>sequencing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type-specific</w:t>
          </w:r>
          <w:r w:rsidR="00102DCB">
            <w:t xml:space="preserve"> </w:t>
          </w:r>
          <w:r w:rsidRPr="007C3D87">
            <w:t>transcriptomes</w:t>
          </w:r>
          <w:r w:rsidR="00102DCB">
            <w:t xml:space="preserve"> </w:t>
          </w:r>
          <w:r w:rsidRPr="007C3D87">
            <w:t>without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sorting.</w:t>
          </w:r>
          <w:r w:rsidR="00102DCB">
            <w:t xml:space="preserve"> </w:t>
          </w:r>
          <w:r w:rsidRPr="007C3D87">
            <w:rPr>
              <w:i/>
            </w:rPr>
            <w:t>Developmen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ambridge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England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45</w:t>
          </w:r>
          <w:r w:rsidR="00102DCB">
            <w:rPr>
              <w:b/>
            </w:rPr>
            <w:t xml:space="preserve"> </w:t>
          </w:r>
          <w:r w:rsidRPr="007C3D87">
            <w:t>(13)</w:t>
          </w:r>
          <w:r w:rsidR="00102DCB">
            <w:t xml:space="preserve"> </w:t>
          </w:r>
          <w:r w:rsidRPr="007C3D87">
            <w:t>(2018).</w:t>
          </w:r>
        </w:p>
        <w:p w14:paraId="387711B9" w14:textId="6E54020F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2.</w:t>
          </w:r>
          <w:r>
            <w:tab/>
          </w:r>
          <w:bookmarkStart w:id="13" w:name="_CTVL001d04422e7704c40b78e3cda8ff7451190"/>
          <w:r>
            <w:t>Basnet,</w:t>
          </w:r>
          <w:r w:rsidR="00102DCB">
            <w:t xml:space="preserve"> </w:t>
          </w:r>
          <w:r>
            <w:t>H.</w:t>
          </w:r>
          <w:bookmarkEnd w:id="13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Flura-seq</w:t>
          </w:r>
          <w:r w:rsidR="00102DCB">
            <w:t xml:space="preserve"> </w:t>
          </w:r>
          <w:r w:rsidRPr="007C3D87">
            <w:t>identifies</w:t>
          </w:r>
          <w:r w:rsidR="00102DCB">
            <w:t xml:space="preserve"> </w:t>
          </w:r>
          <w:r w:rsidRPr="007C3D87">
            <w:t>organ-specific</w:t>
          </w:r>
          <w:r w:rsidR="00102DCB">
            <w:t xml:space="preserve"> </w:t>
          </w:r>
          <w:r w:rsidRPr="007C3D87">
            <w:t>metabolic</w:t>
          </w:r>
          <w:r w:rsidR="00102DCB">
            <w:t xml:space="preserve"> </w:t>
          </w:r>
          <w:r w:rsidRPr="007C3D87">
            <w:t>adaptations</w:t>
          </w:r>
          <w:r w:rsidR="00102DCB">
            <w:t xml:space="preserve"> </w:t>
          </w:r>
          <w:r w:rsidRPr="007C3D87">
            <w:t>during</w:t>
          </w:r>
          <w:r w:rsidR="00102DCB">
            <w:t xml:space="preserve"> </w:t>
          </w:r>
          <w:r w:rsidRPr="007C3D87">
            <w:t>early</w:t>
          </w:r>
          <w:r w:rsidR="00102DCB">
            <w:t xml:space="preserve"> </w:t>
          </w:r>
          <w:r w:rsidRPr="007C3D87">
            <w:t>metastatic</w:t>
          </w:r>
          <w:r w:rsidR="00102DCB">
            <w:t xml:space="preserve"> </w:t>
          </w:r>
          <w:r w:rsidRPr="007C3D87">
            <w:t>colonization.</w:t>
          </w:r>
          <w:r w:rsidR="00102DCB">
            <w:t xml:space="preserve"> </w:t>
          </w:r>
          <w:r w:rsidRPr="007C3D87">
            <w:rPr>
              <w:i/>
            </w:rPr>
            <w:t>eLif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8</w:t>
          </w:r>
          <w:r w:rsidR="00102DCB">
            <w:rPr>
              <w:b/>
            </w:rPr>
            <w:t xml:space="preserve"> </w:t>
          </w:r>
          <w:r w:rsidRPr="007C3D87">
            <w:t>(2019).</w:t>
          </w:r>
        </w:p>
        <w:p w14:paraId="1C1DAD59" w14:textId="4256F622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3.</w:t>
          </w:r>
          <w:r>
            <w:tab/>
          </w:r>
          <w:bookmarkStart w:id="14" w:name="_CTVL001c4d5995b700041a7b56833fccc691d98"/>
          <w:r>
            <w:t>Rodriques,</w:t>
          </w:r>
          <w:r w:rsidR="00102DCB">
            <w:t xml:space="preserve"> </w:t>
          </w:r>
          <w:r>
            <w:t>S.G.</w:t>
          </w:r>
          <w:bookmarkEnd w:id="14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Slide-seq:</w:t>
          </w:r>
          <w:r w:rsidR="00102DCB"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scalable</w:t>
          </w:r>
          <w:r w:rsidR="00102DCB">
            <w:t xml:space="preserve"> </w:t>
          </w:r>
          <w:r w:rsidRPr="007C3D87">
            <w:t>technology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measuring</w:t>
          </w:r>
          <w:r w:rsidR="00102DCB">
            <w:t xml:space="preserve"> </w:t>
          </w:r>
          <w:r w:rsidRPr="007C3D87">
            <w:t>genome-wide</w:t>
          </w:r>
          <w:r w:rsidR="00102DCB">
            <w:t xml:space="preserve"> </w:t>
          </w:r>
          <w:r w:rsidRPr="007C3D87">
            <w:t>expression</w:t>
          </w:r>
          <w:r w:rsidR="00102DCB">
            <w:t xml:space="preserve"> </w:t>
          </w:r>
          <w:r w:rsidRPr="007C3D87">
            <w:t>at</w:t>
          </w:r>
          <w:r w:rsidR="00102DCB">
            <w:t xml:space="preserve"> </w:t>
          </w:r>
          <w:r w:rsidRPr="007C3D87">
            <w:t>high</w:t>
          </w:r>
          <w:r w:rsidR="00102DCB">
            <w:t xml:space="preserve"> </w:t>
          </w:r>
          <w:r w:rsidRPr="007C3D87">
            <w:t>spatial</w:t>
          </w:r>
          <w:r w:rsidR="00102DCB">
            <w:t xml:space="preserve"> </w:t>
          </w:r>
          <w:r w:rsidRPr="007C3D87">
            <w:t>resolution.</w:t>
          </w:r>
          <w:r w:rsidR="00102DCB">
            <w:t xml:space="preserve"> </w:t>
          </w:r>
          <w:r w:rsidRPr="007C3D87">
            <w:rPr>
              <w:i/>
            </w:rPr>
            <w:t>Scienc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New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York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Y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63</w:t>
          </w:r>
          <w:r w:rsidR="00102DCB">
            <w:rPr>
              <w:b/>
            </w:rPr>
            <w:t xml:space="preserve"> </w:t>
          </w:r>
          <w:r w:rsidRPr="007C3D87">
            <w:t>(6434),</w:t>
          </w:r>
          <w:r w:rsidR="00102DCB">
            <w:t xml:space="preserve"> </w:t>
          </w:r>
          <w:r w:rsidRPr="007C3D87">
            <w:t>1463–1467</w:t>
          </w:r>
          <w:r w:rsidR="00102DCB">
            <w:t xml:space="preserve"> </w:t>
          </w:r>
          <w:r w:rsidRPr="007C3D87">
            <w:t>(2019).</w:t>
          </w:r>
        </w:p>
        <w:p w14:paraId="48B149E5" w14:textId="646016B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4.</w:t>
          </w:r>
          <w:r>
            <w:tab/>
          </w:r>
          <w:bookmarkStart w:id="15" w:name="_CTVL001f86ad50654f74b57af16734822e23472"/>
          <w:r>
            <w:t>Fazal,</w:t>
          </w:r>
          <w:r w:rsidR="00102DCB">
            <w:t xml:space="preserve"> </w:t>
          </w:r>
          <w:r>
            <w:t>F.M.</w:t>
          </w:r>
          <w:bookmarkEnd w:id="15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tlas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Subcellular</w:t>
          </w:r>
          <w:r w:rsidR="00102DCB">
            <w:t xml:space="preserve"> </w:t>
          </w:r>
          <w:r w:rsidRPr="007C3D87">
            <w:t>RNA</w:t>
          </w:r>
          <w:r w:rsidR="00102DCB">
            <w:t xml:space="preserve"> </w:t>
          </w:r>
          <w:r w:rsidRPr="007C3D87">
            <w:t>Localization</w:t>
          </w:r>
          <w:r w:rsidR="00102DCB">
            <w:t xml:space="preserve"> </w:t>
          </w:r>
          <w:r w:rsidRPr="007C3D87">
            <w:t>Revealed</w:t>
          </w:r>
          <w:r w:rsidR="00102DCB">
            <w:t xml:space="preserve"> </w:t>
          </w:r>
          <w:r w:rsidRPr="007C3D87">
            <w:t>by</w:t>
          </w:r>
          <w:r w:rsidR="00102DCB">
            <w:t xml:space="preserve"> </w:t>
          </w:r>
          <w:r w:rsidRPr="007C3D87">
            <w:t>APEX-Seq.</w:t>
          </w:r>
          <w:r w:rsidR="00102DCB">
            <w:t xml:space="preserve"> </w:t>
          </w:r>
          <w:r w:rsidRPr="007C3D87">
            <w:rPr>
              <w:i/>
            </w:rPr>
            <w:t>Cell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78</w:t>
          </w:r>
          <w:r w:rsidR="00102DCB">
            <w:rPr>
              <w:b/>
            </w:rPr>
            <w:t xml:space="preserve"> </w:t>
          </w:r>
          <w:r w:rsidRPr="007C3D87">
            <w:t>(2),</w:t>
          </w:r>
          <w:r w:rsidR="00102DCB">
            <w:t xml:space="preserve"> </w:t>
          </w:r>
          <w:r w:rsidRPr="007C3D87">
            <w:t>473-490.e26</w:t>
          </w:r>
          <w:r w:rsidR="00102DCB">
            <w:t xml:space="preserve"> </w:t>
          </w:r>
          <w:r w:rsidRPr="007C3D87">
            <w:t>(2019).</w:t>
          </w:r>
        </w:p>
        <w:p w14:paraId="669B02FC" w14:textId="44005C16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5.</w:t>
          </w:r>
          <w:r>
            <w:tab/>
          </w:r>
          <w:bookmarkStart w:id="16" w:name="_CTVL001899420a7d1244076a1c56673b3734c06"/>
          <w:r>
            <w:t>Slane,</w:t>
          </w:r>
          <w:r w:rsidR="00102DCB">
            <w:t xml:space="preserve"> </w:t>
          </w:r>
          <w:r>
            <w:t>D.,</w:t>
          </w:r>
          <w:r w:rsidR="00102DCB">
            <w:t xml:space="preserve"> </w:t>
          </w:r>
          <w:r>
            <w:t>Bayer,</w:t>
          </w:r>
          <w:r w:rsidR="00102DCB">
            <w:t xml:space="preserve"> </w:t>
          </w:r>
          <w:r>
            <w:t>M.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Type-Specific</w:t>
          </w:r>
          <w:r w:rsidR="00102DCB">
            <w:t xml:space="preserve"> </w:t>
          </w:r>
          <w:r>
            <w:t>Gene</w:t>
          </w:r>
          <w:r w:rsidR="00102DCB">
            <w:t xml:space="preserve"> </w:t>
          </w:r>
          <w:r>
            <w:t>Expression</w:t>
          </w:r>
          <w:r w:rsidR="00102DCB">
            <w:t xml:space="preserve"> </w:t>
          </w:r>
          <w:r>
            <w:t>Profiling</w:t>
          </w:r>
          <w:r w:rsidR="00102DCB">
            <w:t xml:space="preserve"> </w:t>
          </w:r>
          <w:r>
            <w:t>Using</w:t>
          </w:r>
          <w:r w:rsidR="00102DCB">
            <w:t xml:space="preserve"> </w:t>
          </w:r>
          <w:r>
            <w:t>Fluorescence-Activated</w:t>
          </w:r>
          <w:r w:rsidR="00102DCB">
            <w:t xml:space="preserve"> </w:t>
          </w:r>
          <w:r>
            <w:t>Nuclear</w:t>
          </w:r>
          <w:r w:rsidR="00102DCB">
            <w:t xml:space="preserve"> </w:t>
          </w:r>
          <w:r>
            <w:t>Sorting.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Kaufmann,</w:t>
          </w:r>
          <w:r w:rsidR="00102DCB">
            <w:t xml:space="preserve"> </w:t>
          </w:r>
          <w:r>
            <w:t>K.,</w:t>
          </w:r>
          <w:r w:rsidR="00102DCB">
            <w:t xml:space="preserve"> </w:t>
          </w:r>
          <w:r>
            <w:t>Mueller-Roeber,</w:t>
          </w:r>
          <w:r w:rsidR="00102DCB">
            <w:t xml:space="preserve"> </w:t>
          </w:r>
          <w:r>
            <w:t>B.</w:t>
          </w:r>
          <w:r w:rsidR="00102DCB">
            <w:t xml:space="preserve"> </w:t>
          </w:r>
          <w:r>
            <w:t>(eds.)</w:t>
          </w:r>
          <w:bookmarkEnd w:id="16"/>
          <w:r w:rsidR="00102DCB"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Gen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Regulator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etworks: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n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rotocols.</w:t>
          </w:r>
          <w:r w:rsidR="00102DCB">
            <w:rPr>
              <w:i/>
            </w:rPr>
            <w:t xml:space="preserve"> </w:t>
          </w:r>
          <w:r w:rsidRPr="007C3D87">
            <w:t>Springer</w:t>
          </w:r>
          <w:r w:rsidR="00102DCB">
            <w:t xml:space="preserve"> </w:t>
          </w:r>
          <w:r w:rsidRPr="007C3D87">
            <w:t>New</w:t>
          </w:r>
          <w:r w:rsidR="00102DCB">
            <w:t xml:space="preserve"> </w:t>
          </w:r>
          <w:r w:rsidRPr="007C3D87">
            <w:t>York.</w:t>
          </w:r>
          <w:r w:rsidR="00102DCB">
            <w:t xml:space="preserve"> </w:t>
          </w:r>
          <w:r w:rsidRPr="007C3D87">
            <w:t>New</w:t>
          </w:r>
          <w:r w:rsidR="00102DCB">
            <w:t xml:space="preserve"> </w:t>
          </w:r>
          <w:r w:rsidRPr="007C3D87">
            <w:t>York,</w:t>
          </w:r>
          <w:r w:rsidR="00102DCB">
            <w:t xml:space="preserve"> </w:t>
          </w:r>
          <w:r w:rsidRPr="007C3D87">
            <w:t>NY</w:t>
          </w:r>
          <w:r w:rsidR="00102DCB">
            <w:t xml:space="preserve"> </w:t>
          </w:r>
          <w:r w:rsidRPr="007C3D87">
            <w:t>(2017),</w:t>
          </w:r>
          <w:r w:rsidR="00102DCB">
            <w:t xml:space="preserve"> </w:t>
          </w:r>
          <w:r w:rsidRPr="007C3D87">
            <w:t>pp.</w:t>
          </w:r>
          <w:r w:rsidR="00102DCB">
            <w:t xml:space="preserve"> </w:t>
          </w:r>
          <w:r w:rsidRPr="007C3D87">
            <w:t>27–35.</w:t>
          </w:r>
        </w:p>
        <w:p w14:paraId="5E95EFF5" w14:textId="3B0AAA6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6.</w:t>
          </w:r>
          <w:r>
            <w:tab/>
          </w:r>
          <w:bookmarkStart w:id="17" w:name="_CTVL0017843f31d786448918fcb9fa19bd73681"/>
          <w:r>
            <w:t>Zanetti,</w:t>
          </w:r>
          <w:r w:rsidR="00102DCB">
            <w:t xml:space="preserve"> </w:t>
          </w:r>
          <w:r>
            <w:t>M.E.,</w:t>
          </w:r>
          <w:r w:rsidR="00102DCB">
            <w:t xml:space="preserve"> </w:t>
          </w:r>
          <w:r>
            <w:t>Chang,</w:t>
          </w:r>
          <w:r w:rsidR="00102DCB">
            <w:t xml:space="preserve"> </w:t>
          </w:r>
          <w:r>
            <w:t>I.F.,</w:t>
          </w:r>
          <w:r w:rsidR="00102DCB">
            <w:t xml:space="preserve"> </w:t>
          </w:r>
          <w:r>
            <w:t>Gong,</w:t>
          </w:r>
          <w:r w:rsidR="00102DCB">
            <w:t xml:space="preserve"> </w:t>
          </w:r>
          <w:r>
            <w:t>F.,</w:t>
          </w:r>
          <w:r w:rsidR="00102DCB">
            <w:t xml:space="preserve"> </w:t>
          </w:r>
          <w:r>
            <w:t>Galbraith,</w:t>
          </w:r>
          <w:r w:rsidR="00102DCB">
            <w:t xml:space="preserve"> </w:t>
          </w:r>
          <w:r>
            <w:t>D.W.,</w:t>
          </w:r>
          <w:r w:rsidR="00102DCB">
            <w:t xml:space="preserve"> </w:t>
          </w:r>
          <w:r>
            <w:t>Bailey-Serres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Immunopurific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olyribosomal</w:t>
          </w:r>
          <w:r w:rsidR="00102DCB">
            <w:t xml:space="preserve"> </w:t>
          </w:r>
          <w:r>
            <w:t>Complexe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Global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Gene</w:t>
          </w:r>
          <w:r w:rsidR="00102DCB">
            <w:t xml:space="preserve"> </w:t>
          </w:r>
          <w:r>
            <w:t>Expression.</w:t>
          </w:r>
          <w:bookmarkEnd w:id="17"/>
          <w:r w:rsidR="00102DCB"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hysiology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38</w:t>
          </w:r>
          <w:r w:rsidR="00102DCB">
            <w:rPr>
              <w:b/>
            </w:rPr>
            <w:t xml:space="preserve"> </w:t>
          </w:r>
          <w:r w:rsidRPr="007C3D87">
            <w:t>(2),</w:t>
          </w:r>
          <w:r w:rsidR="00102DCB">
            <w:t xml:space="preserve"> </w:t>
          </w:r>
          <w:r w:rsidRPr="007C3D87">
            <w:t>624–635</w:t>
          </w:r>
          <w:r w:rsidR="00102DCB">
            <w:t xml:space="preserve"> </w:t>
          </w:r>
          <w:r w:rsidRPr="007C3D87">
            <w:t>(2005).</w:t>
          </w:r>
        </w:p>
        <w:p w14:paraId="1BFF397C" w14:textId="3C8DD35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7.</w:t>
          </w:r>
          <w:r>
            <w:tab/>
          </w:r>
          <w:bookmarkStart w:id="18" w:name="_CTVL001f49cd6690d384e2c8b6ed2bd536fe47f"/>
          <w:r>
            <w:t>King,</w:t>
          </w:r>
          <w:r w:rsidR="00102DCB">
            <w:t xml:space="preserve"> </w:t>
          </w:r>
          <w:r>
            <w:t>H.A.,</w:t>
          </w:r>
          <w:r w:rsidR="00102DCB">
            <w:t xml:space="preserve"> </w:t>
          </w:r>
          <w:r>
            <w:t>Gerber,</w:t>
          </w:r>
          <w:r w:rsidR="00102DCB">
            <w:t xml:space="preserve"> </w:t>
          </w:r>
          <w:r>
            <w:t>A.P.</w:t>
          </w:r>
          <w:r w:rsidR="00102DCB">
            <w:t xml:space="preserve"> </w:t>
          </w:r>
          <w:r>
            <w:t>Translatome</w:t>
          </w:r>
          <w:r w:rsidR="00102DCB">
            <w:t xml:space="preserve"> </w:t>
          </w:r>
          <w:r>
            <w:t>profiling:</w:t>
          </w:r>
          <w:r w:rsidR="00102DCB">
            <w:t xml:space="preserve"> </w:t>
          </w:r>
          <w:r>
            <w:t>methods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genome-scale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mRNA</w:t>
          </w:r>
          <w:r w:rsidR="00102DCB">
            <w:t xml:space="preserve"> </w:t>
          </w:r>
          <w:r>
            <w:t>translation.</w:t>
          </w:r>
          <w:bookmarkEnd w:id="18"/>
          <w:r w:rsidR="00102DCB">
            <w:t xml:space="preserve"> </w:t>
          </w:r>
          <w:r w:rsidRPr="007C3D87">
            <w:rPr>
              <w:i/>
            </w:rPr>
            <w:t>Brief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Functional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Geno</w:t>
          </w:r>
          <w:r w:rsidRPr="007C3D87">
            <w:rPr>
              <w:i/>
            </w:rPr>
            <w:t>mics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5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22–31</w:t>
          </w:r>
          <w:r w:rsidR="00102DCB">
            <w:t xml:space="preserve"> </w:t>
          </w:r>
          <w:r w:rsidRPr="007C3D87">
            <w:t>(2016).</w:t>
          </w:r>
        </w:p>
        <w:p w14:paraId="2BB57DFF" w14:textId="41228AF6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8.</w:t>
          </w:r>
          <w:r>
            <w:tab/>
          </w:r>
          <w:bookmarkStart w:id="19" w:name="_CTVL001ef6cac6ee67c424ebfe339852f1b3fa9"/>
          <w:r>
            <w:t>Mašek,</w:t>
          </w:r>
          <w:r w:rsidR="00102DCB">
            <w:t xml:space="preserve"> </w:t>
          </w:r>
          <w:r>
            <w:t>T.,</w:t>
          </w:r>
          <w:r w:rsidR="00102DCB">
            <w:t xml:space="preserve"> </w:t>
          </w:r>
          <w:r>
            <w:t>Valášek,</w:t>
          </w:r>
          <w:r w:rsidR="00102DCB">
            <w:t xml:space="preserve"> </w:t>
          </w:r>
          <w:r>
            <w:t>L.,</w:t>
          </w:r>
          <w:r w:rsidR="00102DCB">
            <w:t xml:space="preserve"> </w:t>
          </w:r>
          <w:r>
            <w:t>Pospíšek,</w:t>
          </w:r>
          <w:r w:rsidR="00102DCB">
            <w:t xml:space="preserve"> </w:t>
          </w:r>
          <w:r>
            <w:t>M.</w:t>
          </w:r>
          <w:r w:rsidR="00102DCB">
            <w:t xml:space="preserve"> </w:t>
          </w:r>
          <w:r>
            <w:t>Polysome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RNA</w:t>
          </w:r>
          <w:r w:rsidR="00102DCB">
            <w:t xml:space="preserve"> </w:t>
          </w:r>
          <w:r>
            <w:t>Purification</w:t>
          </w:r>
          <w:r w:rsidR="00102DCB">
            <w:t xml:space="preserve"> </w:t>
          </w:r>
          <w:r>
            <w:t>from</w:t>
          </w:r>
          <w:r w:rsidR="00102DCB">
            <w:t xml:space="preserve"> </w:t>
          </w:r>
          <w:r>
            <w:t>Sucrose</w:t>
          </w:r>
          <w:r w:rsidR="00102DCB">
            <w:t xml:space="preserve"> </w:t>
          </w:r>
          <w:r>
            <w:t>Gradients.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Nielsen,</w:t>
          </w:r>
          <w:r w:rsidR="00102DCB">
            <w:t xml:space="preserve"> </w:t>
          </w:r>
          <w:r>
            <w:t>H.</w:t>
          </w:r>
          <w:r w:rsidR="00102DCB">
            <w:t xml:space="preserve"> </w:t>
          </w:r>
          <w:r>
            <w:t>(ed.)</w:t>
          </w:r>
          <w:bookmarkEnd w:id="19"/>
          <w:r w:rsidR="00102DCB">
            <w:t xml:space="preserve"> </w:t>
          </w:r>
          <w:r w:rsidRPr="007C3D87">
            <w:rPr>
              <w:i/>
            </w:rPr>
            <w:t>RNA: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n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rotocols.</w:t>
          </w:r>
          <w:r w:rsidR="00102DCB">
            <w:rPr>
              <w:i/>
            </w:rPr>
            <w:t xml:space="preserve"> </w:t>
          </w:r>
          <w:r w:rsidRPr="007C3D87">
            <w:t>Humana</w:t>
          </w:r>
          <w:r w:rsidR="00102DCB">
            <w:t xml:space="preserve"> </w:t>
          </w:r>
          <w:r w:rsidRPr="007C3D87">
            <w:t>Press.</w:t>
          </w:r>
          <w:r w:rsidR="00102DCB">
            <w:t xml:space="preserve"> </w:t>
          </w:r>
          <w:r w:rsidRPr="007C3D87">
            <w:t>Totowa,</w:t>
          </w:r>
          <w:r w:rsidR="00102DCB">
            <w:t xml:space="preserve"> </w:t>
          </w:r>
          <w:r w:rsidRPr="007C3D87">
            <w:t>NJ</w:t>
          </w:r>
          <w:r w:rsidR="00102DCB">
            <w:t xml:space="preserve"> </w:t>
          </w:r>
          <w:r w:rsidRPr="007C3D87">
            <w:t>(2011),</w:t>
          </w:r>
          <w:r w:rsidR="00102DCB">
            <w:t xml:space="preserve"> </w:t>
          </w:r>
          <w:r w:rsidRPr="007C3D87">
            <w:t>pp.</w:t>
          </w:r>
          <w:r w:rsidR="00102DCB">
            <w:t xml:space="preserve"> </w:t>
          </w:r>
          <w:r w:rsidRPr="007C3D87">
            <w:t>293–309.</w:t>
          </w:r>
        </w:p>
        <w:p w14:paraId="3BC1C4A1" w14:textId="6AEE9806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19.</w:t>
          </w:r>
          <w:r>
            <w:tab/>
          </w:r>
          <w:bookmarkStart w:id="20" w:name="_CTVL001894e3afe82564f2ab28998f4889469c3"/>
          <w:r>
            <w:t>Heiman,</w:t>
          </w:r>
          <w:r w:rsidR="00102DCB">
            <w:t xml:space="preserve"> </w:t>
          </w:r>
          <w:r>
            <w:t>M.</w:t>
          </w:r>
          <w:bookmarkEnd w:id="20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translational</w:t>
          </w:r>
          <w:r w:rsidR="00102DCB">
            <w:t xml:space="preserve"> </w:t>
          </w:r>
          <w:r w:rsidRPr="007C3D87">
            <w:t>profiling</w:t>
          </w:r>
          <w:r w:rsidR="00102DCB">
            <w:t xml:space="preserve"> </w:t>
          </w:r>
          <w:r w:rsidRPr="007C3D87">
            <w:t>approach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molecular</w:t>
          </w:r>
          <w:r w:rsidR="00102DCB">
            <w:t xml:space="preserve"> </w:t>
          </w:r>
          <w:r w:rsidRPr="007C3D87">
            <w:t>characterization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CNS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types.</w:t>
          </w:r>
          <w:r w:rsidR="00102DCB">
            <w:t xml:space="preserve"> </w:t>
          </w:r>
          <w:r w:rsidRPr="007C3D87">
            <w:rPr>
              <w:i/>
            </w:rPr>
            <w:t>Cell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35</w:t>
          </w:r>
          <w:r w:rsidR="00102DCB">
            <w:rPr>
              <w:b/>
            </w:rPr>
            <w:t xml:space="preserve"> </w:t>
          </w:r>
          <w:r w:rsidRPr="007C3D87">
            <w:t>(4),</w:t>
          </w:r>
          <w:r w:rsidR="00102DCB">
            <w:t xml:space="preserve"> </w:t>
          </w:r>
          <w:r w:rsidRPr="007C3D87">
            <w:t>738–748</w:t>
          </w:r>
          <w:r w:rsidR="00102DCB">
            <w:t xml:space="preserve"> </w:t>
          </w:r>
          <w:r w:rsidRPr="007C3D87">
            <w:t>(2008).</w:t>
          </w:r>
        </w:p>
        <w:p w14:paraId="679ACD0A" w14:textId="61F7D33F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0.</w:t>
          </w:r>
          <w:r>
            <w:tab/>
          </w:r>
          <w:bookmarkStart w:id="21" w:name="_CTVL00189610d60dcaa4aaabbda4a6966830af6"/>
          <w:r>
            <w:t>Halbeisen,</w:t>
          </w:r>
          <w:r w:rsidR="00102DCB">
            <w:t xml:space="preserve"> </w:t>
          </w:r>
          <w:r>
            <w:t>R.E.,</w:t>
          </w:r>
          <w:r w:rsidR="00102DCB">
            <w:t xml:space="preserve"> </w:t>
          </w:r>
          <w:r>
            <w:t>Scherrer,</w:t>
          </w:r>
          <w:r w:rsidR="00102DCB">
            <w:t xml:space="preserve"> </w:t>
          </w:r>
          <w:r>
            <w:t>T.,</w:t>
          </w:r>
          <w:r w:rsidR="00102DCB">
            <w:t xml:space="preserve"> </w:t>
          </w:r>
          <w:r>
            <w:t>Gerber,</w:t>
          </w:r>
          <w:r w:rsidR="00102DCB">
            <w:t xml:space="preserve"> </w:t>
          </w:r>
          <w:r>
            <w:t>A.P.</w:t>
          </w:r>
          <w:r w:rsidR="00102DCB">
            <w:t xml:space="preserve"> </w:t>
          </w:r>
          <w:r>
            <w:t>Affinity</w:t>
          </w:r>
          <w:r w:rsidR="00102DCB">
            <w:t xml:space="preserve"> </w:t>
          </w:r>
          <w:r>
            <w:t>purific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ribosomes</w:t>
          </w:r>
          <w:r w:rsidR="00102DCB">
            <w:t xml:space="preserve"> </w:t>
          </w:r>
          <w:r>
            <w:t>to</w:t>
          </w:r>
          <w:r w:rsidR="00102DCB">
            <w:t xml:space="preserve"> </w:t>
          </w:r>
          <w:r>
            <w:t>access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translatome.</w:t>
          </w:r>
          <w:bookmarkEnd w:id="21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San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Diego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Calif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48</w:t>
          </w:r>
          <w:r w:rsidR="00102DCB">
            <w:rPr>
              <w:b/>
            </w:rPr>
            <w:t xml:space="preserve"> </w:t>
          </w:r>
          <w:r w:rsidRPr="007C3D87">
            <w:t>(3),</w:t>
          </w:r>
          <w:r w:rsidR="00102DCB">
            <w:t xml:space="preserve"> </w:t>
          </w:r>
          <w:r w:rsidRPr="007C3D87">
            <w:t>306–310</w:t>
          </w:r>
          <w:r w:rsidR="00102DCB">
            <w:t xml:space="preserve"> </w:t>
          </w:r>
          <w:r w:rsidRPr="007C3D87">
            <w:t>(2009).</w:t>
          </w:r>
        </w:p>
        <w:p w14:paraId="1DB897DE" w14:textId="7FE67285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1.</w:t>
          </w:r>
          <w:r>
            <w:tab/>
          </w:r>
          <w:bookmarkStart w:id="22" w:name="_CTVL0019eef293092f74b3b99ab52a50470a58e"/>
          <w:r>
            <w:t>Thomas,</w:t>
          </w:r>
          <w:r w:rsidR="00102DCB">
            <w:t xml:space="preserve"> </w:t>
          </w:r>
          <w:r>
            <w:t>A.</w:t>
          </w:r>
          <w:bookmarkEnd w:id="22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versatile</w:t>
          </w:r>
          <w:r w:rsidR="00102DCB">
            <w:t xml:space="preserve"> </w:t>
          </w:r>
          <w:r w:rsidRPr="007C3D87">
            <w:t>method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cell-specific</w:t>
          </w:r>
          <w:r w:rsidR="00102DCB">
            <w:t xml:space="preserve"> </w:t>
          </w:r>
          <w:r w:rsidRPr="007C3D87">
            <w:t>profiling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translated</w:t>
          </w:r>
          <w:r w:rsidR="00102DCB">
            <w:t xml:space="preserve"> </w:t>
          </w:r>
          <w:r w:rsidRPr="007C3D87">
            <w:t>mRNAs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Drosophila.</w:t>
          </w:r>
          <w:r w:rsidR="00102DCB">
            <w:t xml:space="preserve"> </w:t>
          </w:r>
          <w:r w:rsidRPr="007C3D87">
            <w:rPr>
              <w:i/>
            </w:rPr>
            <w:t>PloS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O</w:t>
          </w:r>
          <w:r w:rsidR="000864C3" w:rsidRPr="007C3D87">
            <w:rPr>
              <w:i/>
            </w:rPr>
            <w:t>n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7</w:t>
          </w:r>
          <w:r w:rsidR="00102DCB">
            <w:rPr>
              <w:b/>
            </w:rPr>
            <w:t xml:space="preserve"> </w:t>
          </w:r>
          <w:r w:rsidRPr="007C3D87">
            <w:t>(7),</w:t>
          </w:r>
          <w:r w:rsidR="00102DCB">
            <w:t xml:space="preserve"> </w:t>
          </w:r>
          <w:r w:rsidRPr="007C3D87">
            <w:t>e40276</w:t>
          </w:r>
          <w:r w:rsidR="00102DCB">
            <w:t xml:space="preserve"> </w:t>
          </w:r>
          <w:r w:rsidRPr="007C3D87">
            <w:t>(2012).</w:t>
          </w:r>
        </w:p>
        <w:p w14:paraId="29DE4B2F" w14:textId="5449277B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2.</w:t>
          </w:r>
          <w:r>
            <w:tab/>
          </w:r>
          <w:bookmarkStart w:id="23" w:name="_CTVL001cca06d475a2f4f4dbfa9972ca495626d"/>
          <w:r>
            <w:t>Watson,</w:t>
          </w:r>
          <w:r w:rsidR="00102DCB">
            <w:t xml:space="preserve"> </w:t>
          </w:r>
          <w:r>
            <w:t>F.L.</w:t>
          </w:r>
          <w:bookmarkEnd w:id="23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type–specific</w:t>
          </w:r>
          <w:r w:rsidR="00102DCB">
            <w:t xml:space="preserve"> </w:t>
          </w:r>
          <w:r w:rsidRPr="007C3D87">
            <w:t>translational</w:t>
          </w:r>
          <w:r w:rsidR="00102DCB">
            <w:t xml:space="preserve"> </w:t>
          </w:r>
          <w:r w:rsidRPr="007C3D87">
            <w:t>profiling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Xenopus</w:t>
          </w:r>
          <w:r w:rsidR="00102DCB">
            <w:t xml:space="preserve"> </w:t>
          </w:r>
          <w:r w:rsidRPr="007C3D87">
            <w:t>laevis</w:t>
          </w:r>
          <w:r w:rsidR="00102DCB">
            <w:t xml:space="preserve"> </w:t>
          </w:r>
          <w:r w:rsidRPr="007C3D87">
            <w:t>retina.</w:t>
          </w:r>
          <w:r w:rsidR="00102DCB">
            <w:t xml:space="preserve"> </w:t>
          </w:r>
          <w:r w:rsidRPr="007C3D87">
            <w:rPr>
              <w:i/>
            </w:rPr>
            <w:t>Development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Dynamics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41</w:t>
          </w:r>
          <w:r w:rsidR="00102DCB">
            <w:rPr>
              <w:b/>
            </w:rPr>
            <w:t xml:space="preserve"> </w:t>
          </w:r>
          <w:r w:rsidRPr="007C3D87">
            <w:t>(12),</w:t>
          </w:r>
          <w:r w:rsidR="00102DCB">
            <w:t xml:space="preserve"> </w:t>
          </w:r>
          <w:r w:rsidRPr="007C3D87">
            <w:t>1960–1972</w:t>
          </w:r>
          <w:r w:rsidR="00102DCB">
            <w:t xml:space="preserve"> </w:t>
          </w:r>
          <w:r w:rsidRPr="007C3D87">
            <w:t>(2012).</w:t>
          </w:r>
        </w:p>
        <w:p w14:paraId="796AF211" w14:textId="157C85CF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3.</w:t>
          </w:r>
          <w:r>
            <w:tab/>
          </w:r>
          <w:bookmarkStart w:id="24" w:name="_CTVL0014f2db14a88944330b19cd3a9ee21f1bf"/>
          <w:r>
            <w:t>Lam,</w:t>
          </w:r>
          <w:r w:rsidR="00102DCB">
            <w:t xml:space="preserve"> </w:t>
          </w:r>
          <w:r>
            <w:t>P.-y.,</w:t>
          </w:r>
          <w:r w:rsidR="00102DCB">
            <w:t xml:space="preserve"> </w:t>
          </w:r>
          <w:r>
            <w:t>Harvie,</w:t>
          </w:r>
          <w:r w:rsidR="00102DCB">
            <w:t xml:space="preserve"> </w:t>
          </w:r>
          <w:r>
            <w:t>E.A.,</w:t>
          </w:r>
          <w:r w:rsidR="00102DCB">
            <w:t xml:space="preserve"> </w:t>
          </w:r>
          <w:r>
            <w:t>Huttenlocher,</w:t>
          </w:r>
          <w:r w:rsidR="00102DCB">
            <w:t xml:space="preserve"> </w:t>
          </w:r>
          <w:r>
            <w:t>A.</w:t>
          </w:r>
          <w:r w:rsidR="00102DCB">
            <w:t xml:space="preserve"> </w:t>
          </w:r>
          <w:r>
            <w:t>Heat</w:t>
          </w:r>
          <w:r w:rsidR="00102DCB">
            <w:t xml:space="preserve"> </w:t>
          </w:r>
          <w:r>
            <w:t>shock</w:t>
          </w:r>
          <w:r w:rsidR="00102DCB">
            <w:t xml:space="preserve"> </w:t>
          </w:r>
          <w:r>
            <w:t>modulates</w:t>
          </w:r>
          <w:r w:rsidR="00102DCB">
            <w:t xml:space="preserve"> </w:t>
          </w:r>
          <w:r>
            <w:t>neutrophil</w:t>
          </w:r>
          <w:r w:rsidR="00102DCB">
            <w:t xml:space="preserve"> </w:t>
          </w:r>
          <w:r>
            <w:t>motility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zebrafish.</w:t>
          </w:r>
          <w:bookmarkEnd w:id="24"/>
          <w:r w:rsidR="00102DCB">
            <w:t xml:space="preserve"> </w:t>
          </w:r>
          <w:r w:rsidRPr="007C3D87">
            <w:rPr>
              <w:i/>
            </w:rPr>
            <w:t>PloS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O</w:t>
          </w:r>
          <w:r w:rsidR="000864C3" w:rsidRPr="007C3D87">
            <w:rPr>
              <w:i/>
            </w:rPr>
            <w:t>n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8</w:t>
          </w:r>
          <w:r w:rsidR="00102DCB">
            <w:rPr>
              <w:b/>
            </w:rPr>
            <w:t xml:space="preserve"> </w:t>
          </w:r>
          <w:r w:rsidRPr="007C3D87">
            <w:t>(12),</w:t>
          </w:r>
          <w:r w:rsidR="00102DCB">
            <w:t xml:space="preserve"> </w:t>
          </w:r>
          <w:r w:rsidRPr="007C3D87">
            <w:t>e84436</w:t>
          </w:r>
          <w:r w:rsidR="00102DCB">
            <w:t xml:space="preserve"> </w:t>
          </w:r>
          <w:r w:rsidRPr="007C3D87">
            <w:t>(2013).</w:t>
          </w:r>
        </w:p>
        <w:p w14:paraId="6E0C8C09" w14:textId="200A9EB2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4.</w:t>
          </w:r>
          <w:r>
            <w:tab/>
          </w:r>
          <w:bookmarkStart w:id="25" w:name="_CTVL001b432a3909d1640fa8c82f2295f2632ae"/>
          <w:r>
            <w:t>Fang,</w:t>
          </w:r>
          <w:r w:rsidR="00102DCB">
            <w:t xml:space="preserve"> </w:t>
          </w:r>
          <w:r>
            <w:t>Y.</w:t>
          </w:r>
          <w:bookmarkEnd w:id="25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Translational</w:t>
          </w:r>
          <w:r w:rsidR="00102DCB">
            <w:t xml:space="preserve"> </w:t>
          </w:r>
          <w:r w:rsidRPr="007C3D87">
            <w:t>profiling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cardiomyocytes</w:t>
          </w:r>
          <w:r w:rsidR="00102DCB">
            <w:t xml:space="preserve"> </w:t>
          </w:r>
          <w:r w:rsidRPr="007C3D87">
            <w:t>identifies</w:t>
          </w:r>
          <w:r w:rsidR="00102DCB">
            <w:t xml:space="preserve"> </w:t>
          </w:r>
          <w:r w:rsidRPr="007C3D87">
            <w:t>an</w:t>
          </w:r>
          <w:r w:rsidR="00102DCB">
            <w:t xml:space="preserve"> </w:t>
          </w:r>
          <w:r w:rsidRPr="007C3D87">
            <w:t>early</w:t>
          </w:r>
          <w:r w:rsidR="00102DCB">
            <w:t xml:space="preserve"> </w:t>
          </w:r>
          <w:r w:rsidRPr="007C3D87">
            <w:t>Jak1/Stat3</w:t>
          </w:r>
          <w:r w:rsidR="00102DCB">
            <w:t xml:space="preserve"> </w:t>
          </w:r>
          <w:r w:rsidRPr="007C3D87">
            <w:t>injury</w:t>
          </w:r>
          <w:r w:rsidR="00102DCB">
            <w:t xml:space="preserve"> </w:t>
          </w:r>
          <w:r w:rsidRPr="007C3D87">
            <w:t>response</w:t>
          </w:r>
          <w:r w:rsidR="00102DCB">
            <w:t xml:space="preserve"> </w:t>
          </w:r>
          <w:r w:rsidRPr="007C3D87">
            <w:t>required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zebrafish</w:t>
          </w:r>
          <w:r w:rsidR="00102DCB">
            <w:t xml:space="preserve"> </w:t>
          </w:r>
          <w:r w:rsidRPr="007C3D87">
            <w:t>heart</w:t>
          </w:r>
          <w:r w:rsidR="00102DCB">
            <w:t xml:space="preserve"> </w:t>
          </w:r>
          <w:r w:rsidRPr="007C3D87">
            <w:t>regeneration.</w:t>
          </w:r>
          <w:r w:rsidR="00102DCB">
            <w:t xml:space="preserve"> </w:t>
          </w:r>
          <w:r w:rsidRPr="007C3D87">
            <w:rPr>
              <w:i/>
            </w:rPr>
            <w:t>Proceed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atio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cadem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cienc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Unite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tat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merica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10</w:t>
          </w:r>
          <w:r w:rsidR="00102DCB">
            <w:rPr>
              <w:b/>
            </w:rPr>
            <w:t xml:space="preserve"> </w:t>
          </w:r>
          <w:r w:rsidRPr="007C3D87">
            <w:t>(33),</w:t>
          </w:r>
          <w:r w:rsidR="00102DCB">
            <w:t xml:space="preserve"> </w:t>
          </w:r>
          <w:r w:rsidRPr="007C3D87">
            <w:t>13416–13421</w:t>
          </w:r>
          <w:r w:rsidR="00102DCB">
            <w:t xml:space="preserve"> </w:t>
          </w:r>
          <w:r w:rsidRPr="007C3D87">
            <w:t>(2013).</w:t>
          </w:r>
        </w:p>
        <w:p w14:paraId="6A90A297" w14:textId="6401D6A0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5.</w:t>
          </w:r>
          <w:r>
            <w:tab/>
          </w:r>
          <w:bookmarkStart w:id="26" w:name="_CTVL00185880d63e2854c899fe588e77f4bc4bf"/>
          <w:r>
            <w:t>Mustroph,</w:t>
          </w:r>
          <w:r w:rsidR="00102DCB">
            <w:t xml:space="preserve"> </w:t>
          </w:r>
          <w:r>
            <w:t>A.,</w:t>
          </w:r>
          <w:r w:rsidR="00102DCB">
            <w:t xml:space="preserve"> </w:t>
          </w:r>
          <w:r>
            <w:t>Zanetti,</w:t>
          </w:r>
          <w:r w:rsidR="00102DCB">
            <w:t xml:space="preserve"> </w:t>
          </w:r>
          <w:r>
            <w:t>M.E.,</w:t>
          </w:r>
          <w:r w:rsidR="00102DCB">
            <w:t xml:space="preserve"> </w:t>
          </w:r>
          <w:r>
            <w:t>Girke,</w:t>
          </w:r>
          <w:r w:rsidR="00102DCB">
            <w:t xml:space="preserve"> </w:t>
          </w:r>
          <w:r>
            <w:t>T.,</w:t>
          </w:r>
          <w:r w:rsidR="00102DCB">
            <w:t xml:space="preserve"> </w:t>
          </w:r>
          <w:r>
            <w:t>Bailey-Serres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Isolation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mRNAs</w:t>
          </w:r>
          <w:r w:rsidR="00102DCB">
            <w:t xml:space="preserve"> </w:t>
          </w:r>
          <w:r>
            <w:t>from</w:t>
          </w:r>
          <w:r w:rsidR="00102DCB">
            <w:t xml:space="preserve"> </w:t>
          </w:r>
          <w:r>
            <w:t>specific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type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lants</w:t>
          </w:r>
          <w:r w:rsidR="00102DCB">
            <w:t xml:space="preserve"> </w:t>
          </w:r>
          <w:r>
            <w:t>by</w:t>
          </w:r>
          <w:r w:rsidR="00102DCB">
            <w:t xml:space="preserve"> </w:t>
          </w:r>
          <w:r>
            <w:t>ribosome</w:t>
          </w:r>
          <w:r w:rsidR="00102DCB">
            <w:t xml:space="preserve"> </w:t>
          </w:r>
          <w:r>
            <w:t>immunopurification.</w:t>
          </w:r>
          <w:bookmarkEnd w:id="26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Molecular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lo</w:t>
          </w:r>
          <w:r w:rsidRPr="007C3D87">
            <w:rPr>
              <w:i/>
            </w:rPr>
            <w:t>g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lifton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J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959</w:t>
          </w:r>
          <w:r w:rsidRPr="007C3D87">
            <w:t>,</w:t>
          </w:r>
          <w:r w:rsidR="00102DCB">
            <w:t xml:space="preserve"> </w:t>
          </w:r>
          <w:r w:rsidRPr="007C3D87">
            <w:t>277–302</w:t>
          </w:r>
          <w:r w:rsidR="00102DCB">
            <w:t xml:space="preserve"> </w:t>
          </w:r>
          <w:r w:rsidRPr="007C3D87">
            <w:t>(2013).</w:t>
          </w:r>
        </w:p>
        <w:p w14:paraId="1FF4DACA" w14:textId="73D60A23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6.</w:t>
          </w:r>
          <w:r>
            <w:tab/>
          </w:r>
          <w:bookmarkStart w:id="27" w:name="_CTVL0019bafd1f29468482dbc8715681874ad4e"/>
          <w:r>
            <w:t>Monshausen,</w:t>
          </w:r>
          <w:r w:rsidR="00102DCB">
            <w:t xml:space="preserve"> </w:t>
          </w:r>
          <w:r>
            <w:t>G.B.,</w:t>
          </w:r>
          <w:r w:rsidR="00102DCB">
            <w:t xml:space="preserve"> </w:t>
          </w:r>
          <w:r>
            <w:t>Gilroy,</w:t>
          </w:r>
          <w:r w:rsidR="00102DCB">
            <w:t xml:space="preserve"> </w:t>
          </w:r>
          <w:r>
            <w:t>S.</w:t>
          </w:r>
          <w:r w:rsidR="00102DCB">
            <w:t xml:space="preserve"> </w:t>
          </w:r>
          <w:r>
            <w:t>Feeling</w:t>
          </w:r>
          <w:r w:rsidR="00102DCB">
            <w:t xml:space="preserve"> </w:t>
          </w:r>
          <w:r>
            <w:t>green:</w:t>
          </w:r>
          <w:r w:rsidR="00102DCB">
            <w:t xml:space="preserve"> </w:t>
          </w:r>
          <w:r>
            <w:t>mechanosensing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plants.</w:t>
          </w:r>
          <w:bookmarkEnd w:id="27"/>
          <w:r w:rsidR="00102DCB">
            <w:t xml:space="preserve"> </w:t>
          </w:r>
          <w:r w:rsidRPr="007C3D87">
            <w:rPr>
              <w:i/>
            </w:rPr>
            <w:t>Tren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Cell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log</w:t>
          </w:r>
          <w:r w:rsidRPr="007C3D87">
            <w:rPr>
              <w:i/>
            </w:rPr>
            <w:t>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9</w:t>
          </w:r>
          <w:r w:rsidR="00102DCB">
            <w:rPr>
              <w:b/>
            </w:rPr>
            <w:t xml:space="preserve"> </w:t>
          </w:r>
          <w:r w:rsidRPr="007C3D87">
            <w:t>(5),</w:t>
          </w:r>
          <w:r w:rsidR="00102DCB">
            <w:t xml:space="preserve"> </w:t>
          </w:r>
          <w:r w:rsidRPr="007C3D87">
            <w:t>228–235</w:t>
          </w:r>
          <w:r w:rsidR="00102DCB">
            <w:t xml:space="preserve"> </w:t>
          </w:r>
          <w:r w:rsidRPr="007C3D87">
            <w:t>(2009).</w:t>
          </w:r>
        </w:p>
        <w:p w14:paraId="0FB92AE6" w14:textId="0CD7B44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7.</w:t>
          </w:r>
          <w:r>
            <w:tab/>
          </w:r>
          <w:bookmarkStart w:id="28" w:name="_CTVL001218e861294074639a283880ff109b813"/>
          <w:r>
            <w:t>Day,</w:t>
          </w:r>
          <w:r w:rsidR="00102DCB">
            <w:t xml:space="preserve"> </w:t>
          </w:r>
          <w:r>
            <w:t>R.C.,</w:t>
          </w:r>
          <w:r w:rsidR="00102DCB">
            <w:t xml:space="preserve"> </w:t>
          </w:r>
          <w:r>
            <w:t>Grossniklaus,</w:t>
          </w:r>
          <w:r w:rsidR="00102DCB">
            <w:t xml:space="preserve"> </w:t>
          </w:r>
          <w:r>
            <w:t>U.,</w:t>
          </w:r>
          <w:r w:rsidR="00102DCB">
            <w:t xml:space="preserve"> </w:t>
          </w:r>
          <w:r>
            <w:t>Macknight,</w:t>
          </w:r>
          <w:r w:rsidR="00102DCB">
            <w:t xml:space="preserve"> </w:t>
          </w:r>
          <w:r>
            <w:t>R.C.</w:t>
          </w:r>
          <w:r w:rsidR="00102DCB">
            <w:t xml:space="preserve"> </w:t>
          </w:r>
          <w:r>
            <w:t>Be</w:t>
          </w:r>
          <w:r w:rsidR="00102DCB">
            <w:t xml:space="preserve"> </w:t>
          </w:r>
          <w:r>
            <w:t>more</w:t>
          </w:r>
          <w:r w:rsidR="00102DCB">
            <w:t xml:space="preserve"> </w:t>
          </w:r>
          <w:r>
            <w:t>specific!</w:t>
          </w:r>
          <w:r w:rsidR="00102DCB">
            <w:t xml:space="preserve"> </w:t>
          </w:r>
          <w:r>
            <w:t>Laser-assisted</w:t>
          </w:r>
          <w:r w:rsidR="00102DCB">
            <w:t xml:space="preserve"> </w:t>
          </w:r>
          <w:r>
            <w:lastRenderedPageBreak/>
            <w:t>microdissec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cells.</w:t>
          </w:r>
          <w:bookmarkEnd w:id="28"/>
          <w:r w:rsidR="00102DCB">
            <w:t xml:space="preserve"> </w:t>
          </w:r>
          <w:r w:rsidR="00B05136">
            <w:rPr>
              <w:i/>
            </w:rPr>
            <w:t>Trends in Plant Scienc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0</w:t>
          </w:r>
          <w:r w:rsidR="00102DCB">
            <w:rPr>
              <w:b/>
            </w:rPr>
            <w:t xml:space="preserve"> </w:t>
          </w:r>
          <w:r w:rsidRPr="007C3D87">
            <w:t>(8),</w:t>
          </w:r>
          <w:r w:rsidR="00102DCB">
            <w:t xml:space="preserve"> </w:t>
          </w:r>
          <w:r w:rsidRPr="007C3D87">
            <w:t>397–406</w:t>
          </w:r>
          <w:r w:rsidR="00102DCB">
            <w:t xml:space="preserve"> </w:t>
          </w:r>
          <w:r w:rsidRPr="007C3D87">
            <w:t>(2005).</w:t>
          </w:r>
        </w:p>
        <w:p w14:paraId="6FB0DE55" w14:textId="3D8EC164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8.</w:t>
          </w:r>
          <w:r>
            <w:tab/>
          </w:r>
          <w:bookmarkStart w:id="29" w:name="_CTVL001a33bdf86e32d4931b7cb382b2f4831d8"/>
          <w:r>
            <w:t>Sheen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Signal</w:t>
          </w:r>
          <w:r w:rsidR="00102DCB">
            <w:t xml:space="preserve"> </w:t>
          </w:r>
          <w:r>
            <w:t>Transduction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Maize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Mesophyll</w:t>
          </w:r>
          <w:r w:rsidR="00102DCB">
            <w:t xml:space="preserve"> </w:t>
          </w:r>
          <w:r>
            <w:t>Protoplasts.</w:t>
          </w:r>
          <w:bookmarkEnd w:id="29"/>
          <w:r w:rsidR="00102DCB"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hysi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27</w:t>
          </w:r>
          <w:r w:rsidR="00102DCB">
            <w:rPr>
              <w:b/>
            </w:rPr>
            <w:t xml:space="preserve"> </w:t>
          </w:r>
          <w:r w:rsidRPr="007C3D87">
            <w:t>(4),</w:t>
          </w:r>
          <w:r w:rsidR="00102DCB">
            <w:t xml:space="preserve"> </w:t>
          </w:r>
          <w:r w:rsidRPr="007C3D87">
            <w:t>1466–1475</w:t>
          </w:r>
          <w:r w:rsidR="00102DCB">
            <w:t xml:space="preserve"> </w:t>
          </w:r>
          <w:r w:rsidRPr="007C3D87">
            <w:t>(2001).</w:t>
          </w:r>
        </w:p>
        <w:p w14:paraId="54BB1307" w14:textId="2EE07457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29.</w:t>
          </w:r>
          <w:r>
            <w:tab/>
          </w:r>
          <w:bookmarkStart w:id="30" w:name="_CTVL001b19d58b9cfbd40ed8a7aae6ccd1faf30"/>
          <w:r>
            <w:t>Datta,</w:t>
          </w:r>
          <w:r w:rsidR="00102DCB">
            <w:t xml:space="preserve"> </w:t>
          </w:r>
          <w:r>
            <w:t>S.</w:t>
          </w:r>
          <w:bookmarkEnd w:id="30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Laser</w:t>
          </w:r>
          <w:r w:rsidR="00102DCB">
            <w:t xml:space="preserve"> </w:t>
          </w:r>
          <w:r w:rsidRPr="007C3D87">
            <w:t>capture</w:t>
          </w:r>
          <w:r w:rsidR="00102DCB">
            <w:t xml:space="preserve"> </w:t>
          </w:r>
          <w:r w:rsidRPr="007C3D87">
            <w:t>microdissection:</w:t>
          </w:r>
          <w:r w:rsidR="00102DCB">
            <w:t xml:space="preserve"> </w:t>
          </w:r>
          <w:r w:rsidRPr="007C3D87">
            <w:t>Big</w:t>
          </w:r>
          <w:r w:rsidR="00102DCB">
            <w:t xml:space="preserve"> </w:t>
          </w:r>
          <w:r w:rsidRPr="007C3D87">
            <w:t>data</w:t>
          </w:r>
          <w:r w:rsidR="00102DCB">
            <w:t xml:space="preserve"> </w:t>
          </w:r>
          <w:r w:rsidRPr="007C3D87">
            <w:t>from</w:t>
          </w:r>
          <w:r w:rsidR="00102DCB">
            <w:t xml:space="preserve"> </w:t>
          </w:r>
          <w:r w:rsidRPr="007C3D87">
            <w:t>small</w:t>
          </w:r>
          <w:r w:rsidR="00102DCB">
            <w:t xml:space="preserve"> </w:t>
          </w:r>
          <w:r w:rsidRPr="007C3D87">
            <w:t>samples.</w:t>
          </w:r>
          <w:r w:rsidR="00102DCB">
            <w:t xml:space="preserve"> </w:t>
          </w:r>
          <w:r w:rsidRPr="007C3D87">
            <w:rPr>
              <w:i/>
            </w:rPr>
            <w:t>Histolog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nd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H</w:t>
          </w:r>
          <w:r w:rsidR="000864C3" w:rsidRPr="007C3D87">
            <w:rPr>
              <w:i/>
            </w:rPr>
            <w:t>istopathology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0</w:t>
          </w:r>
          <w:r w:rsidR="00102DCB">
            <w:rPr>
              <w:b/>
            </w:rPr>
            <w:t xml:space="preserve"> </w:t>
          </w:r>
          <w:r w:rsidRPr="007C3D87">
            <w:t>(11),</w:t>
          </w:r>
          <w:r w:rsidR="00102DCB">
            <w:t xml:space="preserve"> </w:t>
          </w:r>
          <w:r w:rsidRPr="007C3D87">
            <w:t>1255–1269</w:t>
          </w:r>
          <w:r w:rsidR="00102DCB">
            <w:t xml:space="preserve"> </w:t>
          </w:r>
          <w:r w:rsidRPr="007C3D87">
            <w:t>(2015).</w:t>
          </w:r>
        </w:p>
        <w:p w14:paraId="627B1C44" w14:textId="541BEB6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0.</w:t>
          </w:r>
          <w:r>
            <w:tab/>
          </w:r>
          <w:bookmarkStart w:id="31" w:name="_CTVL001fc7eb276cf0c4cddadfd0383f2e15613"/>
          <w:r>
            <w:t>Birnbaum,</w:t>
          </w:r>
          <w:r w:rsidR="00102DCB">
            <w:t xml:space="preserve"> </w:t>
          </w:r>
          <w:r>
            <w:t>K.</w:t>
          </w:r>
          <w:bookmarkEnd w:id="31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Gene</w:t>
          </w:r>
          <w:r w:rsidR="00102DCB">
            <w:t xml:space="preserve"> </w:t>
          </w:r>
          <w:r w:rsidRPr="007C3D87">
            <w:t>Expression</w:t>
          </w:r>
          <w:r w:rsidR="00102DCB">
            <w:t xml:space="preserve"> </w:t>
          </w:r>
          <w:r w:rsidRPr="007C3D87">
            <w:t>Map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&amp;lt;em&amp;gt;Arabidopsis&amp;lt;/em&amp;gt;</w:t>
          </w:r>
          <w:r w:rsidR="00102DCB">
            <w:t xml:space="preserve"> </w:t>
          </w:r>
          <w:r w:rsidRPr="007C3D87">
            <w:t>Root.</w:t>
          </w:r>
          <w:r w:rsidR="00102DCB">
            <w:t xml:space="preserve"> </w:t>
          </w:r>
          <w:r w:rsidRPr="007C3D87">
            <w:rPr>
              <w:i/>
            </w:rPr>
            <w:t>Scienc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02</w:t>
          </w:r>
          <w:r w:rsidR="00102DCB">
            <w:rPr>
              <w:b/>
            </w:rPr>
            <w:t xml:space="preserve"> </w:t>
          </w:r>
          <w:r w:rsidRPr="007C3D87">
            <w:t>(5652),</w:t>
          </w:r>
          <w:r w:rsidR="00102DCB">
            <w:t xml:space="preserve"> </w:t>
          </w:r>
          <w:r w:rsidRPr="007C3D87">
            <w:t>1956</w:t>
          </w:r>
          <w:r w:rsidR="00102DCB">
            <w:t xml:space="preserve"> </w:t>
          </w:r>
          <w:r w:rsidRPr="007C3D87">
            <w:t>(2003).</w:t>
          </w:r>
        </w:p>
        <w:p w14:paraId="6FEC4FD1" w14:textId="657742B4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1.</w:t>
          </w:r>
          <w:r>
            <w:tab/>
          </w:r>
          <w:bookmarkStart w:id="32" w:name="_CTVL001960d188a424640a68b562588378e4647"/>
          <w:r>
            <w:t>Hamant,</w:t>
          </w:r>
          <w:r w:rsidR="00102DCB">
            <w:t xml:space="preserve"> </w:t>
          </w:r>
          <w:r>
            <w:t>O.,</w:t>
          </w:r>
          <w:r w:rsidR="00102DCB">
            <w:t xml:space="preserve"> </w:t>
          </w:r>
          <w:r>
            <w:t>Haswell,</w:t>
          </w:r>
          <w:r w:rsidR="00102DCB">
            <w:t xml:space="preserve"> </w:t>
          </w:r>
          <w:r>
            <w:t>E.S.</w:t>
          </w:r>
          <w:r w:rsidR="00102DCB">
            <w:t xml:space="preserve"> </w:t>
          </w:r>
          <w:r>
            <w:t>Life</w:t>
          </w:r>
          <w:r w:rsidR="00102DCB">
            <w:t xml:space="preserve"> </w:t>
          </w:r>
          <w:r>
            <w:t>behind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wall:</w:t>
          </w:r>
          <w:r w:rsidR="00102DCB">
            <w:t xml:space="preserve"> </w:t>
          </w:r>
          <w:r>
            <w:t>Sensing</w:t>
          </w:r>
          <w:r w:rsidR="00102DCB">
            <w:t xml:space="preserve"> </w:t>
          </w:r>
          <w:r>
            <w:t>mechanical</w:t>
          </w:r>
          <w:r w:rsidR="00102DCB">
            <w:t xml:space="preserve"> </w:t>
          </w:r>
          <w:r>
            <w:t>cues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plants.</w:t>
          </w:r>
          <w:bookmarkEnd w:id="32"/>
          <w:r w:rsidR="00102DCB">
            <w:t xml:space="preserve"> </w:t>
          </w:r>
          <w:r w:rsidRPr="007C3D87">
            <w:rPr>
              <w:i/>
            </w:rPr>
            <w:t>BMC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Bi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5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1354</w:t>
          </w:r>
          <w:r w:rsidR="00102DCB">
            <w:t xml:space="preserve"> </w:t>
          </w:r>
          <w:r w:rsidRPr="007C3D87">
            <w:t>(2017).</w:t>
          </w:r>
        </w:p>
        <w:p w14:paraId="20393C8D" w14:textId="7DF51942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2.</w:t>
          </w:r>
          <w:r>
            <w:tab/>
          </w:r>
          <w:bookmarkStart w:id="33" w:name="_CTVL001a0fb08e70e574290b75f303adf12a358"/>
          <w:r>
            <w:t>Vragović,</w:t>
          </w:r>
          <w:r w:rsidR="00102DCB">
            <w:t xml:space="preserve"> </w:t>
          </w:r>
          <w:r>
            <w:t>K.</w:t>
          </w:r>
          <w:bookmarkEnd w:id="33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Translatome</w:t>
          </w:r>
          <w:r w:rsidR="00102DCB">
            <w:t xml:space="preserve"> </w:t>
          </w:r>
          <w:r w:rsidRPr="007C3D87">
            <w:t>analyses</w:t>
          </w:r>
          <w:r w:rsidR="00102DCB">
            <w:t xml:space="preserve"> </w:t>
          </w:r>
          <w:r w:rsidRPr="007C3D87">
            <w:t>capture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opposing</w:t>
          </w:r>
          <w:r w:rsidR="00102DCB">
            <w:t xml:space="preserve"> </w:t>
          </w:r>
          <w:r w:rsidRPr="007C3D87">
            <w:t>tissue-specific</w:t>
          </w:r>
          <w:r w:rsidR="00102DCB">
            <w:t xml:space="preserve"> </w:t>
          </w:r>
          <w:r w:rsidRPr="007C3D87">
            <w:t>brassinosteroid</w:t>
          </w:r>
          <w:r w:rsidR="00102DCB">
            <w:t xml:space="preserve"> </w:t>
          </w:r>
          <w:r w:rsidRPr="007C3D87">
            <w:t>signals</w:t>
          </w:r>
          <w:r w:rsidR="00102DCB">
            <w:t xml:space="preserve"> </w:t>
          </w:r>
          <w:r w:rsidRPr="007C3D87">
            <w:t>orchestrating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meristem</w:t>
          </w:r>
          <w:r w:rsidR="00102DCB">
            <w:t xml:space="preserve"> </w:t>
          </w:r>
          <w:r w:rsidRPr="007C3D87">
            <w:t>differentiation.</w:t>
          </w:r>
          <w:r w:rsidR="00102DCB">
            <w:t xml:space="preserve"> </w:t>
          </w:r>
          <w:r w:rsidRPr="007C3D87">
            <w:rPr>
              <w:i/>
            </w:rPr>
            <w:t>Proceed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atio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cadem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cienc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Unite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tat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merica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12</w:t>
          </w:r>
          <w:r w:rsidR="00102DCB">
            <w:rPr>
              <w:b/>
            </w:rPr>
            <w:t xml:space="preserve"> </w:t>
          </w:r>
          <w:r w:rsidRPr="007C3D87">
            <w:t>(3),</w:t>
          </w:r>
          <w:r w:rsidR="00102DCB">
            <w:t xml:space="preserve"> </w:t>
          </w:r>
          <w:r w:rsidRPr="007C3D87">
            <w:t>923–928</w:t>
          </w:r>
          <w:r w:rsidR="00102DCB">
            <w:t xml:space="preserve"> </w:t>
          </w:r>
          <w:r w:rsidRPr="007C3D87">
            <w:t>(2015).</w:t>
          </w:r>
        </w:p>
        <w:p w14:paraId="480D82A4" w14:textId="1A421F7E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3.</w:t>
          </w:r>
          <w:r>
            <w:tab/>
          </w:r>
          <w:bookmarkStart w:id="34" w:name="_CTVL001f64474bc60a5417bb57a426512c814eb"/>
          <w:r>
            <w:t>Wang,</w:t>
          </w:r>
          <w:r w:rsidR="00102DCB">
            <w:t xml:space="preserve"> </w:t>
          </w:r>
          <w:r>
            <w:t>Y.,</w:t>
          </w:r>
          <w:r w:rsidR="00102DCB">
            <w:t xml:space="preserve"> </w:t>
          </w:r>
          <w:r>
            <w:t>Jiao,</w:t>
          </w:r>
          <w:r w:rsidR="00102DCB">
            <w:t xml:space="preserve"> </w:t>
          </w:r>
          <w:r>
            <w:t>Y.</w:t>
          </w:r>
          <w:r w:rsidR="00102DCB">
            <w:t xml:space="preserve"> </w:t>
          </w:r>
          <w:r>
            <w:t>Translating</w:t>
          </w:r>
          <w:r w:rsidR="00102DCB">
            <w:t xml:space="preserve"> </w:t>
          </w:r>
          <w:r>
            <w:t>ribosome</w:t>
          </w:r>
          <w:r w:rsidR="00102DCB">
            <w:t xml:space="preserve"> </w:t>
          </w:r>
          <w:r>
            <w:t>affinity</w:t>
          </w:r>
          <w:r w:rsidR="00102DCB">
            <w:t xml:space="preserve"> </w:t>
          </w:r>
          <w:r>
            <w:t>purification</w:t>
          </w:r>
          <w:r w:rsidR="00102DCB">
            <w:t xml:space="preserve"> </w:t>
          </w:r>
          <w:r>
            <w:t>(TRAP)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cell-specific</w:t>
          </w:r>
          <w:r w:rsidR="00102DCB">
            <w:t xml:space="preserve"> </w:t>
          </w:r>
          <w:r>
            <w:t>translation</w:t>
          </w:r>
          <w:r w:rsidR="00102DCB">
            <w:t xml:space="preserve"> </w:t>
          </w:r>
          <w:r>
            <w:t>profiling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developing</w:t>
          </w:r>
          <w:r w:rsidR="00102DCB">
            <w:t xml:space="preserve"> </w:t>
          </w:r>
          <w:r>
            <w:t>flowers.</w:t>
          </w:r>
          <w:bookmarkEnd w:id="34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Molecular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</w:t>
          </w:r>
          <w:r w:rsidRPr="007C3D87">
            <w:rPr>
              <w:i/>
            </w:rPr>
            <w:t>log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lifton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J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110</w:t>
          </w:r>
          <w:r w:rsidRPr="007C3D87">
            <w:t>,</w:t>
          </w:r>
          <w:r w:rsidR="00102DCB">
            <w:t xml:space="preserve"> </w:t>
          </w:r>
          <w:r w:rsidRPr="007C3D87">
            <w:t>323–328</w:t>
          </w:r>
          <w:r w:rsidR="00102DCB">
            <w:t xml:space="preserve"> </w:t>
          </w:r>
          <w:r w:rsidRPr="007C3D87">
            <w:t>(2014).</w:t>
          </w:r>
        </w:p>
        <w:p w14:paraId="49CF34B4" w14:textId="3BC722A5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4.</w:t>
          </w:r>
          <w:r>
            <w:tab/>
          </w:r>
          <w:bookmarkStart w:id="35" w:name="_CTVL001c7b7d3be3abc45719301232ffa884db4"/>
          <w:r>
            <w:t>Sablok,</w:t>
          </w:r>
          <w:r w:rsidR="00102DCB">
            <w:t xml:space="preserve"> </w:t>
          </w:r>
          <w:r>
            <w:t>G.,</w:t>
          </w:r>
          <w:r w:rsidR="00102DCB">
            <w:t xml:space="preserve"> </w:t>
          </w:r>
          <w:r>
            <w:t>Powell,</w:t>
          </w:r>
          <w:r w:rsidR="00102DCB">
            <w:t xml:space="preserve"> </w:t>
          </w:r>
          <w:r>
            <w:t>J.J.,</w:t>
          </w:r>
          <w:r w:rsidR="00102DCB">
            <w:t xml:space="preserve"> </w:t>
          </w:r>
          <w:r>
            <w:t>Kazan,</w:t>
          </w:r>
          <w:r w:rsidR="00102DCB">
            <w:t xml:space="preserve"> </w:t>
          </w:r>
          <w:r>
            <w:t>K.</w:t>
          </w:r>
          <w:r w:rsidR="00102DCB">
            <w:t xml:space="preserve"> </w:t>
          </w:r>
          <w:r>
            <w:t>Emerging</w:t>
          </w:r>
          <w:r w:rsidR="00102DCB">
            <w:t xml:space="preserve"> </w:t>
          </w:r>
          <w:r>
            <w:t>Roles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Landscape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Translating</w:t>
          </w:r>
          <w:r w:rsidR="00102DCB">
            <w:t xml:space="preserve"> </w:t>
          </w:r>
          <w:r>
            <w:t>mRNAs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Plants.</w:t>
          </w:r>
          <w:bookmarkEnd w:id="35"/>
          <w:r w:rsidR="00102DCB">
            <w:t xml:space="preserve"> </w:t>
          </w:r>
          <w:r w:rsidRPr="007C3D87">
            <w:rPr>
              <w:i/>
            </w:rPr>
            <w:t>Frontier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Sci</w:t>
          </w:r>
          <w:r w:rsidRPr="007C3D87">
            <w:rPr>
              <w:i/>
            </w:rPr>
            <w:t>enc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8</w:t>
          </w:r>
          <w:r w:rsidRPr="007C3D87">
            <w:t>,</w:t>
          </w:r>
          <w:r w:rsidR="00102DCB">
            <w:t xml:space="preserve"> </w:t>
          </w:r>
          <w:r w:rsidRPr="007C3D87">
            <w:t>1443</w:t>
          </w:r>
          <w:r w:rsidR="00102DCB">
            <w:t xml:space="preserve"> </w:t>
          </w:r>
          <w:r w:rsidRPr="007C3D87">
            <w:t>(2017).</w:t>
          </w:r>
        </w:p>
        <w:p w14:paraId="4E003FDB" w14:textId="2867938B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5.</w:t>
          </w:r>
          <w:r>
            <w:tab/>
          </w:r>
          <w:bookmarkStart w:id="36" w:name="_CTVL001394d91d774e4462e8f181ba495f13f95"/>
          <w:r>
            <w:t>Ron,</w:t>
          </w:r>
          <w:r w:rsidR="00102DCB">
            <w:t xml:space="preserve"> </w:t>
          </w:r>
          <w:r>
            <w:t>M.</w:t>
          </w:r>
          <w:bookmarkEnd w:id="36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Hairy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transformation</w:t>
          </w:r>
          <w:r w:rsidR="00102DCB">
            <w:t xml:space="preserve"> </w:t>
          </w:r>
          <w:r w:rsidRPr="007C3D87">
            <w:t>using</w:t>
          </w:r>
          <w:r w:rsidR="00102DCB">
            <w:t xml:space="preserve"> </w:t>
          </w:r>
          <w:r w:rsidRPr="007C3D87">
            <w:t>Agrobacterium</w:t>
          </w:r>
          <w:r w:rsidR="00102DCB">
            <w:t xml:space="preserve"> </w:t>
          </w:r>
          <w:r w:rsidRPr="007C3D87">
            <w:t>rhizogenes</w:t>
          </w:r>
          <w:r w:rsidR="00102DCB">
            <w:t xml:space="preserve"> </w:t>
          </w:r>
          <w:r w:rsidRPr="007C3D87">
            <w:t>as</w:t>
          </w:r>
          <w:r w:rsidR="00102DCB"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tool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exploring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type-specific</w:t>
          </w:r>
          <w:r w:rsidR="00102DCB">
            <w:t xml:space="preserve"> </w:t>
          </w:r>
          <w:r w:rsidRPr="007C3D87">
            <w:t>gene</w:t>
          </w:r>
          <w:r w:rsidR="00102DCB">
            <w:t xml:space="preserve"> </w:t>
          </w:r>
          <w:r w:rsidRPr="007C3D87">
            <w:t>expression</w:t>
          </w:r>
          <w:r w:rsidR="00102DCB">
            <w:t xml:space="preserve"> </w:t>
          </w:r>
          <w:r w:rsidRPr="007C3D87">
            <w:t>and</w:t>
          </w:r>
          <w:r w:rsidR="00102DCB">
            <w:t xml:space="preserve"> </w:t>
          </w:r>
          <w:r w:rsidRPr="007C3D87">
            <w:t>function</w:t>
          </w:r>
          <w:r w:rsidR="00102DCB">
            <w:t xml:space="preserve"> </w:t>
          </w:r>
          <w:r w:rsidRPr="007C3D87">
            <w:t>using</w:t>
          </w:r>
          <w:r w:rsidR="00102DCB">
            <w:t xml:space="preserve"> </w:t>
          </w:r>
          <w:r w:rsidRPr="007C3D87">
            <w:t>tomato</w:t>
          </w:r>
          <w:r w:rsidR="00102DCB">
            <w:t xml:space="preserve"> </w:t>
          </w:r>
          <w:r w:rsidRPr="007C3D87">
            <w:t>as</w:t>
          </w:r>
          <w:r w:rsidR="00102DCB"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model.</w:t>
          </w:r>
          <w:r w:rsidR="00102DCB"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hysi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66</w:t>
          </w:r>
          <w:r w:rsidR="00102DCB">
            <w:rPr>
              <w:b/>
            </w:rPr>
            <w:t xml:space="preserve"> </w:t>
          </w:r>
          <w:r w:rsidRPr="007C3D87">
            <w:t>(2),</w:t>
          </w:r>
          <w:r w:rsidR="00102DCB">
            <w:t xml:space="preserve"> </w:t>
          </w:r>
          <w:r w:rsidRPr="007C3D87">
            <w:t>455–469</w:t>
          </w:r>
          <w:r w:rsidR="00102DCB">
            <w:t xml:space="preserve"> </w:t>
          </w:r>
          <w:r w:rsidRPr="007C3D87">
            <w:t>(2014).</w:t>
          </w:r>
        </w:p>
        <w:p w14:paraId="64655016" w14:textId="135C38CE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6.</w:t>
          </w:r>
          <w:r>
            <w:tab/>
          </w:r>
          <w:bookmarkStart w:id="37" w:name="_CTVL00134f9e23754b346eeab43d6603889cf8b"/>
          <w:r>
            <w:t>Reynoso,</w:t>
          </w:r>
          <w:r w:rsidR="00102DCB">
            <w:t xml:space="preserve"> </w:t>
          </w:r>
          <w:r>
            <w:t>M.A.</w:t>
          </w:r>
          <w:bookmarkEnd w:id="37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Evolutionary</w:t>
          </w:r>
          <w:r w:rsidR="00102DCB">
            <w:t xml:space="preserve"> </w:t>
          </w:r>
          <w:r w:rsidRPr="007C3D87">
            <w:t>flexibility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flooding</w:t>
          </w:r>
          <w:r w:rsidR="00102DCB">
            <w:t xml:space="preserve"> </w:t>
          </w:r>
          <w:r w:rsidRPr="007C3D87">
            <w:t>response</w:t>
          </w:r>
          <w:r w:rsidR="00102DCB">
            <w:t xml:space="preserve"> </w:t>
          </w:r>
          <w:r w:rsidRPr="007C3D87">
            <w:t>circuitry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ngiosperms.</w:t>
          </w:r>
          <w:r w:rsidR="00102DCB">
            <w:t xml:space="preserve"> </w:t>
          </w:r>
          <w:r w:rsidRPr="007C3D87">
            <w:rPr>
              <w:i/>
            </w:rPr>
            <w:t>Scienc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New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York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Y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65</w:t>
          </w:r>
          <w:r w:rsidR="00102DCB">
            <w:rPr>
              <w:b/>
            </w:rPr>
            <w:t xml:space="preserve"> </w:t>
          </w:r>
          <w:r w:rsidRPr="007C3D87">
            <w:t>(6459),</w:t>
          </w:r>
          <w:r w:rsidR="00102DCB">
            <w:t xml:space="preserve"> </w:t>
          </w:r>
          <w:r w:rsidRPr="007C3D87">
            <w:t>1291–1295</w:t>
          </w:r>
          <w:r w:rsidR="00102DCB">
            <w:t xml:space="preserve"> </w:t>
          </w:r>
          <w:r w:rsidRPr="007C3D87">
            <w:t>(2019).</w:t>
          </w:r>
        </w:p>
        <w:p w14:paraId="20E98C9F" w14:textId="323863AB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7.</w:t>
          </w:r>
          <w:r>
            <w:tab/>
          </w:r>
          <w:bookmarkStart w:id="38" w:name="_CTVL001ff08e08a6e964249bdf45aaf8a837233"/>
          <w:r>
            <w:t>Dolan,</w:t>
          </w:r>
          <w:r w:rsidR="00102DCB">
            <w:t xml:space="preserve"> </w:t>
          </w:r>
          <w:r>
            <w:t>L.</w:t>
          </w:r>
          <w:bookmarkEnd w:id="38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Cellular</w:t>
          </w:r>
          <w:r w:rsidR="00102DCB">
            <w:t xml:space="preserve"> </w:t>
          </w:r>
          <w:r w:rsidRPr="007C3D87">
            <w:t>organisation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Arabidopsis</w:t>
          </w:r>
          <w:r w:rsidR="00102DCB">
            <w:t xml:space="preserve"> </w:t>
          </w:r>
          <w:r w:rsidRPr="007C3D87">
            <w:t>thaliana</w:t>
          </w:r>
          <w:r w:rsidR="00102DCB">
            <w:t xml:space="preserve"> </w:t>
          </w:r>
          <w:r w:rsidRPr="007C3D87">
            <w:t>root.</w:t>
          </w:r>
          <w:r w:rsidR="00102DCB">
            <w:t xml:space="preserve"> </w:t>
          </w:r>
          <w:r w:rsidRPr="007C3D87">
            <w:rPr>
              <w:i/>
            </w:rPr>
            <w:t>Development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19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71</w:t>
          </w:r>
          <w:r w:rsidR="00102DCB">
            <w:t xml:space="preserve"> </w:t>
          </w:r>
          <w:r w:rsidRPr="007C3D87">
            <w:t>(1993).</w:t>
          </w:r>
        </w:p>
        <w:p w14:paraId="4E6B3D1B" w14:textId="69AEC03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8.</w:t>
          </w:r>
          <w:r>
            <w:tab/>
          </w:r>
          <w:bookmarkStart w:id="39" w:name="_CTVL00140ac0ed3092c40ddad836c44b502b7ce"/>
          <w:r>
            <w:t>Ristova,</w:t>
          </w:r>
          <w:r w:rsidR="00102DCB">
            <w:t xml:space="preserve"> </w:t>
          </w:r>
          <w:r>
            <w:t>D.,</w:t>
          </w:r>
          <w:r w:rsidR="00102DCB">
            <w:t xml:space="preserve"> </w:t>
          </w:r>
          <w:r>
            <w:t>Barbez,</w:t>
          </w:r>
          <w:r w:rsidR="00102DCB">
            <w:t xml:space="preserve"> </w:t>
          </w:r>
          <w:r>
            <w:t>E.</w:t>
          </w:r>
          <w:bookmarkEnd w:id="39"/>
          <w:r w:rsidR="00102DCB">
            <w:t xml:space="preserve"> </w:t>
          </w:r>
          <w:r w:rsidRPr="007C3D87">
            <w:rPr>
              <w:i/>
            </w:rPr>
            <w:t>Roo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Development.</w:t>
          </w:r>
          <w:r w:rsidR="00102DCB">
            <w:rPr>
              <w:i/>
            </w:rPr>
            <w:t xml:space="preserve"> </w:t>
          </w:r>
          <w:r w:rsidRPr="007C3D87">
            <w:t>Springer</w:t>
          </w:r>
          <w:r w:rsidR="00102DCB">
            <w:t xml:space="preserve"> </w:t>
          </w:r>
          <w:r w:rsidRPr="007C3D87">
            <w:t>New</w:t>
          </w:r>
          <w:r w:rsidR="00102DCB">
            <w:t xml:space="preserve"> </w:t>
          </w:r>
          <w:r w:rsidRPr="007C3D87">
            <w:t>York.</w:t>
          </w:r>
          <w:r w:rsidR="00102DCB">
            <w:t xml:space="preserve"> </w:t>
          </w:r>
          <w:r w:rsidRPr="007C3D87">
            <w:t>New</w:t>
          </w:r>
          <w:r w:rsidR="00102DCB">
            <w:t xml:space="preserve"> </w:t>
          </w:r>
          <w:r w:rsidRPr="007C3D87">
            <w:t>York,</w:t>
          </w:r>
          <w:r w:rsidR="00102DCB">
            <w:t xml:space="preserve"> </w:t>
          </w:r>
          <w:r w:rsidRPr="007C3D87">
            <w:t>NY</w:t>
          </w:r>
          <w:r w:rsidR="00102DCB">
            <w:t xml:space="preserve"> </w:t>
          </w:r>
          <w:r w:rsidRPr="007C3D87">
            <w:t>(2018).</w:t>
          </w:r>
        </w:p>
        <w:p w14:paraId="5C06ECAB" w14:textId="1A676B94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39.</w:t>
          </w:r>
          <w:r>
            <w:tab/>
          </w:r>
          <w:bookmarkStart w:id="40" w:name="_CTVL00164f5327c2a09473d899127d3ae281a8c"/>
          <w:r>
            <w:t>Shekhar,</w:t>
          </w:r>
          <w:r w:rsidR="00102DCB">
            <w:t xml:space="preserve"> </w:t>
          </w:r>
          <w:r>
            <w:t>V.,</w:t>
          </w:r>
          <w:r w:rsidR="00102DCB">
            <w:t xml:space="preserve"> </w:t>
          </w:r>
          <w:r>
            <w:t>Stӧckle,</w:t>
          </w:r>
          <w:r w:rsidR="00102DCB">
            <w:t xml:space="preserve"> </w:t>
          </w:r>
          <w:r>
            <w:t>D.,</w:t>
          </w:r>
          <w:r w:rsidR="00102DCB">
            <w:t xml:space="preserve"> </w:t>
          </w:r>
          <w:r>
            <w:t>Thellmann,</w:t>
          </w:r>
          <w:r w:rsidR="00102DCB">
            <w:t xml:space="preserve"> </w:t>
          </w:r>
          <w:r>
            <w:t>M.,</w:t>
          </w:r>
          <w:r w:rsidR="00102DCB">
            <w:t xml:space="preserve"> </w:t>
          </w:r>
          <w:r>
            <w:t>Vermeer,</w:t>
          </w:r>
          <w:r w:rsidR="00102DCB">
            <w:t xml:space="preserve"> </w:t>
          </w:r>
          <w:r>
            <w:t>J.E.M.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role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root</w:t>
          </w:r>
          <w:r w:rsidR="00102DCB">
            <w:t xml:space="preserve"> </w:t>
          </w:r>
          <w:r>
            <w:t>systems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evolutionary</w:t>
          </w:r>
          <w:r w:rsidR="00102DCB">
            <w:t xml:space="preserve"> </w:t>
          </w:r>
          <w:r>
            <w:t>adaptation.</w:t>
          </w:r>
          <w:bookmarkEnd w:id="40"/>
          <w:r w:rsidR="00102DCB">
            <w:t xml:space="preserve"> </w:t>
          </w:r>
          <w:r w:rsidRPr="007C3D87">
            <w:rPr>
              <w:i/>
            </w:rPr>
            <w:t>Current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Topics</w:t>
          </w:r>
          <w:r w:rsidR="000864C3">
            <w:rPr>
              <w:i/>
            </w:rPr>
            <w:t xml:space="preserve"> i</w:t>
          </w:r>
          <w:r w:rsidR="000864C3" w:rsidRPr="007C3D87">
            <w:rPr>
              <w:i/>
            </w:rPr>
            <w:t>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Developmental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</w:t>
          </w:r>
          <w:r w:rsidRPr="007C3D87">
            <w:rPr>
              <w:i/>
            </w:rPr>
            <w:t>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31</w:t>
          </w:r>
          <w:r w:rsidRPr="007C3D87">
            <w:t>,</w:t>
          </w:r>
          <w:r w:rsidR="00102DCB">
            <w:t xml:space="preserve"> </w:t>
          </w:r>
          <w:r w:rsidRPr="007C3D87">
            <w:t>55–80</w:t>
          </w:r>
          <w:r w:rsidR="00102DCB">
            <w:t xml:space="preserve"> </w:t>
          </w:r>
          <w:r w:rsidRPr="007C3D87">
            <w:t>(2019).</w:t>
          </w:r>
        </w:p>
        <w:p w14:paraId="520CEF3C" w14:textId="6B70005F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0.</w:t>
          </w:r>
          <w:r>
            <w:tab/>
          </w:r>
          <w:bookmarkStart w:id="41" w:name="_CTVL001da97214294dc4f9484fb9c1f85ce2233"/>
          <w:r>
            <w:t>Malamy,</w:t>
          </w:r>
          <w:r w:rsidR="00102DCB">
            <w:t xml:space="preserve"> </w:t>
          </w:r>
          <w:r>
            <w:t>J.E.,</w:t>
          </w:r>
          <w:r w:rsidR="00102DCB">
            <w:t xml:space="preserve"> </w:t>
          </w:r>
          <w:r>
            <w:t>Benfey,</w:t>
          </w:r>
          <w:r w:rsidR="00102DCB">
            <w:t xml:space="preserve"> </w:t>
          </w:r>
          <w:r>
            <w:t>P.N.</w:t>
          </w:r>
          <w:r w:rsidR="00102DCB">
            <w:t xml:space="preserve"> </w:t>
          </w:r>
          <w:r>
            <w:t>Down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out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Arabidopsis: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form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lateral</w:t>
          </w:r>
          <w:r w:rsidR="00102DCB">
            <w:t xml:space="preserve"> </w:t>
          </w:r>
          <w:r>
            <w:t>roots.</w:t>
          </w:r>
          <w:bookmarkEnd w:id="41"/>
          <w:r w:rsidR="00102DCB">
            <w:t xml:space="preserve"> </w:t>
          </w:r>
          <w:r w:rsidR="00B05136">
            <w:rPr>
              <w:i/>
            </w:rPr>
            <w:t>Trends in Plant Scienc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</w:t>
          </w:r>
          <w:r w:rsidR="00102DCB">
            <w:rPr>
              <w:b/>
            </w:rPr>
            <w:t xml:space="preserve"> </w:t>
          </w:r>
          <w:r w:rsidRPr="007C3D87">
            <w:t>(10),</w:t>
          </w:r>
          <w:r w:rsidR="00102DCB">
            <w:t xml:space="preserve"> </w:t>
          </w:r>
          <w:r w:rsidRPr="007C3D87">
            <w:t>390–396</w:t>
          </w:r>
          <w:r w:rsidR="00102DCB">
            <w:t xml:space="preserve"> </w:t>
          </w:r>
          <w:r w:rsidRPr="007C3D87">
            <w:t>(1997).</w:t>
          </w:r>
        </w:p>
        <w:p w14:paraId="222015BA" w14:textId="78805671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1.</w:t>
          </w:r>
          <w:r>
            <w:tab/>
          </w:r>
          <w:bookmarkStart w:id="42" w:name="_CTVL001b256e180ca764252b518142f02cfed23"/>
          <w:r>
            <w:t>Smet,</w:t>
          </w:r>
          <w:r w:rsidR="00102DCB">
            <w:t xml:space="preserve"> </w:t>
          </w:r>
          <w:r>
            <w:t>I.</w:t>
          </w:r>
          <w:r w:rsidR="00102DCB">
            <w:t xml:space="preserve"> </w:t>
          </w:r>
          <w:r>
            <w:t>de</w:t>
          </w:r>
          <w:bookmarkEnd w:id="42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Bimodular</w:t>
          </w:r>
          <w:r w:rsidR="00102DCB">
            <w:t xml:space="preserve"> </w:t>
          </w:r>
          <w:r w:rsidRPr="007C3D87">
            <w:t>auxin</w:t>
          </w:r>
          <w:r w:rsidR="00102DCB">
            <w:t xml:space="preserve"> </w:t>
          </w:r>
          <w:r w:rsidRPr="007C3D87">
            <w:t>response</w:t>
          </w:r>
          <w:r w:rsidR="00102DCB">
            <w:t xml:space="preserve"> </w:t>
          </w:r>
          <w:r w:rsidRPr="007C3D87">
            <w:t>controls</w:t>
          </w:r>
          <w:r w:rsidR="00102DCB">
            <w:t xml:space="preserve"> </w:t>
          </w:r>
          <w:r w:rsidRPr="007C3D87">
            <w:t>organogenesis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.</w:t>
          </w:r>
          <w:r w:rsidR="00102DCB">
            <w:t xml:space="preserve"> </w:t>
          </w:r>
          <w:r w:rsidRPr="007C3D87">
            <w:rPr>
              <w:i/>
            </w:rPr>
            <w:t>Proceeding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atio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cadem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cienc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United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State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America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07</w:t>
          </w:r>
          <w:r w:rsidR="00102DCB">
            <w:rPr>
              <w:b/>
            </w:rPr>
            <w:t xml:space="preserve"> </w:t>
          </w:r>
          <w:r w:rsidRPr="007C3D87">
            <w:t>(6),</w:t>
          </w:r>
          <w:r w:rsidR="00102DCB">
            <w:t xml:space="preserve"> </w:t>
          </w:r>
          <w:r w:rsidRPr="007C3D87">
            <w:t>2705–2710</w:t>
          </w:r>
          <w:r w:rsidR="00102DCB">
            <w:t xml:space="preserve"> </w:t>
          </w:r>
          <w:r w:rsidRPr="007C3D87">
            <w:t>(2010).</w:t>
          </w:r>
        </w:p>
        <w:p w14:paraId="4ED5D088" w14:textId="612663CE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2.</w:t>
          </w:r>
          <w:r>
            <w:tab/>
          </w:r>
          <w:bookmarkStart w:id="43" w:name="_CTVL001e77cd649b6664661a94b44088cc72334"/>
          <w:r>
            <w:t>Péret,</w:t>
          </w:r>
          <w:r w:rsidR="00102DCB">
            <w:t xml:space="preserve"> </w:t>
          </w:r>
          <w:r>
            <w:t>B.</w:t>
          </w:r>
          <w:bookmarkEnd w:id="43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rabidopsis</w:t>
          </w:r>
          <w:r w:rsidR="00102DCB">
            <w:t xml:space="preserve"> </w:t>
          </w:r>
          <w:r w:rsidRPr="007C3D87">
            <w:t>lateral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development:</w:t>
          </w:r>
          <w:r w:rsidR="00102DCB">
            <w:t xml:space="preserve"> </w:t>
          </w:r>
          <w:r w:rsidRPr="007C3D87">
            <w:t>an</w:t>
          </w:r>
          <w:r w:rsidR="00102DCB">
            <w:t xml:space="preserve"> </w:t>
          </w:r>
          <w:r w:rsidRPr="007C3D87">
            <w:t>emerging</w:t>
          </w:r>
          <w:r w:rsidR="00102DCB">
            <w:t xml:space="preserve"> </w:t>
          </w:r>
          <w:r w:rsidRPr="007C3D87">
            <w:t>story.</w:t>
          </w:r>
          <w:r w:rsidR="00102DCB">
            <w:t xml:space="preserve"> </w:t>
          </w:r>
          <w:r w:rsidR="00B05136">
            <w:rPr>
              <w:i/>
            </w:rPr>
            <w:t>Trends in Plant Science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4</w:t>
          </w:r>
          <w:r w:rsidR="00102DCB">
            <w:rPr>
              <w:b/>
            </w:rPr>
            <w:t xml:space="preserve"> </w:t>
          </w:r>
          <w:r w:rsidRPr="007C3D87">
            <w:t>(7),</w:t>
          </w:r>
          <w:r w:rsidR="00102DCB">
            <w:t xml:space="preserve"> </w:t>
          </w:r>
          <w:r w:rsidRPr="007C3D87">
            <w:t>399–408</w:t>
          </w:r>
          <w:r w:rsidR="00102DCB">
            <w:t xml:space="preserve"> </w:t>
          </w:r>
          <w:r w:rsidRPr="007C3D87">
            <w:t>(2009).</w:t>
          </w:r>
        </w:p>
        <w:p w14:paraId="207245A5" w14:textId="75E62B3C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3.</w:t>
          </w:r>
          <w:r>
            <w:tab/>
          </w:r>
          <w:bookmarkStart w:id="44" w:name="_CTVL001485b23c235ea4ca9abd2304ebc6f7411"/>
          <w:r>
            <w:t>Vilches-Barro,</w:t>
          </w:r>
          <w:r w:rsidR="00102DCB">
            <w:t xml:space="preserve"> </w:t>
          </w:r>
          <w:r>
            <w:t>A.,</w:t>
          </w:r>
          <w:r w:rsidR="00102DCB">
            <w:t xml:space="preserve"> </w:t>
          </w:r>
          <w:r>
            <w:t>Maizel,</w:t>
          </w:r>
          <w:r w:rsidR="00102DCB">
            <w:t xml:space="preserve"> </w:t>
          </w:r>
          <w:r>
            <w:t>A.</w:t>
          </w:r>
          <w:r w:rsidR="00102DCB">
            <w:t xml:space="preserve"> </w:t>
          </w:r>
          <w:r>
            <w:t>Talking</w:t>
          </w:r>
          <w:r w:rsidR="00102DCB">
            <w:t xml:space="preserve"> </w:t>
          </w:r>
          <w:r>
            <w:t>through</w:t>
          </w:r>
          <w:r w:rsidR="00102DCB">
            <w:t xml:space="preserve"> </w:t>
          </w:r>
          <w:r>
            <w:t>walls:</w:t>
          </w:r>
          <w:r w:rsidR="00102DCB">
            <w:t xml:space="preserve"> </w:t>
          </w:r>
          <w:r>
            <w:t>mechanism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lateral</w:t>
          </w:r>
          <w:r w:rsidR="00102DCB">
            <w:t xml:space="preserve"> </w:t>
          </w:r>
          <w:r>
            <w:t>root</w:t>
          </w:r>
          <w:r w:rsidR="00102DCB">
            <w:t xml:space="preserve"> </w:t>
          </w:r>
          <w:r>
            <w:t>emergence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thaliana.</w:t>
          </w:r>
          <w:bookmarkEnd w:id="44"/>
          <w:r w:rsidR="00102DCB">
            <w:t xml:space="preserve"> </w:t>
          </w:r>
          <w:r w:rsidRPr="007C3D87">
            <w:rPr>
              <w:i/>
            </w:rPr>
            <w:t>Current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Opinion</w:t>
          </w:r>
          <w:r w:rsidR="000864C3">
            <w:rPr>
              <w:i/>
            </w:rPr>
            <w:t xml:space="preserve"> i</w:t>
          </w:r>
          <w:r w:rsidR="000864C3" w:rsidRPr="007C3D87">
            <w:rPr>
              <w:i/>
            </w:rPr>
            <w:t>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</w:t>
          </w:r>
          <w:r w:rsidRPr="007C3D87">
            <w:rPr>
              <w:i/>
            </w:rPr>
            <w:t>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3</w:t>
          </w:r>
          <w:r w:rsidRPr="007C3D87">
            <w:t>,</w:t>
          </w:r>
          <w:r w:rsidR="00102DCB">
            <w:t xml:space="preserve"> </w:t>
          </w:r>
          <w:r w:rsidRPr="007C3D87">
            <w:t>31–38</w:t>
          </w:r>
          <w:r w:rsidR="00102DCB">
            <w:t xml:space="preserve"> </w:t>
          </w:r>
          <w:r w:rsidRPr="007C3D87">
            <w:t>(2015).</w:t>
          </w:r>
        </w:p>
        <w:p w14:paraId="07F1A442" w14:textId="1FAD3B08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4.</w:t>
          </w:r>
          <w:r>
            <w:tab/>
          </w:r>
          <w:bookmarkStart w:id="45" w:name="_CTVL0019158a2d42a2c4d11b34b0f365063cdf2"/>
          <w:r>
            <w:t>Porco,</w:t>
          </w:r>
          <w:r w:rsidR="00102DCB">
            <w:t xml:space="preserve"> </w:t>
          </w:r>
          <w:r>
            <w:t>S.</w:t>
          </w:r>
          <w:bookmarkEnd w:id="45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Lateral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emergence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</w:t>
          </w:r>
          <w:r w:rsidR="00102DCB">
            <w:t xml:space="preserve"> </w:t>
          </w:r>
          <w:r w:rsidRPr="007C3D87">
            <w:t>is</w:t>
          </w:r>
          <w:r w:rsidR="00102DCB">
            <w:t xml:space="preserve"> </w:t>
          </w:r>
          <w:r w:rsidRPr="007C3D87">
            <w:t>dependent</w:t>
          </w:r>
          <w:r w:rsidR="00102DCB">
            <w:t xml:space="preserve"> </w:t>
          </w:r>
          <w:r w:rsidRPr="007C3D87">
            <w:t>on</w:t>
          </w:r>
          <w:r w:rsidR="00102DCB">
            <w:t xml:space="preserve"> </w:t>
          </w:r>
          <w:r w:rsidRPr="007C3D87">
            <w:t>transcription</w:t>
          </w:r>
          <w:r w:rsidR="00102DCB">
            <w:t xml:space="preserve"> </w:t>
          </w:r>
          <w:r w:rsidRPr="007C3D87">
            <w:t>factor</w:t>
          </w:r>
          <w:r w:rsidR="00102DCB">
            <w:t xml:space="preserve"> </w:t>
          </w:r>
          <w:r w:rsidRPr="007C3D87">
            <w:t>LBD29</w:t>
          </w:r>
          <w:r w:rsidR="00102DCB">
            <w:t xml:space="preserve"> </w:t>
          </w:r>
          <w:r w:rsidRPr="007C3D87">
            <w:t>regulation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auxin</w:t>
          </w:r>
          <w:r w:rsidR="00102DCB">
            <w:t xml:space="preserve"> </w:t>
          </w:r>
          <w:r w:rsidRPr="007C3D87">
            <w:t>influx</w:t>
          </w:r>
          <w:r w:rsidR="00102DCB">
            <w:t xml:space="preserve"> </w:t>
          </w:r>
          <w:r w:rsidRPr="007C3D87">
            <w:t>carrier</w:t>
          </w:r>
          <w:r w:rsidR="00102DCB">
            <w:t xml:space="preserve"> </w:t>
          </w:r>
          <w:r w:rsidRPr="007C3D87">
            <w:t>LAX3.</w:t>
          </w:r>
          <w:r w:rsidR="00102DCB">
            <w:t xml:space="preserve"> </w:t>
          </w:r>
          <w:r w:rsidRPr="007C3D87">
            <w:rPr>
              <w:i/>
            </w:rPr>
            <w:t>Developmen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ambridge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England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43</w:t>
          </w:r>
          <w:r w:rsidR="00102DCB">
            <w:rPr>
              <w:b/>
            </w:rPr>
            <w:t xml:space="preserve"> </w:t>
          </w:r>
          <w:r w:rsidRPr="007C3D87">
            <w:t>(18),</w:t>
          </w:r>
          <w:r w:rsidR="00102DCB">
            <w:t xml:space="preserve"> </w:t>
          </w:r>
          <w:r w:rsidRPr="007C3D87">
            <w:t>3340–3349</w:t>
          </w:r>
          <w:r w:rsidR="00102DCB">
            <w:t xml:space="preserve"> </w:t>
          </w:r>
          <w:r w:rsidRPr="007C3D87">
            <w:t>(2016).</w:t>
          </w:r>
        </w:p>
        <w:p w14:paraId="5051513C" w14:textId="4B033E10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5.</w:t>
          </w:r>
          <w:r>
            <w:tab/>
          </w:r>
          <w:bookmarkStart w:id="46" w:name="_CTVL001ed16c892fcea40b9903e67f0fb0fe93c"/>
          <w:r>
            <w:t>Stoeckle,</w:t>
          </w:r>
          <w:r w:rsidR="00102DCB">
            <w:t xml:space="preserve"> </w:t>
          </w:r>
          <w:r>
            <w:t>D.,</w:t>
          </w:r>
          <w:r w:rsidR="00102DCB">
            <w:t xml:space="preserve"> </w:t>
          </w:r>
          <w:r>
            <w:t>Thellmann,</w:t>
          </w:r>
          <w:r w:rsidR="00102DCB">
            <w:t xml:space="preserve"> </w:t>
          </w:r>
          <w:r>
            <w:t>M.,</w:t>
          </w:r>
          <w:r w:rsidR="00102DCB">
            <w:t xml:space="preserve"> </w:t>
          </w:r>
          <w:r>
            <w:t>Vermeer,</w:t>
          </w:r>
          <w:r w:rsidR="00102DCB">
            <w:t xml:space="preserve"> </w:t>
          </w:r>
          <w:r>
            <w:t>J.E.</w:t>
          </w:r>
          <w:r w:rsidR="00102DCB">
            <w:t xml:space="preserve"> </w:t>
          </w:r>
          <w:r>
            <w:t>Breakout-lateral</w:t>
          </w:r>
          <w:r w:rsidR="00102DCB">
            <w:t xml:space="preserve"> </w:t>
          </w:r>
          <w:r>
            <w:t>root</w:t>
          </w:r>
          <w:r w:rsidR="00102DCB">
            <w:t xml:space="preserve"> </w:t>
          </w:r>
          <w:r>
            <w:t>emergence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thaliana.</w:t>
          </w:r>
          <w:bookmarkEnd w:id="46"/>
          <w:r w:rsidR="00102DCB">
            <w:t xml:space="preserve"> </w:t>
          </w:r>
          <w:r w:rsidRPr="007C3D87">
            <w:rPr>
              <w:i/>
            </w:rPr>
            <w:t>Curre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Opinion</w:t>
          </w:r>
          <w:r w:rsidR="000864C3">
            <w:rPr>
              <w:i/>
            </w:rPr>
            <w:t xml:space="preserve"> i</w:t>
          </w:r>
          <w:r w:rsidR="000864C3" w:rsidRPr="007C3D87">
            <w:rPr>
              <w:i/>
            </w:rPr>
            <w:t>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</w:t>
          </w:r>
          <w:r w:rsidRPr="007C3D87">
            <w:rPr>
              <w:i/>
            </w:rPr>
            <w:t>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41</w:t>
          </w:r>
          <w:r w:rsidRPr="007C3D87">
            <w:t>,</w:t>
          </w:r>
          <w:r w:rsidR="00102DCB">
            <w:t xml:space="preserve"> </w:t>
          </w:r>
          <w:r w:rsidRPr="007C3D87">
            <w:t>67–72</w:t>
          </w:r>
          <w:r w:rsidR="00102DCB">
            <w:t xml:space="preserve"> </w:t>
          </w:r>
          <w:r w:rsidRPr="007C3D87">
            <w:t>(2018).</w:t>
          </w:r>
        </w:p>
        <w:p w14:paraId="1F3DB62B" w14:textId="3FBEAB3E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6.</w:t>
          </w:r>
          <w:r>
            <w:tab/>
          </w:r>
          <w:bookmarkStart w:id="47" w:name="_CTVL00170ee6dc3ceff4988ba694663d06c55cf"/>
          <w:r>
            <w:t>Banda,</w:t>
          </w:r>
          <w:r w:rsidR="00102DCB">
            <w:t xml:space="preserve"> </w:t>
          </w:r>
          <w:r>
            <w:t>J.</w:t>
          </w:r>
          <w:bookmarkEnd w:id="47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Lateral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Formation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:</w:t>
          </w:r>
          <w:r w:rsidR="00102DCB"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Well-Ordered</w:t>
          </w:r>
          <w:r w:rsidR="00102DCB">
            <w:t xml:space="preserve"> </w:t>
          </w:r>
          <w:r w:rsidRPr="007C3D87">
            <w:t>LRexit.</w:t>
          </w:r>
          <w:r w:rsidR="00102DCB">
            <w:t xml:space="preserve"> </w:t>
          </w:r>
          <w:r w:rsidR="00B05136">
            <w:rPr>
              <w:i/>
            </w:rPr>
            <w:t>Trends in Plant Science</w:t>
          </w:r>
          <w:r w:rsidR="00102DCB">
            <w:rPr>
              <w:i/>
            </w:rPr>
            <w:t xml:space="preserve"> </w:t>
          </w:r>
          <w:r w:rsidRPr="007C3D87">
            <w:t>(2019).</w:t>
          </w:r>
        </w:p>
        <w:p w14:paraId="4FA7E9D1" w14:textId="6F58F79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7.</w:t>
          </w:r>
          <w:r>
            <w:tab/>
          </w:r>
          <w:bookmarkStart w:id="48" w:name="_CTVL00131ae3777ae3a41e89907b2937fac6b3f"/>
          <w:r>
            <w:t>Vermeer,</w:t>
          </w:r>
          <w:r w:rsidR="00102DCB">
            <w:t xml:space="preserve"> </w:t>
          </w:r>
          <w:r>
            <w:t>J.E.M.</w:t>
          </w:r>
          <w:bookmarkEnd w:id="48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spatial</w:t>
          </w:r>
          <w:r w:rsidR="00102DCB">
            <w:t xml:space="preserve"> </w:t>
          </w:r>
          <w:r w:rsidRPr="007C3D87">
            <w:t>accommodation</w:t>
          </w:r>
          <w:r w:rsidR="00102DCB">
            <w:t xml:space="preserve"> </w:t>
          </w:r>
          <w:r w:rsidRPr="007C3D87">
            <w:t>by</w:t>
          </w:r>
          <w:r w:rsidR="00102DCB">
            <w:t xml:space="preserve"> </w:t>
          </w:r>
          <w:r w:rsidRPr="007C3D87">
            <w:t>neighboring</w:t>
          </w:r>
          <w:r w:rsidR="00102DCB">
            <w:t xml:space="preserve"> </w:t>
          </w:r>
          <w:r w:rsidRPr="007C3D87">
            <w:t>cells</w:t>
          </w:r>
          <w:r w:rsidR="00102DCB">
            <w:t xml:space="preserve"> </w:t>
          </w:r>
          <w:r w:rsidRPr="007C3D87">
            <w:t>is</w:t>
          </w:r>
          <w:r w:rsidR="00102DCB">
            <w:t xml:space="preserve"> </w:t>
          </w:r>
          <w:r w:rsidRPr="007C3D87">
            <w:t>required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lastRenderedPageBreak/>
            <w:t>organ</w:t>
          </w:r>
          <w:r w:rsidR="00102DCB">
            <w:t xml:space="preserve"> </w:t>
          </w:r>
          <w:r w:rsidRPr="007C3D87">
            <w:t>initiation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.</w:t>
          </w:r>
          <w:r w:rsidR="00102DCB">
            <w:t xml:space="preserve"> </w:t>
          </w:r>
          <w:r w:rsidRPr="007C3D87">
            <w:rPr>
              <w:i/>
            </w:rPr>
            <w:t>Scienc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New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York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Y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43</w:t>
          </w:r>
          <w:r w:rsidR="00102DCB">
            <w:rPr>
              <w:b/>
            </w:rPr>
            <w:t xml:space="preserve"> </w:t>
          </w:r>
          <w:r w:rsidRPr="007C3D87">
            <w:t>(6167),</w:t>
          </w:r>
          <w:r w:rsidR="00102DCB">
            <w:t xml:space="preserve"> </w:t>
          </w:r>
          <w:r w:rsidRPr="007C3D87">
            <w:t>178–183</w:t>
          </w:r>
          <w:r w:rsidR="00102DCB">
            <w:t xml:space="preserve"> </w:t>
          </w:r>
          <w:r w:rsidRPr="007C3D87">
            <w:t>(2014).</w:t>
          </w:r>
        </w:p>
        <w:p w14:paraId="79A13AE8" w14:textId="237F9B97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8.</w:t>
          </w:r>
          <w:r>
            <w:tab/>
          </w:r>
          <w:bookmarkStart w:id="49" w:name="_CTVL0012ebe2df2b54f4e46999ff27ca43d0e62"/>
          <w:r>
            <w:t>Vanneste,</w:t>
          </w:r>
          <w:r w:rsidR="00102DCB">
            <w:t xml:space="preserve"> </w:t>
          </w:r>
          <w:r>
            <w:t>S.</w:t>
          </w:r>
          <w:bookmarkEnd w:id="49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cycle</w:t>
          </w:r>
          <w:r w:rsidR="00102DCB">
            <w:t xml:space="preserve"> </w:t>
          </w:r>
          <w:r w:rsidRPr="007C3D87">
            <w:t>progression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pericycle</w:t>
          </w:r>
          <w:r w:rsidR="00102DCB">
            <w:t xml:space="preserve"> </w:t>
          </w:r>
          <w:r w:rsidRPr="007C3D87">
            <w:t>is</w:t>
          </w:r>
          <w:r w:rsidR="00102DCB">
            <w:t xml:space="preserve"> </w:t>
          </w:r>
          <w:r w:rsidRPr="007C3D87">
            <w:t>not</w:t>
          </w:r>
          <w:r w:rsidR="00102DCB">
            <w:t xml:space="preserve"> </w:t>
          </w:r>
          <w:proofErr w:type="gramStart"/>
          <w:r w:rsidRPr="007C3D87">
            <w:t>sufficient</w:t>
          </w:r>
          <w:proofErr w:type="gramEnd"/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SOLITARY</w:t>
          </w:r>
          <w:r w:rsidR="00102DCB">
            <w:t xml:space="preserve"> </w:t>
          </w:r>
          <w:r w:rsidRPr="007C3D87">
            <w:t>ROOT/IAA14-mediated</w:t>
          </w:r>
          <w:r w:rsidR="00102DCB">
            <w:t xml:space="preserve"> </w:t>
          </w:r>
          <w:r w:rsidRPr="007C3D87">
            <w:t>lateral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initiation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</w:t>
          </w:r>
          <w:r w:rsidR="00102DCB">
            <w:t xml:space="preserve"> </w:t>
          </w:r>
          <w:r w:rsidRPr="007C3D87">
            <w:t>thaliana.</w:t>
          </w:r>
          <w:r w:rsidR="00102DCB"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C</w:t>
          </w:r>
          <w:r w:rsidR="000864C3" w:rsidRPr="007C3D87">
            <w:rPr>
              <w:i/>
            </w:rPr>
            <w:t>ell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7</w:t>
          </w:r>
          <w:r w:rsidR="00102DCB">
            <w:rPr>
              <w:b/>
            </w:rPr>
            <w:t xml:space="preserve"> </w:t>
          </w:r>
          <w:r w:rsidRPr="007C3D87">
            <w:t>(11),</w:t>
          </w:r>
          <w:r w:rsidR="00102DCB">
            <w:t xml:space="preserve"> </w:t>
          </w:r>
          <w:r w:rsidRPr="007C3D87">
            <w:t>3035–3050</w:t>
          </w:r>
          <w:r w:rsidR="00102DCB">
            <w:t xml:space="preserve"> </w:t>
          </w:r>
          <w:r w:rsidRPr="007C3D87">
            <w:t>(2005).</w:t>
          </w:r>
        </w:p>
        <w:p w14:paraId="680BDF91" w14:textId="36D30291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49.</w:t>
          </w:r>
          <w:r>
            <w:tab/>
          </w:r>
          <w:bookmarkStart w:id="50" w:name="_CTVL001bfb8951abf93489db6fcc4d077ca8eef"/>
          <w:r>
            <w:t>Marques-Bueno,</w:t>
          </w:r>
          <w:r w:rsidR="00102DCB">
            <w:t xml:space="preserve"> </w:t>
          </w:r>
          <w:r>
            <w:t>M.M.</w:t>
          </w:r>
          <w:bookmarkEnd w:id="50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versatile</w:t>
          </w:r>
          <w:r w:rsidR="00102DCB">
            <w:t xml:space="preserve"> </w:t>
          </w:r>
          <w:r w:rsidRPr="007C3D87">
            <w:t>Multisite</w:t>
          </w:r>
          <w:r w:rsidR="00102DCB">
            <w:t xml:space="preserve"> </w:t>
          </w:r>
          <w:r w:rsidRPr="007C3D87">
            <w:t>Gateway-compatible</w:t>
          </w:r>
          <w:r w:rsidR="00102DCB">
            <w:t xml:space="preserve"> </w:t>
          </w:r>
          <w:r w:rsidRPr="007C3D87">
            <w:t>promoter</w:t>
          </w:r>
          <w:r w:rsidR="00102DCB">
            <w:t xml:space="preserve"> </w:t>
          </w:r>
          <w:r w:rsidRPr="007C3D87">
            <w:t>and</w:t>
          </w:r>
          <w:r w:rsidR="00102DCB">
            <w:t xml:space="preserve"> </w:t>
          </w:r>
          <w:r w:rsidRPr="007C3D87">
            <w:t>transgenic</w:t>
          </w:r>
          <w:r w:rsidR="00102DCB">
            <w:t xml:space="preserve"> </w:t>
          </w:r>
          <w:r w:rsidRPr="007C3D87">
            <w:t>line</w:t>
          </w:r>
          <w:r w:rsidR="00102DCB">
            <w:t xml:space="preserve"> </w:t>
          </w:r>
          <w:r w:rsidRPr="007C3D87">
            <w:t>collection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cell</w:t>
          </w:r>
          <w:r w:rsidR="00102DCB">
            <w:t xml:space="preserve"> </w:t>
          </w:r>
          <w:r w:rsidRPr="007C3D87">
            <w:t>type-specific</w:t>
          </w:r>
          <w:r w:rsidR="00102DCB">
            <w:t xml:space="preserve"> </w:t>
          </w:r>
          <w:r w:rsidRPr="007C3D87">
            <w:t>functional</w:t>
          </w:r>
          <w:r w:rsidR="00102DCB">
            <w:t xml:space="preserve"> </w:t>
          </w:r>
          <w:r w:rsidRPr="007C3D87">
            <w:t>genomics</w:t>
          </w:r>
          <w:r w:rsidR="00102DCB">
            <w:t xml:space="preserve"> </w:t>
          </w:r>
          <w:r w:rsidRPr="007C3D87">
            <w:t>in</w:t>
          </w:r>
          <w:r w:rsidR="00102DCB">
            <w:t xml:space="preserve"> </w:t>
          </w:r>
          <w:r w:rsidRPr="007C3D87">
            <w:t>Arabidopsis.</w:t>
          </w:r>
          <w:r w:rsidR="00102DCB"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J</w:t>
          </w:r>
          <w:r w:rsidR="000864C3" w:rsidRPr="007C3D87">
            <w:rPr>
              <w:i/>
            </w:rPr>
            <w:t>ournal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85</w:t>
          </w:r>
          <w:r w:rsidR="00102DCB">
            <w:rPr>
              <w:b/>
            </w:rPr>
            <w:t xml:space="preserve"> </w:t>
          </w:r>
          <w:r w:rsidRPr="007C3D87">
            <w:t>(2),</w:t>
          </w:r>
          <w:r w:rsidR="00102DCB">
            <w:t xml:space="preserve"> </w:t>
          </w:r>
          <w:r w:rsidRPr="007C3D87">
            <w:t>320–333</w:t>
          </w:r>
          <w:r w:rsidR="00102DCB">
            <w:t xml:space="preserve"> </w:t>
          </w:r>
          <w:r w:rsidRPr="007C3D87">
            <w:t>(2016).</w:t>
          </w:r>
        </w:p>
        <w:p w14:paraId="38B63BC3" w14:textId="17047AD0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0.</w:t>
          </w:r>
          <w:r>
            <w:tab/>
          </w:r>
          <w:bookmarkStart w:id="51" w:name="_CTVL00156281f7b9e394c10a18391ba09201984"/>
          <w:r>
            <w:t>Shimada,</w:t>
          </w:r>
          <w:r w:rsidR="00102DCB">
            <w:t xml:space="preserve"> </w:t>
          </w:r>
          <w:r>
            <w:t>T.L.,</w:t>
          </w:r>
          <w:r w:rsidR="00102DCB">
            <w:t xml:space="preserve"> </w:t>
          </w:r>
          <w:r>
            <w:t>Shimada,</w:t>
          </w:r>
          <w:r w:rsidR="00102DCB">
            <w:t xml:space="preserve"> </w:t>
          </w:r>
          <w:r>
            <w:t>T.,</w:t>
          </w:r>
          <w:r w:rsidR="00102DCB">
            <w:t xml:space="preserve"> </w:t>
          </w:r>
          <w:r>
            <w:t>Hara-Nishimura,</w:t>
          </w:r>
          <w:r w:rsidR="00102DCB">
            <w:t xml:space="preserve"> </w:t>
          </w:r>
          <w:r>
            <w:t>I.</w:t>
          </w:r>
          <w:r w:rsidR="00102DCB">
            <w:t xml:space="preserve"> </w:t>
          </w:r>
          <w:r>
            <w:t>A</w:t>
          </w:r>
          <w:r w:rsidR="00102DCB">
            <w:t xml:space="preserve"> </w:t>
          </w:r>
          <w:r>
            <w:t>rapid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non-destructive</w:t>
          </w:r>
          <w:r w:rsidR="00102DCB">
            <w:t xml:space="preserve"> </w:t>
          </w:r>
          <w:r>
            <w:t>screenable</w:t>
          </w:r>
          <w:r w:rsidR="00102DCB">
            <w:t xml:space="preserve"> </w:t>
          </w:r>
          <w:r>
            <w:t>marker,</w:t>
          </w:r>
          <w:r w:rsidR="00102DCB">
            <w:t xml:space="preserve"> </w:t>
          </w:r>
          <w:r>
            <w:t>FAST,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identifying</w:t>
          </w:r>
          <w:r w:rsidR="00102DCB">
            <w:t xml:space="preserve"> </w:t>
          </w:r>
          <w:r>
            <w:t>transformed</w:t>
          </w:r>
          <w:r w:rsidR="00102DCB">
            <w:t xml:space="preserve"> </w:t>
          </w:r>
          <w:r>
            <w:t>seed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thaliana.</w:t>
          </w:r>
          <w:bookmarkEnd w:id="51"/>
          <w:r w:rsidR="00102DCB"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J</w:t>
          </w:r>
          <w:r w:rsidRPr="007C3D87">
            <w:rPr>
              <w:i/>
            </w:rPr>
            <w:t>ourna</w:t>
          </w:r>
          <w:r w:rsidR="000864C3">
            <w:rPr>
              <w:i/>
            </w:rPr>
            <w:t>l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61</w:t>
          </w:r>
          <w:r w:rsidR="00102DCB">
            <w:rPr>
              <w:b/>
            </w:rPr>
            <w:t xml:space="preserve"> </w:t>
          </w:r>
          <w:r w:rsidRPr="007C3D87">
            <w:t>(3),</w:t>
          </w:r>
          <w:r w:rsidR="00102DCB">
            <w:t xml:space="preserve"> </w:t>
          </w:r>
          <w:r w:rsidRPr="007C3D87">
            <w:t>519–528</w:t>
          </w:r>
          <w:r w:rsidR="00102DCB">
            <w:t xml:space="preserve"> </w:t>
          </w:r>
          <w:r w:rsidRPr="007C3D87">
            <w:t>(2010).</w:t>
          </w:r>
        </w:p>
        <w:p w14:paraId="5EE8916F" w14:textId="6312E54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1.</w:t>
          </w:r>
          <w:r>
            <w:tab/>
          </w:r>
          <w:bookmarkStart w:id="52" w:name="_CTVL0012c73ce60925c4f1c898b529aca3a46db"/>
          <w:r>
            <w:t>Clough,</w:t>
          </w:r>
          <w:r w:rsidR="00102DCB">
            <w:t xml:space="preserve"> </w:t>
          </w:r>
          <w:r>
            <w:t>S.J.,</w:t>
          </w:r>
          <w:r w:rsidR="00102DCB">
            <w:t xml:space="preserve"> </w:t>
          </w:r>
          <w:r>
            <w:t>Bent,</w:t>
          </w:r>
          <w:r w:rsidR="00102DCB">
            <w:t xml:space="preserve"> </w:t>
          </w:r>
          <w:r>
            <w:t>A.F.</w:t>
          </w:r>
          <w:r w:rsidR="00102DCB">
            <w:t xml:space="preserve"> </w:t>
          </w:r>
          <w:r>
            <w:t>Floral</w:t>
          </w:r>
          <w:r w:rsidR="00102DCB">
            <w:t xml:space="preserve"> </w:t>
          </w:r>
          <w:r>
            <w:t>dip:</w:t>
          </w:r>
          <w:r w:rsidR="00102DCB">
            <w:t xml:space="preserve"> </w:t>
          </w:r>
          <w:r>
            <w:t>a</w:t>
          </w:r>
          <w:r w:rsidR="00102DCB">
            <w:t xml:space="preserve"> </w:t>
          </w:r>
          <w:r>
            <w:t>simplified</w:t>
          </w:r>
          <w:r w:rsidR="00102DCB">
            <w:t xml:space="preserve"> </w:t>
          </w:r>
          <w:r>
            <w:t>method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Agrobacterium</w:t>
          </w:r>
          <w:r w:rsidR="00102DCB">
            <w:t xml:space="preserve"> </w:t>
          </w:r>
          <w:r>
            <w:t>mediated</w:t>
          </w:r>
          <w:r w:rsidR="00102DCB">
            <w:t xml:space="preserve"> </w:t>
          </w:r>
          <w:r>
            <w:t>transform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thaliana.</w:t>
          </w:r>
          <w:bookmarkEnd w:id="52"/>
          <w:r w:rsidR="00102DCB">
            <w:t xml:space="preserve"> </w:t>
          </w:r>
          <w:r w:rsidRPr="007C3D87">
            <w:rPr>
              <w:i/>
            </w:rPr>
            <w:t>The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Plant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Journal</w:t>
          </w:r>
          <w:r w:rsidR="000864C3">
            <w:t xml:space="preserve">. </w:t>
          </w:r>
          <w:r w:rsidRPr="007C3D87">
            <w:t>735–743</w:t>
          </w:r>
          <w:r w:rsidR="00102DCB">
            <w:t xml:space="preserve"> </w:t>
          </w:r>
          <w:r w:rsidRPr="007C3D87">
            <w:t>(1998).</w:t>
          </w:r>
        </w:p>
        <w:p w14:paraId="27B34279" w14:textId="1F2969E2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2.</w:t>
          </w:r>
          <w:r>
            <w:tab/>
          </w:r>
          <w:bookmarkStart w:id="53" w:name="_CTVL0018f91a1a9e0cc415fbdcefbbff251c907"/>
          <w:r>
            <w:t>Lindsey,</w:t>
          </w:r>
          <w:r w:rsidR="00102DCB">
            <w:t xml:space="preserve"> </w:t>
          </w:r>
          <w:r>
            <w:t>B.E.,</w:t>
          </w:r>
          <w:r w:rsidR="00102DCB">
            <w:t xml:space="preserve"> </w:t>
          </w:r>
          <w:r>
            <w:t>Rivero,</w:t>
          </w:r>
          <w:r w:rsidR="00102DCB">
            <w:t xml:space="preserve"> </w:t>
          </w:r>
          <w:r>
            <w:t>L.,</w:t>
          </w:r>
          <w:r w:rsidR="00102DCB">
            <w:t xml:space="preserve"> </w:t>
          </w:r>
          <w:r>
            <w:t>Calhoun,</w:t>
          </w:r>
          <w:r w:rsidR="00102DCB">
            <w:t xml:space="preserve"> </w:t>
          </w:r>
          <w:r>
            <w:t>C.S.,</w:t>
          </w:r>
          <w:r w:rsidR="00102DCB">
            <w:t xml:space="preserve"> </w:t>
          </w:r>
          <w:r>
            <w:t>Grotewold,</w:t>
          </w:r>
          <w:r w:rsidR="00102DCB">
            <w:t xml:space="preserve"> </w:t>
          </w:r>
          <w:r>
            <w:t>E.,</w:t>
          </w:r>
          <w:r w:rsidR="00102DCB">
            <w:t xml:space="preserve"> </w:t>
          </w:r>
          <w:r>
            <w:t>Brkljacic,</w:t>
          </w:r>
          <w:r w:rsidR="00102DCB">
            <w:t xml:space="preserve"> </w:t>
          </w:r>
          <w:r>
            <w:t>J.</w:t>
          </w:r>
          <w:r w:rsidR="00102DCB">
            <w:t xml:space="preserve"> </w:t>
          </w:r>
          <w:r>
            <w:t>Standardized</w:t>
          </w:r>
          <w:r w:rsidR="00102DCB">
            <w:t xml:space="preserve"> </w:t>
          </w:r>
          <w:r>
            <w:t>Method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High-throughput</w:t>
          </w:r>
          <w:r w:rsidR="00102DCB">
            <w:t xml:space="preserve"> </w:t>
          </w:r>
          <w:r>
            <w:t>Sterilizat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Arabidopsis</w:t>
          </w:r>
          <w:r w:rsidR="00102DCB">
            <w:t xml:space="preserve"> </w:t>
          </w:r>
          <w:r>
            <w:t>Seeds.</w:t>
          </w:r>
          <w:bookmarkEnd w:id="53"/>
          <w:r w:rsidR="00102DCB">
            <w:t xml:space="preserve"> </w:t>
          </w:r>
          <w:r w:rsidRPr="007C3D87">
            <w:rPr>
              <w:i/>
            </w:rPr>
            <w:t>Jour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Visualized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Expe</w:t>
          </w:r>
          <w:r w:rsidRPr="007C3D87">
            <w:rPr>
              <w:i/>
            </w:rPr>
            <w:t>riments</w:t>
          </w:r>
          <w:r w:rsidR="000864C3">
            <w:rPr>
              <w:i/>
            </w:rPr>
            <w:t xml:space="preserve">. </w:t>
          </w:r>
          <w:r w:rsidRPr="007C3D87">
            <w:t>(128)</w:t>
          </w:r>
          <w:r w:rsidR="00102DCB">
            <w:t xml:space="preserve"> </w:t>
          </w:r>
          <w:r w:rsidRPr="007C3D87">
            <w:t>(2017).</w:t>
          </w:r>
        </w:p>
        <w:p w14:paraId="022034BD" w14:textId="262D14E3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3.</w:t>
          </w:r>
          <w:r>
            <w:tab/>
          </w:r>
          <w:bookmarkStart w:id="54" w:name="_CTVL0015b993cb6384f43048fe4edf150cc508c"/>
          <w:r>
            <w:t>Andersen,</w:t>
          </w:r>
          <w:r w:rsidR="00102DCB">
            <w:t xml:space="preserve"> </w:t>
          </w:r>
          <w:r>
            <w:t>T.G.</w:t>
          </w:r>
          <w:bookmarkEnd w:id="54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Diffusible</w:t>
          </w:r>
          <w:r w:rsidR="00102DCB">
            <w:t xml:space="preserve"> </w:t>
          </w:r>
          <w:r w:rsidRPr="007C3D87">
            <w:t>repression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cytokinin</w:t>
          </w:r>
          <w:r w:rsidR="00102DCB">
            <w:t xml:space="preserve"> </w:t>
          </w:r>
          <w:r w:rsidRPr="007C3D87">
            <w:t>signalling</w:t>
          </w:r>
          <w:r w:rsidR="00102DCB">
            <w:t xml:space="preserve"> </w:t>
          </w:r>
          <w:r w:rsidRPr="007C3D87">
            <w:t>produces</w:t>
          </w:r>
          <w:r w:rsidR="00102DCB">
            <w:t xml:space="preserve"> </w:t>
          </w:r>
          <w:r w:rsidRPr="007C3D87">
            <w:t>endodermal</w:t>
          </w:r>
          <w:r w:rsidR="00102DCB">
            <w:t xml:space="preserve"> </w:t>
          </w:r>
          <w:r w:rsidRPr="007C3D87">
            <w:t>symmetry</w:t>
          </w:r>
          <w:r w:rsidR="00102DCB">
            <w:t xml:space="preserve"> </w:t>
          </w:r>
          <w:r w:rsidRPr="007C3D87">
            <w:t>and</w:t>
          </w:r>
          <w:r w:rsidR="00102DCB">
            <w:t xml:space="preserve"> </w:t>
          </w:r>
          <w:r w:rsidRPr="007C3D87">
            <w:t>passage</w:t>
          </w:r>
          <w:r w:rsidR="00102DCB">
            <w:t xml:space="preserve"> </w:t>
          </w:r>
          <w:r w:rsidRPr="007C3D87">
            <w:t>cells.</w:t>
          </w:r>
          <w:r w:rsidR="00102DCB">
            <w:t xml:space="preserve"> </w:t>
          </w:r>
          <w:r w:rsidRPr="007C3D87">
            <w:rPr>
              <w:i/>
            </w:rPr>
            <w:t>Natur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284</w:t>
          </w:r>
          <w:r w:rsidRPr="007C3D87">
            <w:t>,</w:t>
          </w:r>
          <w:r w:rsidR="00102DCB">
            <w:t xml:space="preserve"> </w:t>
          </w:r>
          <w:r w:rsidRPr="007C3D87">
            <w:t>421</w:t>
          </w:r>
          <w:r w:rsidR="00102DCB">
            <w:t xml:space="preserve"> </w:t>
          </w:r>
          <w:r w:rsidRPr="007C3D87">
            <w:t>(2018).</w:t>
          </w:r>
        </w:p>
        <w:p w14:paraId="0B76EB78" w14:textId="1A8D2E0E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4.</w:t>
          </w:r>
          <w:r>
            <w:tab/>
          </w:r>
          <w:bookmarkStart w:id="55" w:name="_CTVL001063f2a99fdd24185b8975cb83813e629"/>
          <w:r>
            <w:t>Schroeder,</w:t>
          </w:r>
          <w:r w:rsidR="00102DCB">
            <w:t xml:space="preserve"> </w:t>
          </w:r>
          <w:r>
            <w:t>A.</w:t>
          </w:r>
          <w:bookmarkEnd w:id="55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The</w:t>
          </w:r>
          <w:r w:rsidR="00102DCB">
            <w:t xml:space="preserve"> </w:t>
          </w:r>
          <w:r w:rsidRPr="007C3D87">
            <w:t>RIN:</w:t>
          </w:r>
          <w:r w:rsidR="00102DCB">
            <w:t xml:space="preserve"> </w:t>
          </w:r>
          <w:r w:rsidRPr="007C3D87">
            <w:t>an</w:t>
          </w:r>
          <w:r w:rsidR="00102DCB">
            <w:t xml:space="preserve"> </w:t>
          </w:r>
          <w:r w:rsidRPr="007C3D87">
            <w:t>RNA</w:t>
          </w:r>
          <w:r w:rsidR="00102DCB">
            <w:t xml:space="preserve"> </w:t>
          </w:r>
          <w:r w:rsidRPr="007C3D87">
            <w:t>integrity</w:t>
          </w:r>
          <w:r w:rsidR="00102DCB">
            <w:t xml:space="preserve"> </w:t>
          </w:r>
          <w:r w:rsidRPr="007C3D87">
            <w:t>number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assigning</w:t>
          </w:r>
          <w:r w:rsidR="00102DCB">
            <w:t xml:space="preserve"> </w:t>
          </w:r>
          <w:r w:rsidRPr="007C3D87">
            <w:t>integrity</w:t>
          </w:r>
          <w:r w:rsidR="00102DCB">
            <w:t xml:space="preserve"> </w:t>
          </w:r>
          <w:r w:rsidRPr="007C3D87">
            <w:t>values</w:t>
          </w:r>
          <w:r w:rsidR="00102DCB">
            <w:t xml:space="preserve"> </w:t>
          </w:r>
          <w:r w:rsidRPr="007C3D87">
            <w:t>to</w:t>
          </w:r>
          <w:r w:rsidR="00102DCB">
            <w:t xml:space="preserve"> </w:t>
          </w:r>
          <w:r w:rsidRPr="007C3D87">
            <w:t>RNA</w:t>
          </w:r>
          <w:r w:rsidR="00102DCB">
            <w:t xml:space="preserve"> </w:t>
          </w:r>
          <w:r w:rsidRPr="007C3D87">
            <w:t>measurements.</w:t>
          </w:r>
          <w:r w:rsidR="00102DCB">
            <w:t xml:space="preserve"> </w:t>
          </w:r>
          <w:r w:rsidRPr="007C3D87">
            <w:rPr>
              <w:i/>
            </w:rPr>
            <w:t>BMC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Molecular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</w:t>
          </w:r>
          <w:r w:rsidRPr="007C3D87">
            <w:rPr>
              <w:i/>
            </w:rPr>
            <w:t>io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7</w:t>
          </w:r>
          <w:r w:rsidRPr="007C3D87">
            <w:t>,</w:t>
          </w:r>
          <w:r w:rsidR="00102DCB">
            <w:t xml:space="preserve"> </w:t>
          </w:r>
          <w:r w:rsidRPr="007C3D87">
            <w:t>3</w:t>
          </w:r>
          <w:r w:rsidR="00102DCB">
            <w:t xml:space="preserve"> </w:t>
          </w:r>
          <w:r w:rsidRPr="007C3D87">
            <w:t>(2006).</w:t>
          </w:r>
        </w:p>
        <w:p w14:paraId="6E114093" w14:textId="4BEE228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5.</w:t>
          </w:r>
          <w:r>
            <w:tab/>
          </w:r>
          <w:bookmarkStart w:id="56" w:name="_CTVL00131f6f4e0237b4329b6db4e3fe830c64a"/>
          <w:r>
            <w:t>Vragović,</w:t>
          </w:r>
          <w:r w:rsidR="00102DCB">
            <w:t xml:space="preserve"> </w:t>
          </w:r>
          <w:r>
            <w:t>K.,</w:t>
          </w:r>
          <w:r w:rsidR="00102DCB">
            <w:t xml:space="preserve"> </w:t>
          </w:r>
          <w:r>
            <w:t>Bartom,</w:t>
          </w:r>
          <w:r w:rsidR="00102DCB">
            <w:t xml:space="preserve"> </w:t>
          </w:r>
          <w:r>
            <w:t>E.,</w:t>
          </w:r>
          <w:r w:rsidR="00102DCB">
            <w:t xml:space="preserve"> </w:t>
          </w:r>
          <w:r>
            <w:t>Savaldi-Goldstein,</w:t>
          </w:r>
          <w:r w:rsidR="00102DCB">
            <w:t xml:space="preserve"> </w:t>
          </w:r>
          <w:r>
            <w:t>S.</w:t>
          </w:r>
          <w:r w:rsidR="00102DCB">
            <w:t xml:space="preserve"> </w:t>
          </w:r>
          <w:r>
            <w:t>Quantitaio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Type-Specific</w:t>
          </w:r>
          <w:r w:rsidR="00102DCB">
            <w:t xml:space="preserve"> </w:t>
          </w:r>
          <w:r>
            <w:t>Responses</w:t>
          </w:r>
          <w:r w:rsidR="00102DCB">
            <w:t xml:space="preserve"> </w:t>
          </w:r>
          <w:r>
            <w:t>to</w:t>
          </w:r>
          <w:r w:rsidR="00102DCB">
            <w:t xml:space="preserve"> </w:t>
          </w:r>
          <w:r>
            <w:t>Brassinosteroid</w:t>
          </w:r>
          <w:r w:rsidR="00102DCB">
            <w:t xml:space="preserve"> </w:t>
          </w:r>
          <w:r>
            <w:t>by</w:t>
          </w:r>
          <w:r w:rsidR="00102DCB">
            <w:t xml:space="preserve"> </w:t>
          </w:r>
          <w:r>
            <w:t>Deep</w:t>
          </w:r>
          <w:r w:rsidR="00102DCB">
            <w:t xml:space="preserve"> </w:t>
          </w:r>
          <w:r>
            <w:t>Sequencing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olysome-Associated</w:t>
          </w:r>
          <w:r w:rsidR="00102DCB">
            <w:t xml:space="preserve"> </w:t>
          </w:r>
          <w:r>
            <w:t>Polyadenylated</w:t>
          </w:r>
          <w:r w:rsidR="00102DCB">
            <w:t xml:space="preserve"> </w:t>
          </w:r>
          <w:r>
            <w:t>RNA.</w:t>
          </w:r>
          <w:bookmarkEnd w:id="56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Molecular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l</w:t>
          </w:r>
          <w:r w:rsidRPr="007C3D87">
            <w:rPr>
              <w:i/>
            </w:rPr>
            <w:t>ogy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Clifton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N.J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564</w:t>
          </w:r>
          <w:r w:rsidR="00102DCB">
            <w:rPr>
              <w:b/>
            </w:rPr>
            <w:t xml:space="preserve"> </w:t>
          </w:r>
          <w:r w:rsidRPr="007C3D87">
            <w:t>(2017).</w:t>
          </w:r>
        </w:p>
        <w:p w14:paraId="48E12188" w14:textId="4A7FBC4D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6.</w:t>
          </w:r>
          <w:r>
            <w:tab/>
          </w:r>
          <w:bookmarkStart w:id="57" w:name="_CTVL0013f081a04f21b4dae86310bac34d614a5"/>
          <w:r>
            <w:t>Bertin,</w:t>
          </w:r>
          <w:r w:rsidR="00102DCB">
            <w:t xml:space="preserve"> </w:t>
          </w:r>
          <w:r>
            <w:t>B.,</w:t>
          </w:r>
          <w:r w:rsidR="00102DCB">
            <w:t xml:space="preserve"> </w:t>
          </w:r>
          <w:r>
            <w:t>Renaud,</w:t>
          </w:r>
          <w:r w:rsidR="00102DCB">
            <w:t xml:space="preserve"> </w:t>
          </w:r>
          <w:r>
            <w:t>Y.,</w:t>
          </w:r>
          <w:r w:rsidR="00102DCB">
            <w:t xml:space="preserve"> </w:t>
          </w:r>
          <w:r>
            <w:t>Aradhya,</w:t>
          </w:r>
          <w:r w:rsidR="00102DCB">
            <w:t xml:space="preserve"> </w:t>
          </w:r>
          <w:r>
            <w:t>R.,</w:t>
          </w:r>
          <w:r w:rsidR="00102DCB">
            <w:t xml:space="preserve"> </w:t>
          </w:r>
          <w:r>
            <w:t>Jagla,</w:t>
          </w:r>
          <w:r w:rsidR="00102DCB">
            <w:t xml:space="preserve"> </w:t>
          </w:r>
          <w:r>
            <w:t>K.,</w:t>
          </w:r>
          <w:r w:rsidR="00102DCB">
            <w:t xml:space="preserve"> </w:t>
          </w:r>
          <w:r>
            <w:t>Junion,</w:t>
          </w:r>
          <w:r w:rsidR="00102DCB">
            <w:t xml:space="preserve"> </w:t>
          </w:r>
          <w:r>
            <w:t>G.</w:t>
          </w:r>
          <w:r w:rsidR="00102DCB">
            <w:t xml:space="preserve"> </w:t>
          </w:r>
          <w:r>
            <w:t>TRAP-rc,</w:t>
          </w:r>
          <w:r w:rsidR="00102DCB">
            <w:t xml:space="preserve"> </w:t>
          </w:r>
          <w:r>
            <w:t>Translating</w:t>
          </w:r>
          <w:r w:rsidR="00102DCB">
            <w:t xml:space="preserve"> </w:t>
          </w:r>
          <w:r>
            <w:t>Ribosome</w:t>
          </w:r>
          <w:r w:rsidR="00102DCB">
            <w:t xml:space="preserve"> </w:t>
          </w:r>
          <w:r>
            <w:t>Affinity</w:t>
          </w:r>
          <w:r w:rsidR="00102DCB">
            <w:t xml:space="preserve"> </w:t>
          </w:r>
          <w:r>
            <w:t>Purification</w:t>
          </w:r>
          <w:r w:rsidR="00102DCB">
            <w:t xml:space="preserve"> </w:t>
          </w:r>
          <w:r>
            <w:t>from</w:t>
          </w:r>
          <w:r w:rsidR="00102DCB">
            <w:t xml:space="preserve"> </w:t>
          </w:r>
          <w:r>
            <w:t>Rare</w:t>
          </w:r>
          <w:r w:rsidR="00102DCB">
            <w:t xml:space="preserve"> </w:t>
          </w:r>
          <w:r>
            <w:t>Cell</w:t>
          </w:r>
          <w:r w:rsidR="00102DCB">
            <w:t xml:space="preserve"> </w:t>
          </w:r>
          <w:r>
            <w:t>Population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Drosophila</w:t>
          </w:r>
          <w:r w:rsidR="00102DCB">
            <w:t xml:space="preserve"> </w:t>
          </w:r>
          <w:r>
            <w:t>Embryos.</w:t>
          </w:r>
          <w:bookmarkEnd w:id="57"/>
          <w:r w:rsidR="00102DCB">
            <w:t xml:space="preserve"> </w:t>
          </w:r>
          <w:r w:rsidRPr="007C3D87">
            <w:rPr>
              <w:i/>
            </w:rPr>
            <w:t>Journal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of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Visualized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Experim</w:t>
          </w:r>
          <w:r w:rsidRPr="007C3D87">
            <w:rPr>
              <w:i/>
            </w:rPr>
            <w:t>ents</w:t>
          </w:r>
          <w:r w:rsidR="000864C3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t>(103)</w:t>
          </w:r>
          <w:r w:rsidR="00102DCB">
            <w:t xml:space="preserve"> </w:t>
          </w:r>
          <w:r w:rsidRPr="007C3D87">
            <w:t>(2015).</w:t>
          </w:r>
        </w:p>
        <w:p w14:paraId="5E764F96" w14:textId="71E9D366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7.</w:t>
          </w:r>
          <w:r>
            <w:tab/>
          </w:r>
          <w:bookmarkStart w:id="58" w:name="_CTVL001ec90f9f2328d4875b11ae6ef38493417"/>
          <w:r>
            <w:t>Livak,</w:t>
          </w:r>
          <w:r w:rsidR="00102DCB">
            <w:t xml:space="preserve"> </w:t>
          </w:r>
          <w:r>
            <w:t>K.J.,</w:t>
          </w:r>
          <w:r w:rsidR="00102DCB">
            <w:t xml:space="preserve"> </w:t>
          </w:r>
          <w:r>
            <w:t>Schmittgen,</w:t>
          </w:r>
          <w:r w:rsidR="00102DCB">
            <w:t xml:space="preserve"> </w:t>
          </w:r>
          <w:r>
            <w:t>T.D.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relative</w:t>
          </w:r>
          <w:r w:rsidR="00102DCB">
            <w:t xml:space="preserve"> </w:t>
          </w:r>
          <w:r>
            <w:t>gene</w:t>
          </w:r>
          <w:r w:rsidR="00102DCB">
            <w:t xml:space="preserve"> </w:t>
          </w:r>
          <w:r>
            <w:t>expression</w:t>
          </w:r>
          <w:r w:rsidR="00102DCB">
            <w:t xml:space="preserve"> </w:t>
          </w:r>
          <w:r>
            <w:t>data</w:t>
          </w:r>
          <w:r w:rsidR="00102DCB">
            <w:t xml:space="preserve"> </w:t>
          </w:r>
          <w:r>
            <w:t>using</w:t>
          </w:r>
          <w:r w:rsidR="00102DCB">
            <w:t xml:space="preserve"> </w:t>
          </w:r>
          <w:r>
            <w:t>real-time</w:t>
          </w:r>
          <w:r w:rsidR="00102DCB">
            <w:t xml:space="preserve"> </w:t>
          </w:r>
          <w:r>
            <w:t>quantitative</w:t>
          </w:r>
          <w:r w:rsidR="00102DCB">
            <w:t xml:space="preserve"> </w:t>
          </w:r>
          <w:r>
            <w:t>PCR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the</w:t>
          </w:r>
          <w:r w:rsidR="00102DCB">
            <w:t xml:space="preserve"> </w:t>
          </w:r>
          <w:r>
            <w:t>2(-Delta</w:t>
          </w:r>
          <w:r w:rsidR="00102DCB">
            <w:t xml:space="preserve"> </w:t>
          </w:r>
          <w:r>
            <w:t>Delta</w:t>
          </w:r>
          <w:r w:rsidR="00102DCB">
            <w:t xml:space="preserve"> </w:t>
          </w:r>
          <w:r>
            <w:t>C(T))</w:t>
          </w:r>
          <w:r w:rsidR="00102DCB">
            <w:t xml:space="preserve"> </w:t>
          </w:r>
          <w:r>
            <w:t>Method.</w:t>
          </w:r>
          <w:bookmarkEnd w:id="58"/>
          <w:r w:rsidR="00102DCB">
            <w:t xml:space="preserve"> </w:t>
          </w:r>
          <w:r w:rsidRPr="007C3D87">
            <w:rPr>
              <w:i/>
            </w:rPr>
            <w:t>Method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(San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Diego,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Calif.)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25</w:t>
          </w:r>
          <w:r w:rsidR="00102DCB">
            <w:rPr>
              <w:b/>
            </w:rPr>
            <w:t xml:space="preserve"> </w:t>
          </w:r>
          <w:r w:rsidRPr="007C3D87">
            <w:t>(4),</w:t>
          </w:r>
          <w:r w:rsidR="00102DCB">
            <w:t xml:space="preserve"> </w:t>
          </w:r>
          <w:r w:rsidRPr="007C3D87">
            <w:t>402–408</w:t>
          </w:r>
          <w:r w:rsidR="00102DCB">
            <w:t xml:space="preserve"> </w:t>
          </w:r>
          <w:r w:rsidRPr="007C3D87">
            <w:t>(2001).</w:t>
          </w:r>
        </w:p>
        <w:p w14:paraId="09285EC5" w14:textId="5004A21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8.</w:t>
          </w:r>
          <w:r>
            <w:tab/>
          </w:r>
          <w:bookmarkStart w:id="59" w:name="_CTVL0014bcbd25262b14a55a2445be952b7fda3"/>
          <w:r>
            <w:t>Jiao,</w:t>
          </w:r>
          <w:r w:rsidR="00102DCB">
            <w:t xml:space="preserve"> </w:t>
          </w:r>
          <w:r>
            <w:t>Y.,</w:t>
          </w:r>
          <w:r w:rsidR="00102DCB">
            <w:t xml:space="preserve"> </w:t>
          </w:r>
          <w:r>
            <w:t>Meyerowitz,</w:t>
          </w:r>
          <w:r w:rsidR="00102DCB">
            <w:t xml:space="preserve"> </w:t>
          </w:r>
          <w:r>
            <w:t>E.M.</w:t>
          </w:r>
          <w:r w:rsidR="00102DCB">
            <w:t xml:space="preserve"> </w:t>
          </w:r>
          <w:r>
            <w:t>Cell-type</w:t>
          </w:r>
          <w:r w:rsidR="00102DCB">
            <w:t xml:space="preserve"> </w:t>
          </w:r>
          <w:r>
            <w:t>specific</w:t>
          </w:r>
          <w:r w:rsidR="00102DCB">
            <w:t xml:space="preserve"> </w:t>
          </w:r>
          <w:r>
            <w:t>analysi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translating</w:t>
          </w:r>
          <w:r w:rsidR="00102DCB">
            <w:t xml:space="preserve"> </w:t>
          </w:r>
          <w:r>
            <w:t>RNAs</w:t>
          </w:r>
          <w:r w:rsidR="00102DCB">
            <w:t xml:space="preserve"> </w:t>
          </w:r>
          <w:r>
            <w:t>in</w:t>
          </w:r>
          <w:r w:rsidR="00102DCB">
            <w:t xml:space="preserve"> </w:t>
          </w:r>
          <w:r>
            <w:t>developing</w:t>
          </w:r>
          <w:r w:rsidR="00102DCB">
            <w:t xml:space="preserve"> </w:t>
          </w:r>
          <w:r>
            <w:t>flowers</w:t>
          </w:r>
          <w:r w:rsidR="00102DCB">
            <w:t xml:space="preserve"> </w:t>
          </w:r>
          <w:r>
            <w:t>reveals</w:t>
          </w:r>
          <w:r w:rsidR="00102DCB">
            <w:t xml:space="preserve"> </w:t>
          </w:r>
          <w:r>
            <w:t>new</w:t>
          </w:r>
          <w:r w:rsidR="00102DCB">
            <w:t xml:space="preserve"> </w:t>
          </w:r>
          <w:r>
            <w:t>levels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control.</w:t>
          </w:r>
          <w:bookmarkEnd w:id="59"/>
          <w:r w:rsidR="00102DCB">
            <w:t xml:space="preserve"> </w:t>
          </w:r>
          <w:r w:rsidRPr="007C3D87">
            <w:rPr>
              <w:i/>
            </w:rPr>
            <w:t>Molecular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Systems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lo</w:t>
          </w:r>
          <w:r w:rsidRPr="007C3D87">
            <w:rPr>
              <w:i/>
            </w:rPr>
            <w:t>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6</w:t>
          </w:r>
          <w:r w:rsidRPr="007C3D87">
            <w:t>,</w:t>
          </w:r>
          <w:r w:rsidR="00102DCB">
            <w:t xml:space="preserve"> </w:t>
          </w:r>
          <w:r w:rsidRPr="007C3D87">
            <w:t>419</w:t>
          </w:r>
          <w:r w:rsidR="00102DCB">
            <w:t xml:space="preserve"> </w:t>
          </w:r>
          <w:r w:rsidRPr="007C3D87">
            <w:t>(2010).</w:t>
          </w:r>
        </w:p>
        <w:p w14:paraId="2E2C08C1" w14:textId="30B7E29C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59.</w:t>
          </w:r>
          <w:r>
            <w:tab/>
          </w:r>
          <w:bookmarkStart w:id="60" w:name="_CTVL001b795c29bf47a46408cb5c42ae17d51e6"/>
          <w:r>
            <w:t>Tian,</w:t>
          </w:r>
          <w:r w:rsidR="00102DCB">
            <w:t xml:space="preserve"> </w:t>
          </w:r>
          <w:r>
            <w:t>C.</w:t>
          </w:r>
          <w:bookmarkEnd w:id="60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gene</w:t>
          </w:r>
          <w:r w:rsidR="00102DCB">
            <w:t xml:space="preserve"> </w:t>
          </w:r>
          <w:r w:rsidRPr="007C3D87">
            <w:t>expression</w:t>
          </w:r>
          <w:r w:rsidR="00102DCB">
            <w:t xml:space="preserve"> </w:t>
          </w:r>
          <w:r w:rsidRPr="007C3D87">
            <w:t>map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shoot</w:t>
          </w:r>
          <w:r w:rsidR="00102DCB">
            <w:t xml:space="preserve"> </w:t>
          </w:r>
          <w:r w:rsidRPr="007C3D87">
            <w:t>domains</w:t>
          </w:r>
          <w:r w:rsidR="00102DCB">
            <w:t xml:space="preserve"> </w:t>
          </w:r>
          <w:r w:rsidRPr="007C3D87">
            <w:t>reveals</w:t>
          </w:r>
          <w:r w:rsidR="00102DCB">
            <w:t xml:space="preserve"> </w:t>
          </w:r>
          <w:r w:rsidRPr="007C3D87">
            <w:t>regulatory</w:t>
          </w:r>
          <w:r w:rsidR="00102DCB">
            <w:t xml:space="preserve"> </w:t>
          </w:r>
          <w:r w:rsidRPr="007C3D87">
            <w:t>mechanisms.</w:t>
          </w:r>
          <w:r w:rsidR="00102DCB">
            <w:t xml:space="preserve"> </w:t>
          </w:r>
          <w:r w:rsidRPr="007C3D87">
            <w:rPr>
              <w:i/>
            </w:rPr>
            <w:t>Nature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C</w:t>
          </w:r>
          <w:r w:rsidR="000864C3" w:rsidRPr="007C3D87">
            <w:rPr>
              <w:i/>
            </w:rPr>
            <w:t>ommunications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0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141</w:t>
          </w:r>
          <w:r w:rsidR="00102DCB">
            <w:t xml:space="preserve"> </w:t>
          </w:r>
          <w:r w:rsidRPr="007C3D87">
            <w:t>(2019).</w:t>
          </w:r>
        </w:p>
        <w:p w14:paraId="1519355B" w14:textId="1CC1065A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60.</w:t>
          </w:r>
          <w:r>
            <w:tab/>
          </w:r>
          <w:bookmarkStart w:id="61" w:name="_CTVL001720f72b53e134b1494df64ce7f46cb8d"/>
          <w:r>
            <w:t>Townsley,</w:t>
          </w:r>
          <w:r w:rsidR="00102DCB">
            <w:t xml:space="preserve"> </w:t>
          </w:r>
          <w:r>
            <w:t>B.T.,</w:t>
          </w:r>
          <w:r w:rsidR="00102DCB">
            <w:t xml:space="preserve"> </w:t>
          </w:r>
          <w:r>
            <w:t>Covington,</w:t>
          </w:r>
          <w:r w:rsidR="00102DCB">
            <w:t xml:space="preserve"> </w:t>
          </w:r>
          <w:r>
            <w:t>M.F.,</w:t>
          </w:r>
          <w:r w:rsidR="00102DCB">
            <w:t xml:space="preserve"> </w:t>
          </w:r>
          <w:r>
            <w:t>Ichihashi,</w:t>
          </w:r>
          <w:r w:rsidR="00102DCB">
            <w:t xml:space="preserve"> </w:t>
          </w:r>
          <w:r>
            <w:t>Y.,</w:t>
          </w:r>
          <w:r w:rsidR="00102DCB">
            <w:t xml:space="preserve"> </w:t>
          </w:r>
          <w:r>
            <w:t>Zumstein,</w:t>
          </w:r>
          <w:r w:rsidR="00102DCB">
            <w:t xml:space="preserve"> </w:t>
          </w:r>
          <w:r>
            <w:t>K.,</w:t>
          </w:r>
          <w:r w:rsidR="00102DCB">
            <w:t xml:space="preserve"> </w:t>
          </w:r>
          <w:r>
            <w:t>Sinha,</w:t>
          </w:r>
          <w:r w:rsidR="00102DCB">
            <w:t xml:space="preserve"> </w:t>
          </w:r>
          <w:r>
            <w:t>N.R.</w:t>
          </w:r>
          <w:r w:rsidR="00102DCB">
            <w:t xml:space="preserve"> </w:t>
          </w:r>
          <w:r>
            <w:t>BrAD-seq:</w:t>
          </w:r>
          <w:r w:rsidR="00102DCB">
            <w:t xml:space="preserve"> </w:t>
          </w:r>
          <w:r>
            <w:t>Breath</w:t>
          </w:r>
          <w:r w:rsidR="00102DCB">
            <w:t xml:space="preserve"> </w:t>
          </w:r>
          <w:r>
            <w:t>Adapter</w:t>
          </w:r>
          <w:r w:rsidR="00102DCB">
            <w:t xml:space="preserve"> </w:t>
          </w:r>
          <w:r>
            <w:t>Directional</w:t>
          </w:r>
          <w:r w:rsidR="00102DCB">
            <w:t xml:space="preserve"> </w:t>
          </w:r>
          <w:r>
            <w:t>sequencing:</w:t>
          </w:r>
          <w:r w:rsidR="00102DCB">
            <w:t xml:space="preserve"> </w:t>
          </w:r>
          <w:r>
            <w:t>a</w:t>
          </w:r>
          <w:r w:rsidR="00102DCB">
            <w:t xml:space="preserve"> </w:t>
          </w:r>
          <w:r>
            <w:t>streamlined,</w:t>
          </w:r>
          <w:r w:rsidR="00102DCB">
            <w:t xml:space="preserve"> </w:t>
          </w:r>
          <w:r>
            <w:t>ultra-simple</w:t>
          </w:r>
          <w:r w:rsidR="00102DCB">
            <w:t xml:space="preserve"> </w:t>
          </w:r>
          <w:r>
            <w:t>and</w:t>
          </w:r>
          <w:r w:rsidR="00102DCB">
            <w:t xml:space="preserve"> </w:t>
          </w:r>
          <w:r>
            <w:t>fast</w:t>
          </w:r>
          <w:r w:rsidR="00102DCB">
            <w:t xml:space="preserve"> </w:t>
          </w:r>
          <w:r>
            <w:t>library</w:t>
          </w:r>
          <w:r w:rsidR="00102DCB">
            <w:t xml:space="preserve"> </w:t>
          </w:r>
          <w:r>
            <w:t>preparation</w:t>
          </w:r>
          <w:r w:rsidR="00102DCB">
            <w:t xml:space="preserve"> </w:t>
          </w:r>
          <w:r>
            <w:t>protocol</w:t>
          </w:r>
          <w:r w:rsidR="00102DCB">
            <w:t xml:space="preserve"> </w:t>
          </w:r>
          <w:r>
            <w:t>for</w:t>
          </w:r>
          <w:r w:rsidR="00102DCB">
            <w:t xml:space="preserve"> </w:t>
          </w:r>
          <w:r>
            <w:t>strand</w:t>
          </w:r>
          <w:r w:rsidR="00102DCB">
            <w:t xml:space="preserve"> </w:t>
          </w:r>
          <w:r>
            <w:t>specific</w:t>
          </w:r>
          <w:r w:rsidR="00102DCB">
            <w:t xml:space="preserve"> </w:t>
          </w:r>
          <w:r>
            <w:t>mRNA</w:t>
          </w:r>
          <w:r w:rsidR="00102DCB">
            <w:t xml:space="preserve"> </w:t>
          </w:r>
          <w:r>
            <w:t>library</w:t>
          </w:r>
          <w:r w:rsidR="00102DCB">
            <w:t xml:space="preserve"> </w:t>
          </w:r>
          <w:r>
            <w:t>construction.</w:t>
          </w:r>
          <w:bookmarkEnd w:id="61"/>
          <w:r w:rsidR="00102DCB">
            <w:t xml:space="preserve"> </w:t>
          </w:r>
          <w:r w:rsidRPr="007C3D87">
            <w:rPr>
              <w:i/>
            </w:rPr>
            <w:t>Frontiers</w:t>
          </w:r>
          <w:r w:rsidR="00102DCB">
            <w:rPr>
              <w:i/>
            </w:rPr>
            <w:t xml:space="preserve"> </w:t>
          </w:r>
          <w:r w:rsidRPr="007C3D87">
            <w:rPr>
              <w:i/>
            </w:rPr>
            <w:t>i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Scie</w:t>
          </w:r>
          <w:r w:rsidRPr="007C3D87">
            <w:rPr>
              <w:i/>
            </w:rPr>
            <w:t>nc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6</w:t>
          </w:r>
          <w:r w:rsidRPr="007C3D87">
            <w:t>,</w:t>
          </w:r>
          <w:r w:rsidR="00102DCB">
            <w:t xml:space="preserve"> </w:t>
          </w:r>
          <w:r w:rsidRPr="007C3D87">
            <w:t>366</w:t>
          </w:r>
          <w:r w:rsidR="00102DCB">
            <w:t xml:space="preserve"> </w:t>
          </w:r>
          <w:r w:rsidRPr="007C3D87">
            <w:t>(2015).</w:t>
          </w:r>
        </w:p>
        <w:p w14:paraId="278B6E18" w14:textId="11C2DB79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61.</w:t>
          </w:r>
          <w:r>
            <w:tab/>
          </w:r>
          <w:bookmarkStart w:id="62" w:name="_CTVL001200192f7b8fc4b018f0db4f035f7b653"/>
          <w:r>
            <w:t>Song,</w:t>
          </w:r>
          <w:r w:rsidR="00102DCB">
            <w:t xml:space="preserve"> </w:t>
          </w:r>
          <w:r>
            <w:t>Y.</w:t>
          </w:r>
          <w:bookmarkEnd w:id="62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comparative</w:t>
          </w:r>
          <w:r w:rsidR="00102DCB">
            <w:t xml:space="preserve"> </w:t>
          </w:r>
          <w:r w:rsidRPr="007C3D87">
            <w:t>analysis</w:t>
          </w:r>
          <w:r w:rsidR="00102DCB">
            <w:t xml:space="preserve"> </w:t>
          </w:r>
          <w:r w:rsidRPr="007C3D87">
            <w:t>of</w:t>
          </w:r>
          <w:r w:rsidR="00102DCB">
            <w:t xml:space="preserve"> </w:t>
          </w:r>
          <w:r w:rsidRPr="007C3D87">
            <w:t>library</w:t>
          </w:r>
          <w:r w:rsidR="00102DCB">
            <w:t xml:space="preserve"> </w:t>
          </w:r>
          <w:r w:rsidRPr="007C3D87">
            <w:t>prep</w:t>
          </w:r>
          <w:r w:rsidR="00102DCB">
            <w:t xml:space="preserve"> </w:t>
          </w:r>
          <w:r w:rsidRPr="007C3D87">
            <w:t>approaches</w:t>
          </w:r>
          <w:r w:rsidR="00102DCB">
            <w:t xml:space="preserve"> </w:t>
          </w:r>
          <w:r w:rsidRPr="007C3D87">
            <w:t>for</w:t>
          </w:r>
          <w:r w:rsidR="00102DCB">
            <w:t xml:space="preserve"> </w:t>
          </w:r>
          <w:r w:rsidRPr="007C3D87">
            <w:t>sequencing</w:t>
          </w:r>
          <w:r w:rsidR="00102DCB">
            <w:t xml:space="preserve"> </w:t>
          </w:r>
          <w:r w:rsidRPr="007C3D87">
            <w:t>low</w:t>
          </w:r>
          <w:r w:rsidR="00102DCB">
            <w:t xml:space="preserve"> </w:t>
          </w:r>
          <w:r w:rsidRPr="007C3D87">
            <w:t>input</w:t>
          </w:r>
          <w:r w:rsidR="00102DCB">
            <w:t xml:space="preserve"> </w:t>
          </w:r>
          <w:r w:rsidRPr="007C3D87">
            <w:t>translatome</w:t>
          </w:r>
          <w:r w:rsidR="00102DCB">
            <w:t xml:space="preserve"> </w:t>
          </w:r>
          <w:r w:rsidRPr="007C3D87">
            <w:t>samples.</w:t>
          </w:r>
          <w:r w:rsidR="00102DCB">
            <w:t xml:space="preserve"> </w:t>
          </w:r>
          <w:r w:rsidRPr="007C3D87">
            <w:rPr>
              <w:i/>
            </w:rPr>
            <w:t>BMC</w:t>
          </w:r>
          <w:r w:rsidR="00102DCB">
            <w:rPr>
              <w:i/>
            </w:rPr>
            <w:t xml:space="preserve"> </w:t>
          </w:r>
          <w:r w:rsidR="000864C3">
            <w:rPr>
              <w:i/>
            </w:rPr>
            <w:t>G</w:t>
          </w:r>
          <w:r w:rsidR="000864C3" w:rsidRPr="007C3D87">
            <w:rPr>
              <w:i/>
            </w:rPr>
            <w:t>enomics</w:t>
          </w:r>
          <w:r w:rsidRPr="007C3D87">
            <w:rPr>
              <w:i/>
            </w:rPr>
            <w:t>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19</w:t>
          </w:r>
          <w:r w:rsidR="00102DCB">
            <w:rPr>
              <w:b/>
            </w:rPr>
            <w:t xml:space="preserve"> </w:t>
          </w:r>
          <w:r w:rsidRPr="007C3D87">
            <w:t>(1),</w:t>
          </w:r>
          <w:r w:rsidR="00102DCB">
            <w:t xml:space="preserve"> </w:t>
          </w:r>
          <w:r w:rsidRPr="007C3D87">
            <w:t>696</w:t>
          </w:r>
          <w:r w:rsidR="00102DCB">
            <w:t xml:space="preserve"> </w:t>
          </w:r>
          <w:r w:rsidRPr="007C3D87">
            <w:t>(2018).</w:t>
          </w:r>
        </w:p>
        <w:p w14:paraId="199FD532" w14:textId="7925C915" w:rsidR="007C3D87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62.</w:t>
          </w:r>
          <w:r>
            <w:tab/>
          </w:r>
          <w:bookmarkStart w:id="63" w:name="_CTVL0014cb2ecc0cc434abab7c626b759d734d3"/>
          <w:r>
            <w:t>Basu,</w:t>
          </w:r>
          <w:r w:rsidR="00102DCB">
            <w:t xml:space="preserve"> </w:t>
          </w:r>
          <w:r>
            <w:t>D.,</w:t>
          </w:r>
          <w:r w:rsidR="00102DCB">
            <w:t xml:space="preserve"> </w:t>
          </w:r>
          <w:r>
            <w:t>Haswell,</w:t>
          </w:r>
          <w:r w:rsidR="00102DCB">
            <w:t xml:space="preserve"> </w:t>
          </w:r>
          <w:r>
            <w:t>E.S.</w:t>
          </w:r>
          <w:r w:rsidR="00102DCB">
            <w:t xml:space="preserve"> </w:t>
          </w:r>
          <w:r>
            <w:t>Plant</w:t>
          </w:r>
          <w:r w:rsidR="00102DCB">
            <w:t xml:space="preserve"> </w:t>
          </w:r>
          <w:r>
            <w:t>mechanosensitive</w:t>
          </w:r>
          <w:r w:rsidR="00102DCB">
            <w:t xml:space="preserve"> </w:t>
          </w:r>
          <w:r>
            <w:t>ion</w:t>
          </w:r>
          <w:r w:rsidR="00102DCB">
            <w:t xml:space="preserve"> </w:t>
          </w:r>
          <w:r>
            <w:t>channels:</w:t>
          </w:r>
          <w:r w:rsidR="00102DCB">
            <w:t xml:space="preserve"> </w:t>
          </w:r>
          <w:r>
            <w:t>an</w:t>
          </w:r>
          <w:r w:rsidR="00102DCB">
            <w:t xml:space="preserve"> </w:t>
          </w:r>
          <w:r>
            <w:t>ocean</w:t>
          </w:r>
          <w:r w:rsidR="00102DCB">
            <w:t xml:space="preserve"> </w:t>
          </w:r>
          <w:r>
            <w:t>of</w:t>
          </w:r>
          <w:r w:rsidR="00102DCB">
            <w:t xml:space="preserve"> </w:t>
          </w:r>
          <w:r>
            <w:t>possibilities.</w:t>
          </w:r>
          <w:bookmarkEnd w:id="63"/>
          <w:r w:rsidR="00102DCB">
            <w:t xml:space="preserve"> </w:t>
          </w:r>
          <w:r w:rsidRPr="007C3D87">
            <w:rPr>
              <w:i/>
            </w:rPr>
            <w:t>Current</w:t>
          </w:r>
          <w:r w:rsidR="00102DCB">
            <w:rPr>
              <w:i/>
            </w:rPr>
            <w:t xml:space="preserve"> </w:t>
          </w:r>
          <w:r w:rsidR="000864C3" w:rsidRPr="007C3D87">
            <w:rPr>
              <w:i/>
            </w:rPr>
            <w:t>Opinio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In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Plant</w:t>
          </w:r>
          <w:r w:rsidR="000864C3">
            <w:rPr>
              <w:i/>
            </w:rPr>
            <w:t xml:space="preserve"> </w:t>
          </w:r>
          <w:r w:rsidR="000864C3" w:rsidRPr="007C3D87">
            <w:rPr>
              <w:i/>
            </w:rPr>
            <w:t>Bio</w:t>
          </w:r>
          <w:r w:rsidRPr="007C3D87">
            <w:rPr>
              <w:i/>
            </w:rPr>
            <w:t>logy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40</w:t>
          </w:r>
          <w:r w:rsidRPr="007C3D87">
            <w:t>,</w:t>
          </w:r>
          <w:r w:rsidR="00102DCB">
            <w:t xml:space="preserve"> </w:t>
          </w:r>
          <w:r w:rsidRPr="007C3D87">
            <w:t>43–48</w:t>
          </w:r>
          <w:r w:rsidR="00102DCB">
            <w:t xml:space="preserve"> </w:t>
          </w:r>
          <w:r w:rsidRPr="007C3D87">
            <w:t>(2017).</w:t>
          </w:r>
        </w:p>
        <w:p w14:paraId="1F42135A" w14:textId="1119CD9A" w:rsidR="00784252" w:rsidRPr="00AB10CA" w:rsidRDefault="007C3D87" w:rsidP="00E60610">
          <w:pPr>
            <w:pStyle w:val="CitaviBibliographyEntry"/>
            <w:tabs>
              <w:tab w:val="clear" w:pos="397"/>
            </w:tabs>
            <w:ind w:left="0" w:firstLine="0"/>
            <w:contextualSpacing/>
          </w:pPr>
          <w:r>
            <w:t>63.</w:t>
          </w:r>
          <w:r>
            <w:tab/>
          </w:r>
          <w:bookmarkStart w:id="64" w:name="_CTVL00117b44a9c832d4799bf221c04c13e5491"/>
          <w:r>
            <w:t>Brady,</w:t>
          </w:r>
          <w:r w:rsidR="00102DCB">
            <w:t xml:space="preserve"> </w:t>
          </w:r>
          <w:r>
            <w:t>S.M.</w:t>
          </w:r>
          <w:bookmarkEnd w:id="64"/>
          <w:r w:rsidR="00102DCB">
            <w:rPr>
              <w:i/>
            </w:rPr>
            <w:t xml:space="preserve"> </w:t>
          </w:r>
          <w:r w:rsidR="00194C1F" w:rsidRPr="00194C1F">
            <w:t>et al.</w:t>
          </w:r>
          <w:r w:rsidR="00102DCB">
            <w:rPr>
              <w:i/>
            </w:rPr>
            <w:t xml:space="preserve"> </w:t>
          </w:r>
          <w:r w:rsidRPr="007C3D87">
            <w:t>A</w:t>
          </w:r>
          <w:r w:rsidR="00102DCB">
            <w:t xml:space="preserve"> </w:t>
          </w:r>
          <w:r w:rsidRPr="007C3D87">
            <w:t>High-Resolution</w:t>
          </w:r>
          <w:r w:rsidR="00102DCB">
            <w:t xml:space="preserve"> </w:t>
          </w:r>
          <w:r w:rsidRPr="007C3D87">
            <w:t>Root</w:t>
          </w:r>
          <w:r w:rsidR="00102DCB">
            <w:t xml:space="preserve"> </w:t>
          </w:r>
          <w:r w:rsidRPr="007C3D87">
            <w:t>Spatiotemporal</w:t>
          </w:r>
          <w:r w:rsidR="00102DCB">
            <w:t xml:space="preserve"> </w:t>
          </w:r>
          <w:r w:rsidRPr="007C3D87">
            <w:t>Map</w:t>
          </w:r>
          <w:r w:rsidR="00102DCB">
            <w:t xml:space="preserve"> </w:t>
          </w:r>
          <w:r w:rsidRPr="007C3D87">
            <w:t>Reveals</w:t>
          </w:r>
          <w:r w:rsidR="00102DCB">
            <w:t xml:space="preserve"> </w:t>
          </w:r>
          <w:r w:rsidRPr="007C3D87">
            <w:t>Dominant</w:t>
          </w:r>
          <w:r w:rsidR="00102DCB">
            <w:t xml:space="preserve"> </w:t>
          </w:r>
          <w:r w:rsidRPr="007C3D87">
            <w:t>Expression</w:t>
          </w:r>
          <w:r w:rsidR="00102DCB">
            <w:t xml:space="preserve"> </w:t>
          </w:r>
          <w:r w:rsidRPr="007C3D87">
            <w:t>Patterns.</w:t>
          </w:r>
          <w:r w:rsidR="00102DCB">
            <w:t xml:space="preserve"> </w:t>
          </w:r>
          <w:r w:rsidRPr="007C3D87">
            <w:rPr>
              <w:i/>
            </w:rPr>
            <w:t>Science.</w:t>
          </w:r>
          <w:r w:rsidR="00102DCB">
            <w:rPr>
              <w:i/>
            </w:rPr>
            <w:t xml:space="preserve"> </w:t>
          </w:r>
          <w:r w:rsidRPr="007C3D87">
            <w:rPr>
              <w:b/>
            </w:rPr>
            <w:t>318</w:t>
          </w:r>
          <w:r w:rsidR="00102DCB">
            <w:rPr>
              <w:b/>
            </w:rPr>
            <w:t xml:space="preserve"> </w:t>
          </w:r>
          <w:r w:rsidRPr="007C3D87">
            <w:t>(5851),</w:t>
          </w:r>
          <w:r w:rsidR="00102DCB">
            <w:t xml:space="preserve"> </w:t>
          </w:r>
          <w:r w:rsidRPr="007C3D87">
            <w:t>801</w:t>
          </w:r>
          <w:r w:rsidR="00102DCB">
            <w:t xml:space="preserve"> </w:t>
          </w:r>
          <w:r w:rsidRPr="007C3D87">
            <w:t>(2007).</w:t>
          </w:r>
          <w:r w:rsidR="00345EDD">
            <w:fldChar w:fldCharType="end"/>
          </w:r>
        </w:p>
      </w:sdtContent>
    </w:sdt>
    <w:bookmarkStart w:id="65" w:name="References" w:displacedByCustomXml="prev"/>
    <w:bookmarkEnd w:id="65" w:displacedByCustomXml="prev"/>
    <w:sectPr w:rsidR="00784252" w:rsidRPr="00AB10CA" w:rsidSect="00B81B15">
      <w:headerReference w:type="default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EB70AB" w14:textId="77777777" w:rsidR="005C403A" w:rsidRDefault="005C403A" w:rsidP="00621C4E">
      <w:r>
        <w:separator/>
      </w:r>
    </w:p>
  </w:endnote>
  <w:endnote w:type="continuationSeparator" w:id="0">
    <w:p w14:paraId="74418AC8" w14:textId="77777777" w:rsidR="005C403A" w:rsidRDefault="005C403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47363" w14:textId="71AB2B06" w:rsidR="00C77125" w:rsidRPr="00494F77" w:rsidRDefault="00C77125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77125" w:rsidRDefault="00C7712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943C64" w14:textId="77777777" w:rsidR="005C403A" w:rsidRDefault="005C403A" w:rsidP="00621C4E">
      <w:r>
        <w:separator/>
      </w:r>
    </w:p>
  </w:footnote>
  <w:footnote w:type="continuationSeparator" w:id="0">
    <w:p w14:paraId="37C2BBDF" w14:textId="77777777" w:rsidR="005C403A" w:rsidRDefault="005C403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C77125" w:rsidRPr="006F06E4" w:rsidRDefault="00C7712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D95C780" w:rsidR="00C77125" w:rsidRPr="006F06E4" w:rsidRDefault="00C7712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0346ED7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B66F7B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B94134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BC4B17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53A9844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9541C80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885EEA8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252FB9A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6FA0E6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48CB73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E1025A5"/>
    <w:multiLevelType w:val="hybridMultilevel"/>
    <w:tmpl w:val="26C4AD02"/>
    <w:lvl w:ilvl="0" w:tplc="5B7649B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574036F"/>
    <w:multiLevelType w:val="multilevel"/>
    <w:tmpl w:val="ED464B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576" w:hanging="576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28370159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3105407D"/>
    <w:multiLevelType w:val="multilevel"/>
    <w:tmpl w:val="63AE611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4EB36D3B"/>
    <w:multiLevelType w:val="hybridMultilevel"/>
    <w:tmpl w:val="7114782E"/>
    <w:lvl w:ilvl="0" w:tplc="31169CB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6C496E"/>
    <w:multiLevelType w:val="multilevel"/>
    <w:tmpl w:val="63AE611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5" w15:restartNumberingAfterBreak="0">
    <w:nsid w:val="61B65C1F"/>
    <w:multiLevelType w:val="hybridMultilevel"/>
    <w:tmpl w:val="0016AD7C"/>
    <w:lvl w:ilvl="0" w:tplc="A7061CE6">
      <w:start w:val="2"/>
      <w:numFmt w:val="bullet"/>
      <w:lvlText w:val="-"/>
      <w:lvlJc w:val="left"/>
      <w:pPr>
        <w:ind w:left="1152" w:hanging="360"/>
      </w:pPr>
      <w:rPr>
        <w:rFonts w:ascii="Calibri" w:eastAsia="Times New Roman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36" w15:restartNumberingAfterBreak="0">
    <w:nsid w:val="643C2A27"/>
    <w:multiLevelType w:val="hybridMultilevel"/>
    <w:tmpl w:val="D9A41DE0"/>
    <w:lvl w:ilvl="0" w:tplc="4A68D346">
      <w:numFmt w:val="bullet"/>
      <w:lvlText w:val="▪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4A68D346">
      <w:numFmt w:val="bullet"/>
      <w:lvlText w:val="▪"/>
      <w:lvlJc w:val="left"/>
      <w:pPr>
        <w:ind w:left="1440" w:hanging="360"/>
      </w:pPr>
      <w:rPr>
        <w:rFonts w:ascii="Calibri" w:eastAsia="Times New Roman" w:hAnsi="Calibri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15"/>
  </w:num>
  <w:num w:numId="2">
    <w:abstractNumId w:val="31"/>
  </w:num>
  <w:num w:numId="3">
    <w:abstractNumId w:val="14"/>
  </w:num>
  <w:num w:numId="4">
    <w:abstractNumId w:val="29"/>
  </w:num>
  <w:num w:numId="5">
    <w:abstractNumId w:val="21"/>
  </w:num>
  <w:num w:numId="6">
    <w:abstractNumId w:val="28"/>
  </w:num>
  <w:num w:numId="7">
    <w:abstractNumId w:val="10"/>
  </w:num>
  <w:num w:numId="8">
    <w:abstractNumId w:val="22"/>
  </w:num>
  <w:num w:numId="9">
    <w:abstractNumId w:val="23"/>
  </w:num>
  <w:num w:numId="10">
    <w:abstractNumId w:val="30"/>
  </w:num>
  <w:num w:numId="11">
    <w:abstractNumId w:val="37"/>
  </w:num>
  <w:num w:numId="12">
    <w:abstractNumId w:val="11"/>
  </w:num>
  <w:num w:numId="13">
    <w:abstractNumId w:val="32"/>
  </w:num>
  <w:num w:numId="14">
    <w:abstractNumId w:val="41"/>
  </w:num>
  <w:num w:numId="15">
    <w:abstractNumId w:val="24"/>
  </w:num>
  <w:num w:numId="16">
    <w:abstractNumId w:val="20"/>
  </w:num>
  <w:num w:numId="17">
    <w:abstractNumId w:val="34"/>
  </w:num>
  <w:num w:numId="18">
    <w:abstractNumId w:val="25"/>
  </w:num>
  <w:num w:numId="19">
    <w:abstractNumId w:val="39"/>
  </w:num>
  <w:num w:numId="20">
    <w:abstractNumId w:val="12"/>
  </w:num>
  <w:num w:numId="21">
    <w:abstractNumId w:val="40"/>
  </w:num>
  <w:num w:numId="22">
    <w:abstractNumId w:val="38"/>
  </w:num>
  <w:num w:numId="23">
    <w:abstractNumId w:val="26"/>
  </w:num>
  <w:num w:numId="24">
    <w:abstractNumId w:val="42"/>
  </w:num>
  <w:num w:numId="25">
    <w:abstractNumId w:val="18"/>
  </w:num>
  <w:num w:numId="26">
    <w:abstractNumId w:val="36"/>
  </w:num>
  <w:num w:numId="27">
    <w:abstractNumId w:val="13"/>
  </w:num>
  <w:num w:numId="28">
    <w:abstractNumId w:val="27"/>
  </w:num>
  <w:num w:numId="29">
    <w:abstractNumId w:val="16"/>
  </w:num>
  <w:num w:numId="30">
    <w:abstractNumId w:val="17"/>
  </w:num>
  <w:num w:numId="31">
    <w:abstractNumId w:val="33"/>
  </w:num>
  <w:num w:numId="32">
    <w:abstractNumId w:val="35"/>
  </w:num>
  <w:num w:numId="33">
    <w:abstractNumId w:val="19"/>
  </w:num>
  <w:num w:numId="34">
    <w:abstractNumId w:val="0"/>
  </w:num>
  <w:num w:numId="35">
    <w:abstractNumId w:val="1"/>
  </w:num>
  <w:num w:numId="36">
    <w:abstractNumId w:val="2"/>
  </w:num>
  <w:num w:numId="37">
    <w:abstractNumId w:val="3"/>
  </w:num>
  <w:num w:numId="38">
    <w:abstractNumId w:val="4"/>
  </w:num>
  <w:num w:numId="39">
    <w:abstractNumId w:val="5"/>
  </w:num>
  <w:num w:numId="40">
    <w:abstractNumId w:val="6"/>
  </w:num>
  <w:num w:numId="41">
    <w:abstractNumId w:val="7"/>
  </w:num>
  <w:num w:numId="42">
    <w:abstractNumId w:val="8"/>
  </w:num>
  <w:num w:numId="43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hideSpellingErrors/>
  <w:hideGrammaticalErrors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2NjEztTQyNLMwMTdX0lEKTi0uzszPAykwNK8FAEeUFF8tAAAA"/>
  </w:docVars>
  <w:rsids>
    <w:rsidRoot w:val="00EE705F"/>
    <w:rsid w:val="00000E6F"/>
    <w:rsid w:val="00001169"/>
    <w:rsid w:val="00001806"/>
    <w:rsid w:val="00003752"/>
    <w:rsid w:val="00005815"/>
    <w:rsid w:val="00007DBC"/>
    <w:rsid w:val="00007EA1"/>
    <w:rsid w:val="00007F19"/>
    <w:rsid w:val="000100F0"/>
    <w:rsid w:val="000129B2"/>
    <w:rsid w:val="00012EAC"/>
    <w:rsid w:val="00012FF9"/>
    <w:rsid w:val="0001389C"/>
    <w:rsid w:val="00014314"/>
    <w:rsid w:val="00015F81"/>
    <w:rsid w:val="000211F3"/>
    <w:rsid w:val="00021434"/>
    <w:rsid w:val="00021774"/>
    <w:rsid w:val="00021DF3"/>
    <w:rsid w:val="00023869"/>
    <w:rsid w:val="00024598"/>
    <w:rsid w:val="000264AC"/>
    <w:rsid w:val="000279B0"/>
    <w:rsid w:val="00031E61"/>
    <w:rsid w:val="00032644"/>
    <w:rsid w:val="00032769"/>
    <w:rsid w:val="0003311E"/>
    <w:rsid w:val="00035FBA"/>
    <w:rsid w:val="00037B58"/>
    <w:rsid w:val="00045C5C"/>
    <w:rsid w:val="0005101A"/>
    <w:rsid w:val="00051B73"/>
    <w:rsid w:val="00060ABE"/>
    <w:rsid w:val="00061A50"/>
    <w:rsid w:val="00063257"/>
    <w:rsid w:val="0006361B"/>
    <w:rsid w:val="00064104"/>
    <w:rsid w:val="000644DB"/>
    <w:rsid w:val="00064F8E"/>
    <w:rsid w:val="000652E3"/>
    <w:rsid w:val="00066025"/>
    <w:rsid w:val="00067A8F"/>
    <w:rsid w:val="000701D1"/>
    <w:rsid w:val="00072BB0"/>
    <w:rsid w:val="00072DC2"/>
    <w:rsid w:val="00080A20"/>
    <w:rsid w:val="00081025"/>
    <w:rsid w:val="000826E1"/>
    <w:rsid w:val="00082796"/>
    <w:rsid w:val="00082DF4"/>
    <w:rsid w:val="000864C3"/>
    <w:rsid w:val="00086FF5"/>
    <w:rsid w:val="00087AB3"/>
    <w:rsid w:val="00087C0A"/>
    <w:rsid w:val="00093BC4"/>
    <w:rsid w:val="000943E6"/>
    <w:rsid w:val="00097929"/>
    <w:rsid w:val="000A1E80"/>
    <w:rsid w:val="000A3B70"/>
    <w:rsid w:val="000A5153"/>
    <w:rsid w:val="000B10AE"/>
    <w:rsid w:val="000B1E51"/>
    <w:rsid w:val="000B25BF"/>
    <w:rsid w:val="000B30BF"/>
    <w:rsid w:val="000B3659"/>
    <w:rsid w:val="000B4A96"/>
    <w:rsid w:val="000B566B"/>
    <w:rsid w:val="000B587D"/>
    <w:rsid w:val="000B662E"/>
    <w:rsid w:val="000B7294"/>
    <w:rsid w:val="000B75D0"/>
    <w:rsid w:val="000C1CF8"/>
    <w:rsid w:val="000C354D"/>
    <w:rsid w:val="000C3A1E"/>
    <w:rsid w:val="000C49CF"/>
    <w:rsid w:val="000C52E9"/>
    <w:rsid w:val="000C5CDC"/>
    <w:rsid w:val="000C65DC"/>
    <w:rsid w:val="000C66F3"/>
    <w:rsid w:val="000C6900"/>
    <w:rsid w:val="000C7247"/>
    <w:rsid w:val="000D13D5"/>
    <w:rsid w:val="000D31E8"/>
    <w:rsid w:val="000D3FAA"/>
    <w:rsid w:val="000D4A89"/>
    <w:rsid w:val="000D76E4"/>
    <w:rsid w:val="000E3816"/>
    <w:rsid w:val="000E4F77"/>
    <w:rsid w:val="000F126C"/>
    <w:rsid w:val="000F265C"/>
    <w:rsid w:val="000F2BDC"/>
    <w:rsid w:val="000F3A97"/>
    <w:rsid w:val="000F3AFA"/>
    <w:rsid w:val="000F4211"/>
    <w:rsid w:val="000F443C"/>
    <w:rsid w:val="000F5712"/>
    <w:rsid w:val="000F6611"/>
    <w:rsid w:val="000F7E22"/>
    <w:rsid w:val="00101083"/>
    <w:rsid w:val="001028E7"/>
    <w:rsid w:val="00102DCB"/>
    <w:rsid w:val="00107EDD"/>
    <w:rsid w:val="001104F3"/>
    <w:rsid w:val="00112EEB"/>
    <w:rsid w:val="00113882"/>
    <w:rsid w:val="001173FF"/>
    <w:rsid w:val="00125617"/>
    <w:rsid w:val="0012563A"/>
    <w:rsid w:val="001264DE"/>
    <w:rsid w:val="001307D8"/>
    <w:rsid w:val="0013120F"/>
    <w:rsid w:val="001313A7"/>
    <w:rsid w:val="001317A6"/>
    <w:rsid w:val="0013276F"/>
    <w:rsid w:val="0013621E"/>
    <w:rsid w:val="0013642E"/>
    <w:rsid w:val="00142EFE"/>
    <w:rsid w:val="001448F2"/>
    <w:rsid w:val="00145DAC"/>
    <w:rsid w:val="0014611F"/>
    <w:rsid w:val="00150F2D"/>
    <w:rsid w:val="00152A23"/>
    <w:rsid w:val="001541BD"/>
    <w:rsid w:val="00155011"/>
    <w:rsid w:val="00162CB7"/>
    <w:rsid w:val="001654EA"/>
    <w:rsid w:val="001665C9"/>
    <w:rsid w:val="00166F32"/>
    <w:rsid w:val="00167587"/>
    <w:rsid w:val="00171E5B"/>
    <w:rsid w:val="00171F94"/>
    <w:rsid w:val="00175D4E"/>
    <w:rsid w:val="00176684"/>
    <w:rsid w:val="0017668A"/>
    <w:rsid w:val="001766FE"/>
    <w:rsid w:val="001771E7"/>
    <w:rsid w:val="0018155F"/>
    <w:rsid w:val="001829A3"/>
    <w:rsid w:val="00183E04"/>
    <w:rsid w:val="00187B11"/>
    <w:rsid w:val="001911FF"/>
    <w:rsid w:val="00192006"/>
    <w:rsid w:val="0019304C"/>
    <w:rsid w:val="00193180"/>
    <w:rsid w:val="00194C1F"/>
    <w:rsid w:val="00196792"/>
    <w:rsid w:val="00196CC4"/>
    <w:rsid w:val="001B1519"/>
    <w:rsid w:val="001B2E2D"/>
    <w:rsid w:val="001B47B9"/>
    <w:rsid w:val="001B4E79"/>
    <w:rsid w:val="001B5CD2"/>
    <w:rsid w:val="001C0BEE"/>
    <w:rsid w:val="001C1E49"/>
    <w:rsid w:val="001C27C1"/>
    <w:rsid w:val="001C2A98"/>
    <w:rsid w:val="001C2C1C"/>
    <w:rsid w:val="001C3A37"/>
    <w:rsid w:val="001C4D95"/>
    <w:rsid w:val="001C7BB1"/>
    <w:rsid w:val="001D03B4"/>
    <w:rsid w:val="001D3D7D"/>
    <w:rsid w:val="001D3FFF"/>
    <w:rsid w:val="001D5164"/>
    <w:rsid w:val="001D625F"/>
    <w:rsid w:val="001D68A4"/>
    <w:rsid w:val="001D7576"/>
    <w:rsid w:val="001E0A6A"/>
    <w:rsid w:val="001E0E3F"/>
    <w:rsid w:val="001E14A0"/>
    <w:rsid w:val="001E65AA"/>
    <w:rsid w:val="001E7376"/>
    <w:rsid w:val="001F1835"/>
    <w:rsid w:val="001F225C"/>
    <w:rsid w:val="001F29EA"/>
    <w:rsid w:val="001F3E00"/>
    <w:rsid w:val="00201BA6"/>
    <w:rsid w:val="00201CFA"/>
    <w:rsid w:val="00201E78"/>
    <w:rsid w:val="0020220D"/>
    <w:rsid w:val="00202448"/>
    <w:rsid w:val="00202D15"/>
    <w:rsid w:val="00205B3F"/>
    <w:rsid w:val="002076B8"/>
    <w:rsid w:val="00212EAE"/>
    <w:rsid w:val="00214BEE"/>
    <w:rsid w:val="002205B8"/>
    <w:rsid w:val="00225720"/>
    <w:rsid w:val="002259E5"/>
    <w:rsid w:val="00226140"/>
    <w:rsid w:val="00226AE6"/>
    <w:rsid w:val="00226B5E"/>
    <w:rsid w:val="002274F3"/>
    <w:rsid w:val="0023094C"/>
    <w:rsid w:val="00232DC0"/>
    <w:rsid w:val="00234BE3"/>
    <w:rsid w:val="00235656"/>
    <w:rsid w:val="00235A90"/>
    <w:rsid w:val="00241E48"/>
    <w:rsid w:val="0024214E"/>
    <w:rsid w:val="00242623"/>
    <w:rsid w:val="00244D42"/>
    <w:rsid w:val="00250558"/>
    <w:rsid w:val="00250C90"/>
    <w:rsid w:val="0025153B"/>
    <w:rsid w:val="002605D1"/>
    <w:rsid w:val="00260652"/>
    <w:rsid w:val="00261F25"/>
    <w:rsid w:val="002620C5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362F"/>
    <w:rsid w:val="0028596A"/>
    <w:rsid w:val="00287085"/>
    <w:rsid w:val="00290AF9"/>
    <w:rsid w:val="002967CF"/>
    <w:rsid w:val="00297788"/>
    <w:rsid w:val="002A3285"/>
    <w:rsid w:val="002A484B"/>
    <w:rsid w:val="002A64A6"/>
    <w:rsid w:val="002A7C5B"/>
    <w:rsid w:val="002B3301"/>
    <w:rsid w:val="002C2106"/>
    <w:rsid w:val="002C2286"/>
    <w:rsid w:val="002C47D4"/>
    <w:rsid w:val="002C4E6B"/>
    <w:rsid w:val="002C638C"/>
    <w:rsid w:val="002D0F38"/>
    <w:rsid w:val="002D1A76"/>
    <w:rsid w:val="002D71EF"/>
    <w:rsid w:val="002D77E3"/>
    <w:rsid w:val="002E035F"/>
    <w:rsid w:val="002E30BD"/>
    <w:rsid w:val="002F170D"/>
    <w:rsid w:val="002F2859"/>
    <w:rsid w:val="002F358B"/>
    <w:rsid w:val="002F6E3C"/>
    <w:rsid w:val="002F7AD3"/>
    <w:rsid w:val="0030035D"/>
    <w:rsid w:val="0030117D"/>
    <w:rsid w:val="003018D2"/>
    <w:rsid w:val="00301F30"/>
    <w:rsid w:val="00302689"/>
    <w:rsid w:val="003038FD"/>
    <w:rsid w:val="00303C87"/>
    <w:rsid w:val="00304D73"/>
    <w:rsid w:val="00305397"/>
    <w:rsid w:val="003059F7"/>
    <w:rsid w:val="00305F1C"/>
    <w:rsid w:val="00307999"/>
    <w:rsid w:val="00307CD2"/>
    <w:rsid w:val="003108E5"/>
    <w:rsid w:val="003120CB"/>
    <w:rsid w:val="00320153"/>
    <w:rsid w:val="00320367"/>
    <w:rsid w:val="00322871"/>
    <w:rsid w:val="00325ABD"/>
    <w:rsid w:val="00326FB3"/>
    <w:rsid w:val="003316D4"/>
    <w:rsid w:val="00333822"/>
    <w:rsid w:val="00336715"/>
    <w:rsid w:val="003367C8"/>
    <w:rsid w:val="003401EC"/>
    <w:rsid w:val="00340CD4"/>
    <w:rsid w:val="00340DFD"/>
    <w:rsid w:val="00344954"/>
    <w:rsid w:val="00345EDD"/>
    <w:rsid w:val="003462EC"/>
    <w:rsid w:val="00350CD7"/>
    <w:rsid w:val="0035395C"/>
    <w:rsid w:val="00357B3D"/>
    <w:rsid w:val="003601CE"/>
    <w:rsid w:val="00360C17"/>
    <w:rsid w:val="00360D73"/>
    <w:rsid w:val="003621C6"/>
    <w:rsid w:val="003622B8"/>
    <w:rsid w:val="00362E25"/>
    <w:rsid w:val="003667F4"/>
    <w:rsid w:val="00366B76"/>
    <w:rsid w:val="003678ED"/>
    <w:rsid w:val="00371D82"/>
    <w:rsid w:val="003728F5"/>
    <w:rsid w:val="00373051"/>
    <w:rsid w:val="00373B8F"/>
    <w:rsid w:val="0037584F"/>
    <w:rsid w:val="00375FE1"/>
    <w:rsid w:val="003760A6"/>
    <w:rsid w:val="00376D95"/>
    <w:rsid w:val="00377DD4"/>
    <w:rsid w:val="00377FBB"/>
    <w:rsid w:val="003816FD"/>
    <w:rsid w:val="003837A8"/>
    <w:rsid w:val="0038399B"/>
    <w:rsid w:val="003847BD"/>
    <w:rsid w:val="00385140"/>
    <w:rsid w:val="00386387"/>
    <w:rsid w:val="00391935"/>
    <w:rsid w:val="00392E57"/>
    <w:rsid w:val="00393CC7"/>
    <w:rsid w:val="003971F7"/>
    <w:rsid w:val="003A16FC"/>
    <w:rsid w:val="003A1F80"/>
    <w:rsid w:val="003A4FCD"/>
    <w:rsid w:val="003A5412"/>
    <w:rsid w:val="003A6C7F"/>
    <w:rsid w:val="003B0944"/>
    <w:rsid w:val="003B1593"/>
    <w:rsid w:val="003B2C79"/>
    <w:rsid w:val="003B4381"/>
    <w:rsid w:val="003C1043"/>
    <w:rsid w:val="003C1A30"/>
    <w:rsid w:val="003C3CC5"/>
    <w:rsid w:val="003C6779"/>
    <w:rsid w:val="003C688B"/>
    <w:rsid w:val="003D23A5"/>
    <w:rsid w:val="003D2998"/>
    <w:rsid w:val="003D2AE2"/>
    <w:rsid w:val="003D2F0A"/>
    <w:rsid w:val="003D3891"/>
    <w:rsid w:val="003D3B5D"/>
    <w:rsid w:val="003D5D84"/>
    <w:rsid w:val="003D7380"/>
    <w:rsid w:val="003D7F61"/>
    <w:rsid w:val="003E0F4F"/>
    <w:rsid w:val="003E1621"/>
    <w:rsid w:val="003E18AC"/>
    <w:rsid w:val="003E2090"/>
    <w:rsid w:val="003E210B"/>
    <w:rsid w:val="003E2A12"/>
    <w:rsid w:val="003E3384"/>
    <w:rsid w:val="003E3651"/>
    <w:rsid w:val="003E3CA4"/>
    <w:rsid w:val="003E548E"/>
    <w:rsid w:val="003E590B"/>
    <w:rsid w:val="003E6260"/>
    <w:rsid w:val="003F1065"/>
    <w:rsid w:val="003F13A1"/>
    <w:rsid w:val="003F4F3D"/>
    <w:rsid w:val="003F72E1"/>
    <w:rsid w:val="003F7F53"/>
    <w:rsid w:val="00400E7F"/>
    <w:rsid w:val="00406C30"/>
    <w:rsid w:val="00407EC8"/>
    <w:rsid w:val="0041110A"/>
    <w:rsid w:val="00411624"/>
    <w:rsid w:val="004121FD"/>
    <w:rsid w:val="004148E1"/>
    <w:rsid w:val="00414CFA"/>
    <w:rsid w:val="00415EC0"/>
    <w:rsid w:val="004206B2"/>
    <w:rsid w:val="00420BE9"/>
    <w:rsid w:val="00423AD8"/>
    <w:rsid w:val="00423FDD"/>
    <w:rsid w:val="00424C85"/>
    <w:rsid w:val="004260BD"/>
    <w:rsid w:val="0043012F"/>
    <w:rsid w:val="00430F1F"/>
    <w:rsid w:val="004326EA"/>
    <w:rsid w:val="00436537"/>
    <w:rsid w:val="00443146"/>
    <w:rsid w:val="0044352C"/>
    <w:rsid w:val="0044434C"/>
    <w:rsid w:val="0044456B"/>
    <w:rsid w:val="00447BD1"/>
    <w:rsid w:val="004507F3"/>
    <w:rsid w:val="00450AF4"/>
    <w:rsid w:val="00452616"/>
    <w:rsid w:val="004540C3"/>
    <w:rsid w:val="00456A57"/>
    <w:rsid w:val="004607DE"/>
    <w:rsid w:val="004631C4"/>
    <w:rsid w:val="00466F44"/>
    <w:rsid w:val="004671C7"/>
    <w:rsid w:val="00472F4D"/>
    <w:rsid w:val="004730BF"/>
    <w:rsid w:val="00474DCB"/>
    <w:rsid w:val="0047535C"/>
    <w:rsid w:val="004762F6"/>
    <w:rsid w:val="00476603"/>
    <w:rsid w:val="00484ADE"/>
    <w:rsid w:val="00485870"/>
    <w:rsid w:val="00485FE8"/>
    <w:rsid w:val="00486B32"/>
    <w:rsid w:val="004918E6"/>
    <w:rsid w:val="00492473"/>
    <w:rsid w:val="00492EB5"/>
    <w:rsid w:val="00494F77"/>
    <w:rsid w:val="00497721"/>
    <w:rsid w:val="00497D95"/>
    <w:rsid w:val="004A0229"/>
    <w:rsid w:val="004A35D2"/>
    <w:rsid w:val="004A5012"/>
    <w:rsid w:val="004A6B95"/>
    <w:rsid w:val="004A71E4"/>
    <w:rsid w:val="004B0605"/>
    <w:rsid w:val="004B2F00"/>
    <w:rsid w:val="004B6E31"/>
    <w:rsid w:val="004C1D66"/>
    <w:rsid w:val="004C31D7"/>
    <w:rsid w:val="004C461C"/>
    <w:rsid w:val="004C4AD2"/>
    <w:rsid w:val="004C6981"/>
    <w:rsid w:val="004C7F05"/>
    <w:rsid w:val="004D1F21"/>
    <w:rsid w:val="004D268C"/>
    <w:rsid w:val="004D321B"/>
    <w:rsid w:val="004D59D8"/>
    <w:rsid w:val="004D5DA1"/>
    <w:rsid w:val="004D7E9E"/>
    <w:rsid w:val="004E150F"/>
    <w:rsid w:val="004E1C3B"/>
    <w:rsid w:val="004E1DCA"/>
    <w:rsid w:val="004E23A1"/>
    <w:rsid w:val="004E3489"/>
    <w:rsid w:val="004E358A"/>
    <w:rsid w:val="004E3AFA"/>
    <w:rsid w:val="004E572D"/>
    <w:rsid w:val="004E6588"/>
    <w:rsid w:val="004E7357"/>
    <w:rsid w:val="004F1034"/>
    <w:rsid w:val="004F2742"/>
    <w:rsid w:val="004F65F5"/>
    <w:rsid w:val="004F70AF"/>
    <w:rsid w:val="00500F2B"/>
    <w:rsid w:val="00502A0A"/>
    <w:rsid w:val="00503EA9"/>
    <w:rsid w:val="0050676A"/>
    <w:rsid w:val="00507C50"/>
    <w:rsid w:val="00513E56"/>
    <w:rsid w:val="00514D40"/>
    <w:rsid w:val="005163EE"/>
    <w:rsid w:val="00517C3A"/>
    <w:rsid w:val="00521386"/>
    <w:rsid w:val="00521CD9"/>
    <w:rsid w:val="00527BF4"/>
    <w:rsid w:val="005324BE"/>
    <w:rsid w:val="005336F5"/>
    <w:rsid w:val="00534F6C"/>
    <w:rsid w:val="0053559E"/>
    <w:rsid w:val="00535994"/>
    <w:rsid w:val="0053646D"/>
    <w:rsid w:val="005376A7"/>
    <w:rsid w:val="00540AAD"/>
    <w:rsid w:val="00543EC1"/>
    <w:rsid w:val="00546458"/>
    <w:rsid w:val="00546C1B"/>
    <w:rsid w:val="0054769F"/>
    <w:rsid w:val="0055087C"/>
    <w:rsid w:val="00553413"/>
    <w:rsid w:val="00555983"/>
    <w:rsid w:val="00557523"/>
    <w:rsid w:val="00560E31"/>
    <w:rsid w:val="00561BDA"/>
    <w:rsid w:val="00566F1D"/>
    <w:rsid w:val="00572D14"/>
    <w:rsid w:val="005772BD"/>
    <w:rsid w:val="0058045B"/>
    <w:rsid w:val="00580814"/>
    <w:rsid w:val="00581B23"/>
    <w:rsid w:val="0058219C"/>
    <w:rsid w:val="0058707F"/>
    <w:rsid w:val="0059156E"/>
    <w:rsid w:val="00591DBD"/>
    <w:rsid w:val="005929A3"/>
    <w:rsid w:val="005931FE"/>
    <w:rsid w:val="00597F58"/>
    <w:rsid w:val="005A0028"/>
    <w:rsid w:val="005A0ACC"/>
    <w:rsid w:val="005A585A"/>
    <w:rsid w:val="005B0072"/>
    <w:rsid w:val="005B0732"/>
    <w:rsid w:val="005B38A0"/>
    <w:rsid w:val="005B4069"/>
    <w:rsid w:val="005B491C"/>
    <w:rsid w:val="005B4DBF"/>
    <w:rsid w:val="005B508F"/>
    <w:rsid w:val="005B5DE2"/>
    <w:rsid w:val="005B674C"/>
    <w:rsid w:val="005B6B6C"/>
    <w:rsid w:val="005C1039"/>
    <w:rsid w:val="005C19D1"/>
    <w:rsid w:val="005C24F2"/>
    <w:rsid w:val="005C403A"/>
    <w:rsid w:val="005C496B"/>
    <w:rsid w:val="005C5754"/>
    <w:rsid w:val="005C745D"/>
    <w:rsid w:val="005C7561"/>
    <w:rsid w:val="005D15A5"/>
    <w:rsid w:val="005D1E57"/>
    <w:rsid w:val="005D2F57"/>
    <w:rsid w:val="005D34F6"/>
    <w:rsid w:val="005D4D85"/>
    <w:rsid w:val="005D4F1A"/>
    <w:rsid w:val="005E0074"/>
    <w:rsid w:val="005E171B"/>
    <w:rsid w:val="005E1884"/>
    <w:rsid w:val="005E55D4"/>
    <w:rsid w:val="005F373A"/>
    <w:rsid w:val="005F4F87"/>
    <w:rsid w:val="005F6B0E"/>
    <w:rsid w:val="005F72E2"/>
    <w:rsid w:val="005F735D"/>
    <w:rsid w:val="005F760E"/>
    <w:rsid w:val="005F7B1D"/>
    <w:rsid w:val="0060222A"/>
    <w:rsid w:val="006069AD"/>
    <w:rsid w:val="00606AF9"/>
    <w:rsid w:val="00606FEA"/>
    <w:rsid w:val="006070C4"/>
    <w:rsid w:val="00610C21"/>
    <w:rsid w:val="00611907"/>
    <w:rsid w:val="00613116"/>
    <w:rsid w:val="00616576"/>
    <w:rsid w:val="006202A6"/>
    <w:rsid w:val="0062054B"/>
    <w:rsid w:val="00621C4E"/>
    <w:rsid w:val="00624121"/>
    <w:rsid w:val="00624EAE"/>
    <w:rsid w:val="00625BC2"/>
    <w:rsid w:val="006305D7"/>
    <w:rsid w:val="00630FF0"/>
    <w:rsid w:val="00631005"/>
    <w:rsid w:val="006311E3"/>
    <w:rsid w:val="00632F63"/>
    <w:rsid w:val="00633A01"/>
    <w:rsid w:val="00633B97"/>
    <w:rsid w:val="006341F7"/>
    <w:rsid w:val="00634585"/>
    <w:rsid w:val="00635014"/>
    <w:rsid w:val="006369CE"/>
    <w:rsid w:val="006411CA"/>
    <w:rsid w:val="00642619"/>
    <w:rsid w:val="00644D25"/>
    <w:rsid w:val="0064605E"/>
    <w:rsid w:val="0066042C"/>
    <w:rsid w:val="006619C8"/>
    <w:rsid w:val="0066676D"/>
    <w:rsid w:val="00667CD9"/>
    <w:rsid w:val="0067146F"/>
    <w:rsid w:val="00671710"/>
    <w:rsid w:val="0067302B"/>
    <w:rsid w:val="00673414"/>
    <w:rsid w:val="00673925"/>
    <w:rsid w:val="00675500"/>
    <w:rsid w:val="00676079"/>
    <w:rsid w:val="00676ECD"/>
    <w:rsid w:val="00677D0A"/>
    <w:rsid w:val="006808B6"/>
    <w:rsid w:val="0068185F"/>
    <w:rsid w:val="00682A7D"/>
    <w:rsid w:val="00683203"/>
    <w:rsid w:val="0068401D"/>
    <w:rsid w:val="006858FA"/>
    <w:rsid w:val="00685961"/>
    <w:rsid w:val="00690943"/>
    <w:rsid w:val="00691CE1"/>
    <w:rsid w:val="0069413C"/>
    <w:rsid w:val="00695388"/>
    <w:rsid w:val="00695660"/>
    <w:rsid w:val="00696207"/>
    <w:rsid w:val="006A01CF"/>
    <w:rsid w:val="006A2586"/>
    <w:rsid w:val="006A25E2"/>
    <w:rsid w:val="006A3B5A"/>
    <w:rsid w:val="006A60DD"/>
    <w:rsid w:val="006A6755"/>
    <w:rsid w:val="006B0679"/>
    <w:rsid w:val="006B074C"/>
    <w:rsid w:val="006B3B84"/>
    <w:rsid w:val="006B3CE9"/>
    <w:rsid w:val="006B4E7C"/>
    <w:rsid w:val="006B5D8C"/>
    <w:rsid w:val="006B6667"/>
    <w:rsid w:val="006B72D4"/>
    <w:rsid w:val="006C11CC"/>
    <w:rsid w:val="006C1AEB"/>
    <w:rsid w:val="006C40E6"/>
    <w:rsid w:val="006C57FE"/>
    <w:rsid w:val="006C668E"/>
    <w:rsid w:val="006C6B8D"/>
    <w:rsid w:val="006C7E19"/>
    <w:rsid w:val="006D2AF0"/>
    <w:rsid w:val="006D7303"/>
    <w:rsid w:val="006E0589"/>
    <w:rsid w:val="006E08AC"/>
    <w:rsid w:val="006E38BF"/>
    <w:rsid w:val="006E4B63"/>
    <w:rsid w:val="006F06E4"/>
    <w:rsid w:val="006F7B41"/>
    <w:rsid w:val="00702B5D"/>
    <w:rsid w:val="00703746"/>
    <w:rsid w:val="00703ED2"/>
    <w:rsid w:val="00705DD3"/>
    <w:rsid w:val="00707B8D"/>
    <w:rsid w:val="00713636"/>
    <w:rsid w:val="0071447B"/>
    <w:rsid w:val="00714B8C"/>
    <w:rsid w:val="00714F28"/>
    <w:rsid w:val="0071675D"/>
    <w:rsid w:val="00717736"/>
    <w:rsid w:val="00722937"/>
    <w:rsid w:val="00732B47"/>
    <w:rsid w:val="007341E5"/>
    <w:rsid w:val="00735CF5"/>
    <w:rsid w:val="00737DC9"/>
    <w:rsid w:val="0074063A"/>
    <w:rsid w:val="00742AA4"/>
    <w:rsid w:val="00743BA1"/>
    <w:rsid w:val="0074565D"/>
    <w:rsid w:val="00745F1E"/>
    <w:rsid w:val="00746EFE"/>
    <w:rsid w:val="007515FE"/>
    <w:rsid w:val="00751E0B"/>
    <w:rsid w:val="0075342E"/>
    <w:rsid w:val="007601D0"/>
    <w:rsid w:val="007603BB"/>
    <w:rsid w:val="0076109D"/>
    <w:rsid w:val="00767107"/>
    <w:rsid w:val="00767FD7"/>
    <w:rsid w:val="00773617"/>
    <w:rsid w:val="00773BFD"/>
    <w:rsid w:val="00774270"/>
    <w:rsid w:val="007743B3"/>
    <w:rsid w:val="00774490"/>
    <w:rsid w:val="0077488F"/>
    <w:rsid w:val="00776175"/>
    <w:rsid w:val="0078013D"/>
    <w:rsid w:val="007804D6"/>
    <w:rsid w:val="007818B7"/>
    <w:rsid w:val="007819FF"/>
    <w:rsid w:val="0078360C"/>
    <w:rsid w:val="00784252"/>
    <w:rsid w:val="00784A4C"/>
    <w:rsid w:val="00784BC6"/>
    <w:rsid w:val="0078523D"/>
    <w:rsid w:val="007870ED"/>
    <w:rsid w:val="00790EFE"/>
    <w:rsid w:val="007931DF"/>
    <w:rsid w:val="00794DE2"/>
    <w:rsid w:val="0079555E"/>
    <w:rsid w:val="00795DEF"/>
    <w:rsid w:val="007A0172"/>
    <w:rsid w:val="007A1804"/>
    <w:rsid w:val="007A2511"/>
    <w:rsid w:val="007A260E"/>
    <w:rsid w:val="007A4D4C"/>
    <w:rsid w:val="007A4DD6"/>
    <w:rsid w:val="007A5686"/>
    <w:rsid w:val="007A5CB9"/>
    <w:rsid w:val="007B057E"/>
    <w:rsid w:val="007B1857"/>
    <w:rsid w:val="007B19D7"/>
    <w:rsid w:val="007B20AE"/>
    <w:rsid w:val="007B6B07"/>
    <w:rsid w:val="007B6D43"/>
    <w:rsid w:val="007B749A"/>
    <w:rsid w:val="007B7C6E"/>
    <w:rsid w:val="007C3261"/>
    <w:rsid w:val="007C3D87"/>
    <w:rsid w:val="007D44D7"/>
    <w:rsid w:val="007D4C23"/>
    <w:rsid w:val="007D621A"/>
    <w:rsid w:val="007E058A"/>
    <w:rsid w:val="007E0F65"/>
    <w:rsid w:val="007E2887"/>
    <w:rsid w:val="007E5278"/>
    <w:rsid w:val="007E749C"/>
    <w:rsid w:val="007F1996"/>
    <w:rsid w:val="007F1B5C"/>
    <w:rsid w:val="007F270F"/>
    <w:rsid w:val="007F55BF"/>
    <w:rsid w:val="007F5D3C"/>
    <w:rsid w:val="007F7B22"/>
    <w:rsid w:val="00801257"/>
    <w:rsid w:val="00803B0A"/>
    <w:rsid w:val="00804DED"/>
    <w:rsid w:val="00805B96"/>
    <w:rsid w:val="008105BE"/>
    <w:rsid w:val="008115A5"/>
    <w:rsid w:val="00811D46"/>
    <w:rsid w:val="00811E96"/>
    <w:rsid w:val="00814106"/>
    <w:rsid w:val="0081415D"/>
    <w:rsid w:val="00814F37"/>
    <w:rsid w:val="00820229"/>
    <w:rsid w:val="00822448"/>
    <w:rsid w:val="00822ABE"/>
    <w:rsid w:val="008244D1"/>
    <w:rsid w:val="00827F51"/>
    <w:rsid w:val="0083104E"/>
    <w:rsid w:val="008324AE"/>
    <w:rsid w:val="008343BE"/>
    <w:rsid w:val="00836535"/>
    <w:rsid w:val="00840FB4"/>
    <w:rsid w:val="008410B2"/>
    <w:rsid w:val="00841232"/>
    <w:rsid w:val="008500A0"/>
    <w:rsid w:val="00850962"/>
    <w:rsid w:val="00850B57"/>
    <w:rsid w:val="008524E5"/>
    <w:rsid w:val="0085351C"/>
    <w:rsid w:val="0085435A"/>
    <w:rsid w:val="008549CA"/>
    <w:rsid w:val="00855448"/>
    <w:rsid w:val="008556C3"/>
    <w:rsid w:val="0085687C"/>
    <w:rsid w:val="008706C5"/>
    <w:rsid w:val="0087079E"/>
    <w:rsid w:val="008726EC"/>
    <w:rsid w:val="00873707"/>
    <w:rsid w:val="00874979"/>
    <w:rsid w:val="00874B20"/>
    <w:rsid w:val="008757C6"/>
    <w:rsid w:val="008763E1"/>
    <w:rsid w:val="008763F4"/>
    <w:rsid w:val="0087775C"/>
    <w:rsid w:val="00877EC8"/>
    <w:rsid w:val="00880F36"/>
    <w:rsid w:val="0088201B"/>
    <w:rsid w:val="00882F34"/>
    <w:rsid w:val="008843D7"/>
    <w:rsid w:val="00885530"/>
    <w:rsid w:val="0088648B"/>
    <w:rsid w:val="008910D1"/>
    <w:rsid w:val="0089296C"/>
    <w:rsid w:val="0089443C"/>
    <w:rsid w:val="00894DEF"/>
    <w:rsid w:val="00896ABD"/>
    <w:rsid w:val="00896CA4"/>
    <w:rsid w:val="00897AB6"/>
    <w:rsid w:val="008A3380"/>
    <w:rsid w:val="008A7A9C"/>
    <w:rsid w:val="008B45D5"/>
    <w:rsid w:val="008B4CA5"/>
    <w:rsid w:val="008B5218"/>
    <w:rsid w:val="008B7102"/>
    <w:rsid w:val="008C1D4C"/>
    <w:rsid w:val="008C27BF"/>
    <w:rsid w:val="008C3B7D"/>
    <w:rsid w:val="008C616A"/>
    <w:rsid w:val="008C6F75"/>
    <w:rsid w:val="008C6F92"/>
    <w:rsid w:val="008C716A"/>
    <w:rsid w:val="008C7513"/>
    <w:rsid w:val="008D0F90"/>
    <w:rsid w:val="008D265B"/>
    <w:rsid w:val="008D2AB7"/>
    <w:rsid w:val="008D3715"/>
    <w:rsid w:val="008D48CF"/>
    <w:rsid w:val="008D5465"/>
    <w:rsid w:val="008D5E61"/>
    <w:rsid w:val="008D7EB7"/>
    <w:rsid w:val="008D7EC5"/>
    <w:rsid w:val="008E2B00"/>
    <w:rsid w:val="008E3684"/>
    <w:rsid w:val="008E57F5"/>
    <w:rsid w:val="008E5A19"/>
    <w:rsid w:val="008E7606"/>
    <w:rsid w:val="008F1DAA"/>
    <w:rsid w:val="008F2D31"/>
    <w:rsid w:val="008F3EBD"/>
    <w:rsid w:val="008F4E47"/>
    <w:rsid w:val="008F60B2"/>
    <w:rsid w:val="008F7C41"/>
    <w:rsid w:val="008F7E71"/>
    <w:rsid w:val="009012F7"/>
    <w:rsid w:val="00903146"/>
    <w:rsid w:val="009031E2"/>
    <w:rsid w:val="00905DD1"/>
    <w:rsid w:val="00911FAD"/>
    <w:rsid w:val="0091276C"/>
    <w:rsid w:val="00914172"/>
    <w:rsid w:val="009165AC"/>
    <w:rsid w:val="00916FFC"/>
    <w:rsid w:val="009174A2"/>
    <w:rsid w:val="0092053F"/>
    <w:rsid w:val="00920927"/>
    <w:rsid w:val="0092340A"/>
    <w:rsid w:val="009250F6"/>
    <w:rsid w:val="009313D9"/>
    <w:rsid w:val="00935B7F"/>
    <w:rsid w:val="00940A6C"/>
    <w:rsid w:val="00941293"/>
    <w:rsid w:val="00945296"/>
    <w:rsid w:val="00946372"/>
    <w:rsid w:val="00947EFB"/>
    <w:rsid w:val="00950C17"/>
    <w:rsid w:val="00951FAF"/>
    <w:rsid w:val="00952E1A"/>
    <w:rsid w:val="00953C3D"/>
    <w:rsid w:val="0095445D"/>
    <w:rsid w:val="00954740"/>
    <w:rsid w:val="00955245"/>
    <w:rsid w:val="00955AE5"/>
    <w:rsid w:val="00962E71"/>
    <w:rsid w:val="00963ABC"/>
    <w:rsid w:val="00964E10"/>
    <w:rsid w:val="00965D21"/>
    <w:rsid w:val="00967764"/>
    <w:rsid w:val="00970582"/>
    <w:rsid w:val="00970890"/>
    <w:rsid w:val="00970B0E"/>
    <w:rsid w:val="00970BB9"/>
    <w:rsid w:val="009726EE"/>
    <w:rsid w:val="00972CDE"/>
    <w:rsid w:val="009733DD"/>
    <w:rsid w:val="00974285"/>
    <w:rsid w:val="00975573"/>
    <w:rsid w:val="00975928"/>
    <w:rsid w:val="00976D03"/>
    <w:rsid w:val="00977B30"/>
    <w:rsid w:val="00982F41"/>
    <w:rsid w:val="00984EF4"/>
    <w:rsid w:val="00985090"/>
    <w:rsid w:val="00987710"/>
    <w:rsid w:val="009904AB"/>
    <w:rsid w:val="009944DB"/>
    <w:rsid w:val="00995688"/>
    <w:rsid w:val="009958A6"/>
    <w:rsid w:val="00996456"/>
    <w:rsid w:val="009A04F5"/>
    <w:rsid w:val="009A15EF"/>
    <w:rsid w:val="009A28B2"/>
    <w:rsid w:val="009A38A5"/>
    <w:rsid w:val="009A5B73"/>
    <w:rsid w:val="009B0603"/>
    <w:rsid w:val="009B118B"/>
    <w:rsid w:val="009B1737"/>
    <w:rsid w:val="009B242B"/>
    <w:rsid w:val="009B3D4B"/>
    <w:rsid w:val="009B5B99"/>
    <w:rsid w:val="009B6EFC"/>
    <w:rsid w:val="009C1FD0"/>
    <w:rsid w:val="009C2DF8"/>
    <w:rsid w:val="009C2EB3"/>
    <w:rsid w:val="009C31BF"/>
    <w:rsid w:val="009C68B7"/>
    <w:rsid w:val="009C7E66"/>
    <w:rsid w:val="009D0834"/>
    <w:rsid w:val="009D0A1E"/>
    <w:rsid w:val="009D2AE3"/>
    <w:rsid w:val="009D52BC"/>
    <w:rsid w:val="009D7D0A"/>
    <w:rsid w:val="009E09D9"/>
    <w:rsid w:val="009E3463"/>
    <w:rsid w:val="009E4043"/>
    <w:rsid w:val="009E43F1"/>
    <w:rsid w:val="009E447B"/>
    <w:rsid w:val="009E5068"/>
    <w:rsid w:val="009F01B1"/>
    <w:rsid w:val="009F0DBB"/>
    <w:rsid w:val="009F3887"/>
    <w:rsid w:val="009F659A"/>
    <w:rsid w:val="009F732B"/>
    <w:rsid w:val="009F74BB"/>
    <w:rsid w:val="00A01FE0"/>
    <w:rsid w:val="00A06945"/>
    <w:rsid w:val="00A10656"/>
    <w:rsid w:val="00A113C0"/>
    <w:rsid w:val="00A12D15"/>
    <w:rsid w:val="00A12FA6"/>
    <w:rsid w:val="00A1339B"/>
    <w:rsid w:val="00A14ABA"/>
    <w:rsid w:val="00A237E4"/>
    <w:rsid w:val="00A24CB6"/>
    <w:rsid w:val="00A26CD2"/>
    <w:rsid w:val="00A2762C"/>
    <w:rsid w:val="00A27667"/>
    <w:rsid w:val="00A32979"/>
    <w:rsid w:val="00A34A67"/>
    <w:rsid w:val="00A37462"/>
    <w:rsid w:val="00A40DE4"/>
    <w:rsid w:val="00A44217"/>
    <w:rsid w:val="00A44FDB"/>
    <w:rsid w:val="00A459E1"/>
    <w:rsid w:val="00A46AC4"/>
    <w:rsid w:val="00A46E0D"/>
    <w:rsid w:val="00A46E88"/>
    <w:rsid w:val="00A47827"/>
    <w:rsid w:val="00A50421"/>
    <w:rsid w:val="00A51522"/>
    <w:rsid w:val="00A52296"/>
    <w:rsid w:val="00A55661"/>
    <w:rsid w:val="00A61B70"/>
    <w:rsid w:val="00A61FA8"/>
    <w:rsid w:val="00A637F4"/>
    <w:rsid w:val="00A64DF2"/>
    <w:rsid w:val="00A65096"/>
    <w:rsid w:val="00A65485"/>
    <w:rsid w:val="00A6575A"/>
    <w:rsid w:val="00A660A0"/>
    <w:rsid w:val="00A66E05"/>
    <w:rsid w:val="00A67C19"/>
    <w:rsid w:val="00A70753"/>
    <w:rsid w:val="00A712D2"/>
    <w:rsid w:val="00A759F5"/>
    <w:rsid w:val="00A765C8"/>
    <w:rsid w:val="00A80470"/>
    <w:rsid w:val="00A82C8A"/>
    <w:rsid w:val="00A82DFC"/>
    <w:rsid w:val="00A82EBB"/>
    <w:rsid w:val="00A8346B"/>
    <w:rsid w:val="00A8529D"/>
    <w:rsid w:val="00A852FF"/>
    <w:rsid w:val="00A87337"/>
    <w:rsid w:val="00A90C97"/>
    <w:rsid w:val="00A92DDC"/>
    <w:rsid w:val="00A959D5"/>
    <w:rsid w:val="00A960C8"/>
    <w:rsid w:val="00A96604"/>
    <w:rsid w:val="00A974BF"/>
    <w:rsid w:val="00AA03DF"/>
    <w:rsid w:val="00AA143C"/>
    <w:rsid w:val="00AA1B43"/>
    <w:rsid w:val="00AA1B4F"/>
    <w:rsid w:val="00AA21D8"/>
    <w:rsid w:val="00AA271A"/>
    <w:rsid w:val="00AA3270"/>
    <w:rsid w:val="00AA54F3"/>
    <w:rsid w:val="00AA6B43"/>
    <w:rsid w:val="00AA720D"/>
    <w:rsid w:val="00AB10CA"/>
    <w:rsid w:val="00AB261B"/>
    <w:rsid w:val="00AB367A"/>
    <w:rsid w:val="00AC01D1"/>
    <w:rsid w:val="00AC0AB2"/>
    <w:rsid w:val="00AC0E9F"/>
    <w:rsid w:val="00AC2488"/>
    <w:rsid w:val="00AC52A5"/>
    <w:rsid w:val="00AC6EFD"/>
    <w:rsid w:val="00AC7151"/>
    <w:rsid w:val="00AC77F0"/>
    <w:rsid w:val="00AD460A"/>
    <w:rsid w:val="00AD4DD3"/>
    <w:rsid w:val="00AD6A05"/>
    <w:rsid w:val="00AE118B"/>
    <w:rsid w:val="00AE272B"/>
    <w:rsid w:val="00AE3E3A"/>
    <w:rsid w:val="00AE69D9"/>
    <w:rsid w:val="00AE7552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34A4"/>
    <w:rsid w:val="00B03504"/>
    <w:rsid w:val="00B05136"/>
    <w:rsid w:val="00B05FA1"/>
    <w:rsid w:val="00B07B6B"/>
    <w:rsid w:val="00B07F45"/>
    <w:rsid w:val="00B1021A"/>
    <w:rsid w:val="00B12181"/>
    <w:rsid w:val="00B1481A"/>
    <w:rsid w:val="00B155E0"/>
    <w:rsid w:val="00B15A1F"/>
    <w:rsid w:val="00B15FE9"/>
    <w:rsid w:val="00B2147E"/>
    <w:rsid w:val="00B2148A"/>
    <w:rsid w:val="00B220C2"/>
    <w:rsid w:val="00B22121"/>
    <w:rsid w:val="00B2525E"/>
    <w:rsid w:val="00B25B32"/>
    <w:rsid w:val="00B32616"/>
    <w:rsid w:val="00B3467E"/>
    <w:rsid w:val="00B36C42"/>
    <w:rsid w:val="00B42EA7"/>
    <w:rsid w:val="00B5036C"/>
    <w:rsid w:val="00B51845"/>
    <w:rsid w:val="00B51923"/>
    <w:rsid w:val="00B5337C"/>
    <w:rsid w:val="00B53FDE"/>
    <w:rsid w:val="00B543C0"/>
    <w:rsid w:val="00B546E4"/>
    <w:rsid w:val="00B56397"/>
    <w:rsid w:val="00B571DA"/>
    <w:rsid w:val="00B6027B"/>
    <w:rsid w:val="00B60330"/>
    <w:rsid w:val="00B636C8"/>
    <w:rsid w:val="00B638CC"/>
    <w:rsid w:val="00B65761"/>
    <w:rsid w:val="00B65EDB"/>
    <w:rsid w:val="00B67AFF"/>
    <w:rsid w:val="00B70216"/>
    <w:rsid w:val="00B70B59"/>
    <w:rsid w:val="00B72F41"/>
    <w:rsid w:val="00B73657"/>
    <w:rsid w:val="00B739B3"/>
    <w:rsid w:val="00B758D2"/>
    <w:rsid w:val="00B81B15"/>
    <w:rsid w:val="00B81C2D"/>
    <w:rsid w:val="00B915AE"/>
    <w:rsid w:val="00B9711A"/>
    <w:rsid w:val="00BA0ABC"/>
    <w:rsid w:val="00BA1735"/>
    <w:rsid w:val="00BA19FA"/>
    <w:rsid w:val="00BA4288"/>
    <w:rsid w:val="00BA625C"/>
    <w:rsid w:val="00BB0902"/>
    <w:rsid w:val="00BB1DB5"/>
    <w:rsid w:val="00BB1F9C"/>
    <w:rsid w:val="00BB48E5"/>
    <w:rsid w:val="00BB5607"/>
    <w:rsid w:val="00BB5ACA"/>
    <w:rsid w:val="00BB627F"/>
    <w:rsid w:val="00BB6B20"/>
    <w:rsid w:val="00BC0C17"/>
    <w:rsid w:val="00BC3823"/>
    <w:rsid w:val="00BC5841"/>
    <w:rsid w:val="00BD0C20"/>
    <w:rsid w:val="00BD2EF0"/>
    <w:rsid w:val="00BD60B4"/>
    <w:rsid w:val="00BD6617"/>
    <w:rsid w:val="00BD796B"/>
    <w:rsid w:val="00BE091C"/>
    <w:rsid w:val="00BE40C0"/>
    <w:rsid w:val="00BE5F4A"/>
    <w:rsid w:val="00BE7AEF"/>
    <w:rsid w:val="00BE7E6F"/>
    <w:rsid w:val="00BF022A"/>
    <w:rsid w:val="00BF09B0"/>
    <w:rsid w:val="00BF1544"/>
    <w:rsid w:val="00BF1B53"/>
    <w:rsid w:val="00BF246D"/>
    <w:rsid w:val="00BF2682"/>
    <w:rsid w:val="00BF3680"/>
    <w:rsid w:val="00C068D0"/>
    <w:rsid w:val="00C06F06"/>
    <w:rsid w:val="00C105A3"/>
    <w:rsid w:val="00C11185"/>
    <w:rsid w:val="00C20FAD"/>
    <w:rsid w:val="00C2375F"/>
    <w:rsid w:val="00C247CB"/>
    <w:rsid w:val="00C2537C"/>
    <w:rsid w:val="00C30F7E"/>
    <w:rsid w:val="00C32E66"/>
    <w:rsid w:val="00C3355F"/>
    <w:rsid w:val="00C33A04"/>
    <w:rsid w:val="00C3569A"/>
    <w:rsid w:val="00C35FE8"/>
    <w:rsid w:val="00C36B8E"/>
    <w:rsid w:val="00C37352"/>
    <w:rsid w:val="00C37388"/>
    <w:rsid w:val="00C41DFB"/>
    <w:rsid w:val="00C43F48"/>
    <w:rsid w:val="00C448FF"/>
    <w:rsid w:val="00C45E57"/>
    <w:rsid w:val="00C52F29"/>
    <w:rsid w:val="00C55C3D"/>
    <w:rsid w:val="00C56CE6"/>
    <w:rsid w:val="00C5745F"/>
    <w:rsid w:val="00C57BFF"/>
    <w:rsid w:val="00C60005"/>
    <w:rsid w:val="00C61A98"/>
    <w:rsid w:val="00C61B6A"/>
    <w:rsid w:val="00C63201"/>
    <w:rsid w:val="00C64A95"/>
    <w:rsid w:val="00C64E62"/>
    <w:rsid w:val="00C651D5"/>
    <w:rsid w:val="00C65CCC"/>
    <w:rsid w:val="00C70F33"/>
    <w:rsid w:val="00C757A8"/>
    <w:rsid w:val="00C75A83"/>
    <w:rsid w:val="00C7618F"/>
    <w:rsid w:val="00C765A9"/>
    <w:rsid w:val="00C767E1"/>
    <w:rsid w:val="00C77125"/>
    <w:rsid w:val="00C81157"/>
    <w:rsid w:val="00C8162D"/>
    <w:rsid w:val="00C82441"/>
    <w:rsid w:val="00C830BB"/>
    <w:rsid w:val="00C83A0B"/>
    <w:rsid w:val="00C83CFC"/>
    <w:rsid w:val="00C842D0"/>
    <w:rsid w:val="00C84ED1"/>
    <w:rsid w:val="00C863CC"/>
    <w:rsid w:val="00C87F88"/>
    <w:rsid w:val="00C9038F"/>
    <w:rsid w:val="00C90690"/>
    <w:rsid w:val="00C9148D"/>
    <w:rsid w:val="00C92AAB"/>
    <w:rsid w:val="00C95D4C"/>
    <w:rsid w:val="00C9637F"/>
    <w:rsid w:val="00C968C2"/>
    <w:rsid w:val="00C9708A"/>
    <w:rsid w:val="00C97693"/>
    <w:rsid w:val="00C97B45"/>
    <w:rsid w:val="00CA0CFD"/>
    <w:rsid w:val="00CA2435"/>
    <w:rsid w:val="00CA4068"/>
    <w:rsid w:val="00CA67F4"/>
    <w:rsid w:val="00CA76FE"/>
    <w:rsid w:val="00CB37F8"/>
    <w:rsid w:val="00CB7DC3"/>
    <w:rsid w:val="00CC5BE1"/>
    <w:rsid w:val="00CC75A2"/>
    <w:rsid w:val="00CC7A18"/>
    <w:rsid w:val="00CD0E2F"/>
    <w:rsid w:val="00CD1D49"/>
    <w:rsid w:val="00CD2F20"/>
    <w:rsid w:val="00CD4B1D"/>
    <w:rsid w:val="00CD6B20"/>
    <w:rsid w:val="00CE1339"/>
    <w:rsid w:val="00CE3A6E"/>
    <w:rsid w:val="00CE61AB"/>
    <w:rsid w:val="00CE61CC"/>
    <w:rsid w:val="00CE65EB"/>
    <w:rsid w:val="00CE6E42"/>
    <w:rsid w:val="00CF033E"/>
    <w:rsid w:val="00CF1714"/>
    <w:rsid w:val="00CF20B7"/>
    <w:rsid w:val="00CF213D"/>
    <w:rsid w:val="00CF4C74"/>
    <w:rsid w:val="00CF6692"/>
    <w:rsid w:val="00CF702B"/>
    <w:rsid w:val="00CF7441"/>
    <w:rsid w:val="00D000F8"/>
    <w:rsid w:val="00D004F5"/>
    <w:rsid w:val="00D00D16"/>
    <w:rsid w:val="00D00E36"/>
    <w:rsid w:val="00D03C6C"/>
    <w:rsid w:val="00D045B1"/>
    <w:rsid w:val="00D04760"/>
    <w:rsid w:val="00D04A95"/>
    <w:rsid w:val="00D059C6"/>
    <w:rsid w:val="00D05D01"/>
    <w:rsid w:val="00D06288"/>
    <w:rsid w:val="00D068C7"/>
    <w:rsid w:val="00D06944"/>
    <w:rsid w:val="00D10E87"/>
    <w:rsid w:val="00D128A4"/>
    <w:rsid w:val="00D13BB5"/>
    <w:rsid w:val="00D147C8"/>
    <w:rsid w:val="00D15131"/>
    <w:rsid w:val="00D163F1"/>
    <w:rsid w:val="00D16FA2"/>
    <w:rsid w:val="00D20954"/>
    <w:rsid w:val="00D21C39"/>
    <w:rsid w:val="00D21FC6"/>
    <w:rsid w:val="00D2243A"/>
    <w:rsid w:val="00D33393"/>
    <w:rsid w:val="00D333F5"/>
    <w:rsid w:val="00D33D36"/>
    <w:rsid w:val="00D34D94"/>
    <w:rsid w:val="00D35E15"/>
    <w:rsid w:val="00D36B50"/>
    <w:rsid w:val="00D409E2"/>
    <w:rsid w:val="00D422E6"/>
    <w:rsid w:val="00D42696"/>
    <w:rsid w:val="00D427D7"/>
    <w:rsid w:val="00D43806"/>
    <w:rsid w:val="00D44A91"/>
    <w:rsid w:val="00D44E62"/>
    <w:rsid w:val="00D4726D"/>
    <w:rsid w:val="00D51570"/>
    <w:rsid w:val="00D556AD"/>
    <w:rsid w:val="00D566DB"/>
    <w:rsid w:val="00D60381"/>
    <w:rsid w:val="00D607A3"/>
    <w:rsid w:val="00D616DE"/>
    <w:rsid w:val="00D62201"/>
    <w:rsid w:val="00D651D1"/>
    <w:rsid w:val="00D678F5"/>
    <w:rsid w:val="00D678F9"/>
    <w:rsid w:val="00D709AC"/>
    <w:rsid w:val="00D717BB"/>
    <w:rsid w:val="00D721A2"/>
    <w:rsid w:val="00D7226B"/>
    <w:rsid w:val="00D72707"/>
    <w:rsid w:val="00D75A9C"/>
    <w:rsid w:val="00D76ACC"/>
    <w:rsid w:val="00D829C8"/>
    <w:rsid w:val="00D87C19"/>
    <w:rsid w:val="00D90871"/>
    <w:rsid w:val="00D9155F"/>
    <w:rsid w:val="00D9403F"/>
    <w:rsid w:val="00D959B4"/>
    <w:rsid w:val="00DA44DE"/>
    <w:rsid w:val="00DA7A77"/>
    <w:rsid w:val="00DB620A"/>
    <w:rsid w:val="00DC3832"/>
    <w:rsid w:val="00DC7A51"/>
    <w:rsid w:val="00DD234C"/>
    <w:rsid w:val="00DD3161"/>
    <w:rsid w:val="00DD3B1E"/>
    <w:rsid w:val="00DE3DDB"/>
    <w:rsid w:val="00DE5B5F"/>
    <w:rsid w:val="00DF614E"/>
    <w:rsid w:val="00DF6B68"/>
    <w:rsid w:val="00E00417"/>
    <w:rsid w:val="00E00696"/>
    <w:rsid w:val="00E01A98"/>
    <w:rsid w:val="00E03651"/>
    <w:rsid w:val="00E03808"/>
    <w:rsid w:val="00E05261"/>
    <w:rsid w:val="00E057E7"/>
    <w:rsid w:val="00E060C2"/>
    <w:rsid w:val="00E06324"/>
    <w:rsid w:val="00E07B81"/>
    <w:rsid w:val="00E10AFD"/>
    <w:rsid w:val="00E10B1D"/>
    <w:rsid w:val="00E11E3D"/>
    <w:rsid w:val="00E12B11"/>
    <w:rsid w:val="00E12FB0"/>
    <w:rsid w:val="00E13D8F"/>
    <w:rsid w:val="00E14814"/>
    <w:rsid w:val="00E1591B"/>
    <w:rsid w:val="00E16A50"/>
    <w:rsid w:val="00E16DA6"/>
    <w:rsid w:val="00E16F03"/>
    <w:rsid w:val="00E234B0"/>
    <w:rsid w:val="00E249D5"/>
    <w:rsid w:val="00E25017"/>
    <w:rsid w:val="00E26F73"/>
    <w:rsid w:val="00E30A34"/>
    <w:rsid w:val="00E30B9D"/>
    <w:rsid w:val="00E328E6"/>
    <w:rsid w:val="00E32AC9"/>
    <w:rsid w:val="00E33C68"/>
    <w:rsid w:val="00E34EEB"/>
    <w:rsid w:val="00E3687C"/>
    <w:rsid w:val="00E43688"/>
    <w:rsid w:val="00E44B56"/>
    <w:rsid w:val="00E44EB9"/>
    <w:rsid w:val="00E45BDC"/>
    <w:rsid w:val="00E46358"/>
    <w:rsid w:val="00E471DC"/>
    <w:rsid w:val="00E50EB4"/>
    <w:rsid w:val="00E52F55"/>
    <w:rsid w:val="00E532FC"/>
    <w:rsid w:val="00E559B4"/>
    <w:rsid w:val="00E55BB0"/>
    <w:rsid w:val="00E55E29"/>
    <w:rsid w:val="00E60610"/>
    <w:rsid w:val="00E609E5"/>
    <w:rsid w:val="00E60F27"/>
    <w:rsid w:val="00E64D93"/>
    <w:rsid w:val="00E65C4A"/>
    <w:rsid w:val="00E65EDB"/>
    <w:rsid w:val="00E668A4"/>
    <w:rsid w:val="00E66927"/>
    <w:rsid w:val="00E677B8"/>
    <w:rsid w:val="00E67B6A"/>
    <w:rsid w:val="00E67FA1"/>
    <w:rsid w:val="00E7387D"/>
    <w:rsid w:val="00E73D53"/>
    <w:rsid w:val="00E75111"/>
    <w:rsid w:val="00E77296"/>
    <w:rsid w:val="00E87527"/>
    <w:rsid w:val="00E87EC3"/>
    <w:rsid w:val="00E87EF7"/>
    <w:rsid w:val="00E924B4"/>
    <w:rsid w:val="00E93763"/>
    <w:rsid w:val="00E94BFA"/>
    <w:rsid w:val="00E9561D"/>
    <w:rsid w:val="00E96C4C"/>
    <w:rsid w:val="00EA13D1"/>
    <w:rsid w:val="00EA2AAE"/>
    <w:rsid w:val="00EA2EC0"/>
    <w:rsid w:val="00EA427A"/>
    <w:rsid w:val="00EA4391"/>
    <w:rsid w:val="00EA723B"/>
    <w:rsid w:val="00EB0CB4"/>
    <w:rsid w:val="00EB36A4"/>
    <w:rsid w:val="00EB53ED"/>
    <w:rsid w:val="00EB6350"/>
    <w:rsid w:val="00EB687A"/>
    <w:rsid w:val="00EB6EEE"/>
    <w:rsid w:val="00EC2F62"/>
    <w:rsid w:val="00EC5DAC"/>
    <w:rsid w:val="00EC62EB"/>
    <w:rsid w:val="00EC6E9F"/>
    <w:rsid w:val="00ED0C1A"/>
    <w:rsid w:val="00ED44F0"/>
    <w:rsid w:val="00ED4B33"/>
    <w:rsid w:val="00ED4C51"/>
    <w:rsid w:val="00ED5993"/>
    <w:rsid w:val="00ED74F2"/>
    <w:rsid w:val="00ED7DD6"/>
    <w:rsid w:val="00EE060B"/>
    <w:rsid w:val="00EE1209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2BE8"/>
    <w:rsid w:val="00EF54FD"/>
    <w:rsid w:val="00EF7BB4"/>
    <w:rsid w:val="00F02067"/>
    <w:rsid w:val="00F031CC"/>
    <w:rsid w:val="00F04FC8"/>
    <w:rsid w:val="00F07F0D"/>
    <w:rsid w:val="00F13112"/>
    <w:rsid w:val="00F162A3"/>
    <w:rsid w:val="00F16FE6"/>
    <w:rsid w:val="00F238BD"/>
    <w:rsid w:val="00F24992"/>
    <w:rsid w:val="00F24F03"/>
    <w:rsid w:val="00F32F2F"/>
    <w:rsid w:val="00F33F3F"/>
    <w:rsid w:val="00F35BB8"/>
    <w:rsid w:val="00F35BDD"/>
    <w:rsid w:val="00F35EF0"/>
    <w:rsid w:val="00F3781F"/>
    <w:rsid w:val="00F403FD"/>
    <w:rsid w:val="00F409AE"/>
    <w:rsid w:val="00F41E72"/>
    <w:rsid w:val="00F4254F"/>
    <w:rsid w:val="00F45BDF"/>
    <w:rsid w:val="00F50300"/>
    <w:rsid w:val="00F5414B"/>
    <w:rsid w:val="00F55C10"/>
    <w:rsid w:val="00F56E39"/>
    <w:rsid w:val="00F606F9"/>
    <w:rsid w:val="00F623E9"/>
    <w:rsid w:val="00F63951"/>
    <w:rsid w:val="00F63C86"/>
    <w:rsid w:val="00F722AE"/>
    <w:rsid w:val="00F75CA2"/>
    <w:rsid w:val="00F766B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333B"/>
    <w:rsid w:val="00F963DD"/>
    <w:rsid w:val="00F9641A"/>
    <w:rsid w:val="00F96FC2"/>
    <w:rsid w:val="00F97004"/>
    <w:rsid w:val="00F97F41"/>
    <w:rsid w:val="00FA05A7"/>
    <w:rsid w:val="00FA2045"/>
    <w:rsid w:val="00FA77A5"/>
    <w:rsid w:val="00FA7A66"/>
    <w:rsid w:val="00FB1AA9"/>
    <w:rsid w:val="00FB4B5A"/>
    <w:rsid w:val="00FB5963"/>
    <w:rsid w:val="00FB5DAA"/>
    <w:rsid w:val="00FB7986"/>
    <w:rsid w:val="00FC04B9"/>
    <w:rsid w:val="00FC161A"/>
    <w:rsid w:val="00FC23D5"/>
    <w:rsid w:val="00FC2837"/>
    <w:rsid w:val="00FC4337"/>
    <w:rsid w:val="00FC4C1A"/>
    <w:rsid w:val="00FC628F"/>
    <w:rsid w:val="00FC6468"/>
    <w:rsid w:val="00FC6D49"/>
    <w:rsid w:val="00FC7C06"/>
    <w:rsid w:val="00FD4922"/>
    <w:rsid w:val="00FD6461"/>
    <w:rsid w:val="00FD6BFB"/>
    <w:rsid w:val="00FD74F2"/>
    <w:rsid w:val="00FE0281"/>
    <w:rsid w:val="00FE1A26"/>
    <w:rsid w:val="00FE2B3A"/>
    <w:rsid w:val="00FE7083"/>
    <w:rsid w:val="00FF019F"/>
    <w:rsid w:val="00FF0E33"/>
    <w:rsid w:val="00FF135E"/>
    <w:rsid w:val="00FF1B2A"/>
    <w:rsid w:val="00FF2160"/>
    <w:rsid w:val="00FF30DE"/>
    <w:rsid w:val="00FF449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B09A0261-EABF-4D75-9B05-6462AF178D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45ED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45ED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45EDD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45EDD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45EDD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45EDD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B034A4"/>
    <w:rPr>
      <w:color w:val="605E5C"/>
      <w:shd w:val="clear" w:color="auto" w:fill="E1DFDD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3678ED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Normal"/>
    <w:link w:val="CitaviBibliographyEntryChar"/>
    <w:rsid w:val="00345EDD"/>
    <w:pPr>
      <w:tabs>
        <w:tab w:val="left" w:pos="397"/>
      </w:tabs>
      <w:ind w:left="397" w:hanging="397"/>
      <w:jc w:val="left"/>
    </w:pPr>
  </w:style>
  <w:style w:type="character" w:customStyle="1" w:styleId="CitaviBibliographyEntryChar">
    <w:name w:val="Citavi Bibliography Entry Char"/>
    <w:basedOn w:val="DefaultParagraphFont"/>
    <w:link w:val="CitaviBibliographyEntry"/>
    <w:rsid w:val="00345EDD"/>
    <w:rPr>
      <w:rFonts w:ascii="Calibri" w:hAnsi="Calibri" w:cs="Calibri"/>
      <w:color w:val="000000"/>
      <w:sz w:val="24"/>
      <w:szCs w:val="24"/>
    </w:rPr>
  </w:style>
  <w:style w:type="paragraph" w:customStyle="1" w:styleId="CitaviBibliographyHeading">
    <w:name w:val="Citavi Bibliography Heading"/>
    <w:basedOn w:val="Heading1"/>
    <w:link w:val="CitaviBibliographyHeadingChar"/>
    <w:rsid w:val="00345EDD"/>
    <w:pPr>
      <w:jc w:val="left"/>
    </w:pPr>
  </w:style>
  <w:style w:type="character" w:customStyle="1" w:styleId="CitaviBibliographyHeadingChar">
    <w:name w:val="Citavi Bibliography Heading Char"/>
    <w:basedOn w:val="DefaultParagraphFont"/>
    <w:link w:val="CitaviBibliographyHeading"/>
    <w:rsid w:val="00345EDD"/>
    <w:rPr>
      <w:rFonts w:ascii="Calibri" w:hAnsi="Calibri"/>
      <w:b/>
      <w:bCs/>
      <w:color w:val="000000"/>
      <w:kern w:val="32"/>
      <w:sz w:val="28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345EDD"/>
    <w:pPr>
      <w:tabs>
        <w:tab w:val="left" w:pos="0"/>
      </w:tabs>
      <w:jc w:val="left"/>
      <w:outlineLvl w:val="9"/>
    </w:pPr>
    <w:rPr>
      <w:rFonts w:asciiTheme="minorHAnsi" w:hAnsiTheme="minorHAnsi" w:cstheme="minorHAnsi"/>
      <w:bCs w:val="0"/>
      <w:color w:val="000000" w:themeColor="text1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345EDD"/>
    <w:rPr>
      <w:rFonts w:asciiTheme="minorHAnsi" w:hAnsiTheme="minorHAnsi" w:cstheme="minorHAnsi"/>
      <w:b/>
      <w:iCs/>
      <w:color w:val="000000" w:themeColor="text1"/>
      <w:sz w:val="24"/>
      <w:szCs w:val="28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345EDD"/>
    <w:pPr>
      <w:tabs>
        <w:tab w:val="left" w:pos="0"/>
      </w:tabs>
      <w:jc w:val="left"/>
      <w:outlineLvl w:val="9"/>
    </w:pPr>
    <w:rPr>
      <w:rFonts w:asciiTheme="minorHAnsi" w:hAnsiTheme="minorHAnsi" w:cstheme="minorHAnsi"/>
      <w:bCs w:val="0"/>
      <w:color w:val="000000" w:themeColor="text1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345EDD"/>
    <w:rPr>
      <w:rFonts w:asciiTheme="minorHAnsi" w:eastAsiaTheme="majorEastAsia" w:hAnsiTheme="minorHAnsi" w:cstheme="minorHAnsi"/>
      <w:b/>
      <w:color w:val="000000" w:themeColor="text1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345EDD"/>
    <w:pPr>
      <w:tabs>
        <w:tab w:val="left" w:pos="0"/>
      </w:tabs>
      <w:jc w:val="left"/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345EDD"/>
    <w:rPr>
      <w:rFonts w:asciiTheme="minorHAnsi" w:eastAsiaTheme="majorEastAsia" w:hAnsiTheme="minorHAnsi" w:cstheme="minorHAnsi"/>
      <w:bCs/>
      <w:i/>
      <w:i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45EDD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345EDD"/>
    <w:pPr>
      <w:tabs>
        <w:tab w:val="left" w:pos="0"/>
      </w:tabs>
      <w:jc w:val="left"/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345EDD"/>
    <w:rPr>
      <w:rFonts w:asciiTheme="minorHAnsi" w:eastAsiaTheme="majorEastAsia" w:hAnsiTheme="minorHAnsi" w:cstheme="minorHAnsi"/>
      <w:bCs/>
      <w:color w:val="000000" w:themeColor="tex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45EDD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345EDD"/>
    <w:pPr>
      <w:tabs>
        <w:tab w:val="left" w:pos="0"/>
      </w:tabs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345EDD"/>
    <w:rPr>
      <w:rFonts w:asciiTheme="minorHAnsi" w:eastAsiaTheme="majorEastAsia" w:hAnsiTheme="minorHAnsi" w:cstheme="minorHAnsi"/>
      <w:bCs/>
      <w:color w:val="000000" w:themeColor="tex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45EDD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345EDD"/>
    <w:pPr>
      <w:tabs>
        <w:tab w:val="left" w:pos="0"/>
      </w:tabs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345EDD"/>
    <w:rPr>
      <w:rFonts w:asciiTheme="minorHAnsi" w:eastAsiaTheme="majorEastAsia" w:hAnsiTheme="minorHAnsi" w:cstheme="minorHAnsi"/>
      <w:bCs/>
      <w:i/>
      <w:iCs/>
      <w:color w:val="000000" w:themeColor="tex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45EDD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345EDD"/>
    <w:pPr>
      <w:tabs>
        <w:tab w:val="left" w:pos="0"/>
      </w:tabs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345EDD"/>
    <w:rPr>
      <w:rFonts w:asciiTheme="minorHAnsi" w:eastAsiaTheme="majorEastAsia" w:hAnsiTheme="minorHAnsi" w:cstheme="minorHAnsi"/>
      <w:bCs/>
      <w:color w:val="000000" w:themeColor="text1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45ED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345EDD"/>
    <w:pPr>
      <w:tabs>
        <w:tab w:val="left" w:pos="0"/>
      </w:tabs>
      <w:outlineLvl w:val="9"/>
    </w:pPr>
    <w:rPr>
      <w:rFonts w:asciiTheme="minorHAnsi" w:hAnsiTheme="minorHAnsi" w:cstheme="minorHAnsi"/>
      <w:bCs/>
      <w:color w:val="000000" w:themeColor="text1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345EDD"/>
    <w:rPr>
      <w:rFonts w:asciiTheme="minorHAnsi" w:eastAsiaTheme="majorEastAsia" w:hAnsiTheme="minorHAnsi" w:cstheme="minorHAnsi"/>
      <w:bCs/>
      <w:i/>
      <w:iCs/>
      <w:color w:val="000000" w:themeColor="text1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45ED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345EDD"/>
    <w:rPr>
      <w:color w:val="808080"/>
    </w:rPr>
  </w:style>
  <w:style w:type="character" w:customStyle="1" w:styleId="st">
    <w:name w:val="st"/>
    <w:basedOn w:val="DefaultParagraphFont"/>
    <w:rsid w:val="00C2537C"/>
  </w:style>
  <w:style w:type="character" w:customStyle="1" w:styleId="e24kjd">
    <w:name w:val="e24kjd"/>
    <w:basedOn w:val="DefaultParagraphFont"/>
    <w:rsid w:val="00683203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C3A37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1C3A37"/>
  </w:style>
  <w:style w:type="character" w:styleId="BookTitle">
    <w:name w:val="Book Title"/>
    <w:basedOn w:val="DefaultParagraphFont"/>
    <w:uiPriority w:val="33"/>
    <w:qFormat/>
    <w:rsid w:val="001C3A37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1C3A37"/>
    <w:rPr>
      <w:b/>
      <w:bCs/>
      <w:smallCaps/>
      <w:color w:val="4F81BD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1C3A37"/>
    <w:rPr>
      <w:smallCaps/>
      <w:color w:val="5A5A5A" w:themeColor="text1" w:themeTint="A5"/>
    </w:rPr>
  </w:style>
  <w:style w:type="character" w:styleId="SubtleEmphasis">
    <w:name w:val="Subtle Emphasis"/>
    <w:basedOn w:val="DefaultParagraphFont"/>
    <w:uiPriority w:val="19"/>
    <w:qFormat/>
    <w:rsid w:val="001C3A37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C3A37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C3A37"/>
    <w:rPr>
      <w:rFonts w:ascii="Calibri" w:hAnsi="Calibri" w:cs="Calibri"/>
      <w:i/>
      <w:iCs/>
      <w:color w:val="4F81BD" w:themeColor="accent1"/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1C3A3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C3A37"/>
    <w:rPr>
      <w:rFonts w:ascii="Calibri" w:hAnsi="Calibri" w:cs="Calibri"/>
      <w:i/>
      <w:iCs/>
      <w:color w:val="404040" w:themeColor="text1" w:themeTint="BF"/>
      <w:sz w:val="24"/>
      <w:szCs w:val="24"/>
    </w:rPr>
  </w:style>
  <w:style w:type="table" w:styleId="MediumList1-Accent1">
    <w:name w:val="Medium List 1 Accent 1"/>
    <w:basedOn w:val="TableNormal"/>
    <w:uiPriority w:val="65"/>
    <w:semiHidden/>
    <w:unhideWhenUsed/>
    <w:rsid w:val="001C3A37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1C3A37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1C3A37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1C3A37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1C3A37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1C3A37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1C3A37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1C3A37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1C3A37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1C3A37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1C3A37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1C3A37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1C3A37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1C3A37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1C3A37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1C3A37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1C3A37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1C3A37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1C3A37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1C3A37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1C3A37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character" w:styleId="HTMLVariable">
    <w:name w:val="HTML Variable"/>
    <w:basedOn w:val="DefaultParagraphFont"/>
    <w:uiPriority w:val="99"/>
    <w:semiHidden/>
    <w:unhideWhenUsed/>
    <w:rsid w:val="001C3A37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1C3A37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1C3A37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C3A37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C3A37"/>
    <w:rPr>
      <w:rFonts w:ascii="Consolas" w:hAnsi="Consolas" w:cs="Calibri"/>
      <w:color w:val="000000"/>
    </w:rPr>
  </w:style>
  <w:style w:type="character" w:styleId="HTMLKeyboard">
    <w:name w:val="HTML Keyboard"/>
    <w:basedOn w:val="DefaultParagraphFont"/>
    <w:uiPriority w:val="99"/>
    <w:semiHidden/>
    <w:unhideWhenUsed/>
    <w:rsid w:val="001C3A37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1C3A37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1C3A37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1C3A37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1C3A37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1C3A37"/>
    <w:rPr>
      <w:rFonts w:ascii="Calibri" w:hAnsi="Calibri" w:cs="Calibri"/>
      <w:i/>
      <w:iCs/>
      <w:color w:val="000000"/>
      <w:sz w:val="24"/>
      <w:szCs w:val="24"/>
    </w:rPr>
  </w:style>
  <w:style w:type="character" w:styleId="HTMLAcronym">
    <w:name w:val="HTML Acronym"/>
    <w:basedOn w:val="DefaultParagraphFont"/>
    <w:uiPriority w:val="99"/>
    <w:semiHidden/>
    <w:unhideWhenUsed/>
    <w:rsid w:val="001C3A37"/>
  </w:style>
  <w:style w:type="paragraph" w:styleId="PlainText">
    <w:name w:val="Plain Text"/>
    <w:basedOn w:val="Normal"/>
    <w:link w:val="PlainTextChar"/>
    <w:uiPriority w:val="99"/>
    <w:semiHidden/>
    <w:unhideWhenUsed/>
    <w:rsid w:val="001C3A37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1C3A37"/>
    <w:rPr>
      <w:rFonts w:ascii="Consolas" w:hAnsi="Consolas" w:cs="Calibri"/>
      <w:color w:val="000000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C3A37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C3A37"/>
    <w:rPr>
      <w:rFonts w:ascii="Segoe UI" w:hAnsi="Segoe UI" w:cs="Segoe UI"/>
      <w:color w:val="000000"/>
      <w:sz w:val="16"/>
      <w:szCs w:val="16"/>
    </w:rPr>
  </w:style>
  <w:style w:type="paragraph" w:styleId="BlockText">
    <w:name w:val="Block Text"/>
    <w:basedOn w:val="Normal"/>
    <w:uiPriority w:val="99"/>
    <w:semiHidden/>
    <w:unhideWhenUsed/>
    <w:rsid w:val="001C3A37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1C3A37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1C3A37"/>
    <w:rPr>
      <w:rFonts w:ascii="Calibri" w:hAnsi="Calibri" w:cs="Calibri"/>
      <w:color w:val="000000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1C3A37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C3A3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C3A37"/>
    <w:rPr>
      <w:rFonts w:ascii="Calibri" w:hAnsi="Calibri" w:cs="Calibri"/>
      <w:color w:val="000000"/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1C3A3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1C3A37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C3A37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1C3A37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1C3A37"/>
    <w:pPr>
      <w:autoSpaceDE w:val="0"/>
      <w:autoSpaceDN w:val="0"/>
      <w:adjustRightInd w:val="0"/>
      <w:ind w:firstLine="360"/>
      <w:jc w:val="both"/>
    </w:pPr>
    <w:rPr>
      <w:rFonts w:eastAsia="Times New Roman"/>
      <w:color w:val="000000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1C3A37"/>
    <w:rPr>
      <w:rFonts w:ascii="Calibri" w:eastAsia="Calibri" w:hAnsi="Calibri" w:cs="Calibri"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C3A37"/>
  </w:style>
  <w:style w:type="character" w:customStyle="1" w:styleId="DateChar">
    <w:name w:val="Date Char"/>
    <w:basedOn w:val="DefaultParagraphFont"/>
    <w:link w:val="Date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1C3A37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1C3A3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C3A3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1C3A3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1C3A37"/>
    <w:rPr>
      <w:rFonts w:asciiTheme="majorHAnsi" w:eastAsiaTheme="majorEastAsia" w:hAnsiTheme="majorHAnsi" w:cstheme="majorBidi"/>
      <w:color w:val="000000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1C3A37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1C3A37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1C3A37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1C3A37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1C3A37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1C3A37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Closing">
    <w:name w:val="Closing"/>
    <w:basedOn w:val="Normal"/>
    <w:link w:val="ClosingChar"/>
    <w:uiPriority w:val="99"/>
    <w:semiHidden/>
    <w:unhideWhenUsed/>
    <w:rsid w:val="001C3A37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1C3A37"/>
    <w:rPr>
      <w:rFonts w:ascii="Calibri" w:hAnsi="Calibri" w:cs="Calibri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1C3A37"/>
    <w:pPr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C3A3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1C3A37"/>
    <w:pPr>
      <w:numPr>
        <w:numId w:val="3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1C3A37"/>
    <w:pPr>
      <w:numPr>
        <w:numId w:val="35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1C3A37"/>
    <w:pPr>
      <w:numPr>
        <w:numId w:val="3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1C3A37"/>
    <w:pPr>
      <w:numPr>
        <w:numId w:val="37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1C3A37"/>
    <w:pPr>
      <w:numPr>
        <w:numId w:val="38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1C3A37"/>
    <w:pPr>
      <w:numPr>
        <w:numId w:val="39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1C3A37"/>
    <w:pPr>
      <w:numPr>
        <w:numId w:val="40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1C3A37"/>
    <w:pPr>
      <w:numPr>
        <w:numId w:val="41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1C3A37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1C3A37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1C3A37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1C3A37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1C3A37"/>
    <w:pPr>
      <w:numPr>
        <w:numId w:val="42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1C3A37"/>
    <w:pPr>
      <w:numPr>
        <w:numId w:val="43"/>
      </w:numPr>
      <w:contextualSpacing/>
    </w:pPr>
  </w:style>
  <w:style w:type="paragraph" w:styleId="List">
    <w:name w:val="List"/>
    <w:basedOn w:val="Normal"/>
    <w:uiPriority w:val="99"/>
    <w:semiHidden/>
    <w:unhideWhenUsed/>
    <w:rsid w:val="001C3A37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1C3A37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1C3A37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  <w:adjustRightInd w:val="0"/>
      <w:jc w:val="both"/>
    </w:pPr>
    <w:rPr>
      <w:rFonts w:ascii="Consolas" w:hAnsi="Consolas" w:cs="Calibri"/>
      <w:color w:val="00000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1C3A37"/>
    <w:rPr>
      <w:rFonts w:ascii="Consolas" w:hAnsi="Consolas" w:cs="Calibri"/>
      <w:color w:val="00000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1C3A37"/>
    <w:pPr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1C3A37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C3A37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1C3A37"/>
    <w:rPr>
      <w:vertAlign w:val="superscript"/>
    </w:rPr>
  </w:style>
  <w:style w:type="character" w:styleId="FootnoteReference">
    <w:name w:val="footnote reference"/>
    <w:basedOn w:val="DefaultParagraphFont"/>
    <w:uiPriority w:val="99"/>
    <w:semiHidden/>
    <w:unhideWhenUsed/>
    <w:rsid w:val="001C3A37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1C3A37"/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1C3A37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1C3A37"/>
  </w:style>
  <w:style w:type="paragraph" w:styleId="Caption">
    <w:name w:val="caption"/>
    <w:basedOn w:val="Normal"/>
    <w:next w:val="Normal"/>
    <w:uiPriority w:val="35"/>
    <w:semiHidden/>
    <w:unhideWhenUsed/>
    <w:qFormat/>
    <w:rsid w:val="001C3A37"/>
    <w:pPr>
      <w:spacing w:after="200"/>
    </w:pPr>
    <w:rPr>
      <w:i/>
      <w:iCs/>
      <w:color w:val="1F497D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1C3A37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1C3A37"/>
    <w:rPr>
      <w:rFonts w:asciiTheme="majorHAnsi" w:eastAsiaTheme="majorEastAsia" w:hAnsiTheme="majorHAnsi" w:cstheme="majorBidi"/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C3A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C3A37"/>
    <w:rPr>
      <w:rFonts w:ascii="Calibri" w:hAnsi="Calibri" w:cs="Calibri"/>
      <w:color w:val="000000"/>
    </w:rPr>
  </w:style>
  <w:style w:type="paragraph" w:styleId="NormalIndent">
    <w:name w:val="Normal Indent"/>
    <w:basedOn w:val="Normal"/>
    <w:uiPriority w:val="99"/>
    <w:semiHidden/>
    <w:unhideWhenUsed/>
    <w:rsid w:val="001C3A37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1C3A37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1C3A37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1C3A37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1C3A37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1C3A37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1C3A37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1C3A37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1C3A37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1C3A37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1C3A37"/>
    <w:pPr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1C3A37"/>
    <w:pPr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1C3A37"/>
    <w:pPr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1C3A37"/>
    <w:pPr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1C3A37"/>
    <w:pPr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1C3A37"/>
    <w:pPr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1C3A37"/>
    <w:pPr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1C3A37"/>
    <w:pPr>
      <w:ind w:left="480" w:hanging="24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36B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60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1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7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5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9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1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33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1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12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8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0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8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1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8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73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6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47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op.vermeer@unine.ch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tandersen@mpipz.mpg.d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artha.thellmann@botinst.uzh.ch" TargetMode="External"/><Relationship Id="rId14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0E5AE2D-47DC-4578-A07F-368FB1CA321D}"/>
      </w:docPartPr>
      <w:docPartBody>
        <w:p w:rsidR="005413A4" w:rsidRDefault="005413A4">
          <w:r w:rsidRPr="00313135">
            <w:rPr>
              <w:rStyle w:val="PlaceholderText"/>
            </w:rPr>
            <w:t>Click here to enter text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93620B5-18DE-4837-A029-A76791B87A9F}"/>
      </w:docPartPr>
      <w:docPartBody>
        <w:p w:rsidR="000936C0" w:rsidRDefault="000936C0">
          <w:r w:rsidRPr="00A65761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01D3AD79BC4C46AFAB750D4CE25886C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2094B-D2C6-440E-AF61-E43A2CD2A9E9}"/>
      </w:docPartPr>
      <w:docPartBody>
        <w:p w:rsidR="00912A44" w:rsidRDefault="002E15ED" w:rsidP="002E15ED">
          <w:pPr>
            <w:pStyle w:val="01D3AD79BC4C46AFAB750D4CE25886CB"/>
          </w:pPr>
          <w:r w:rsidRPr="00A65761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413A4"/>
    <w:rsid w:val="00036CF4"/>
    <w:rsid w:val="000936C0"/>
    <w:rsid w:val="001C54D1"/>
    <w:rsid w:val="002D7FA9"/>
    <w:rsid w:val="002E15ED"/>
    <w:rsid w:val="002E704A"/>
    <w:rsid w:val="0035103F"/>
    <w:rsid w:val="00425E3C"/>
    <w:rsid w:val="004501B7"/>
    <w:rsid w:val="005413A4"/>
    <w:rsid w:val="006179BD"/>
    <w:rsid w:val="00673B70"/>
    <w:rsid w:val="00710B9A"/>
    <w:rsid w:val="007137D5"/>
    <w:rsid w:val="00757955"/>
    <w:rsid w:val="0076231D"/>
    <w:rsid w:val="00912A44"/>
    <w:rsid w:val="009C0EA4"/>
    <w:rsid w:val="009D140F"/>
    <w:rsid w:val="00A14004"/>
    <w:rsid w:val="00B009F7"/>
    <w:rsid w:val="00CA1C2A"/>
    <w:rsid w:val="00E91BBD"/>
    <w:rsid w:val="00EE1023"/>
    <w:rsid w:val="00F77D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CH" w:eastAsia="de-CH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E15ED"/>
    <w:rPr>
      <w:color w:val="808080"/>
    </w:rPr>
  </w:style>
  <w:style w:type="paragraph" w:customStyle="1" w:styleId="7478B05ACE4F4CE1AE601D4F2B3138D3">
    <w:name w:val="7478B05ACE4F4CE1AE601D4F2B3138D3"/>
    <w:rsid w:val="002E15ED"/>
  </w:style>
  <w:style w:type="paragraph" w:customStyle="1" w:styleId="01D3AD79BC4C46AFAB750D4CE25886CB">
    <w:name w:val="01D3AD79BC4C46AFAB750D4CE25886CB"/>
    <w:rsid w:val="002E15E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1D8CB1-7C37-4895-A454-3704AF9EA6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4480</Words>
  <Characters>424540</Characters>
  <Application>Microsoft Office Word</Application>
  <DocSecurity>0</DocSecurity>
  <Lines>3537</Lines>
  <Paragraphs>99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9802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Nam</cp:lastModifiedBy>
  <cp:revision>3</cp:revision>
  <cp:lastPrinted>2019-10-14T11:29:00Z</cp:lastPrinted>
  <dcterms:created xsi:type="dcterms:W3CDTF">2020-01-21T14:18:00Z</dcterms:created>
  <dcterms:modified xsi:type="dcterms:W3CDTF">2020-01-21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CitaviDocumentProperty_24">
    <vt:lpwstr>False</vt:lpwstr>
  </property>
  <property fmtid="{D5CDD505-2E9C-101B-9397-08002B2CF9AE}" pid="9" name="CitaviDocumentProperty_0">
    <vt:lpwstr>50f59197-0140-4450-b77d-136254e9c118</vt:lpwstr>
  </property>
  <property fmtid="{D5CDD505-2E9C-101B-9397-08002B2CF9AE}" pid="10" name="CitaviDocumentProperty_7">
    <vt:lpwstr>Merge of all projects</vt:lpwstr>
  </property>
  <property fmtid="{D5CDD505-2E9C-101B-9397-08002B2CF9AE}" pid="11" name="CitaviDocumentProperty_1">
    <vt:lpwstr>6.3.0.0</vt:lpwstr>
  </property>
  <property fmtid="{D5CDD505-2E9C-101B-9397-08002B2CF9AE}" pid="12" name="CitaviDocumentProperty_6">
    <vt:lpwstr>False</vt:lpwstr>
  </property>
  <property fmtid="{D5CDD505-2E9C-101B-9397-08002B2CF9AE}" pid="13" name="CitaviDocumentProperty_8">
    <vt:lpwstr>C:\Users\Martha\Documents\Citavi 6\Projects\Merge of all projects\Merge of all projects.ctv6</vt:lpwstr>
  </property>
</Properties>
</file>